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2400D" w14:textId="2D788772" w:rsidR="00E1119B" w:rsidRPr="00DE3766" w:rsidRDefault="00C77D94" w:rsidP="00E502F0">
      <w:pPr>
        <w:jc w:val="center"/>
        <w:rPr>
          <w:rFonts w:ascii="Times New Roman" w:hAnsi="Times New Roman" w:cs="Times New Roman"/>
          <w:b/>
          <w:color w:val="000000"/>
          <w:sz w:val="22"/>
          <w:szCs w:val="22"/>
          <w:shd w:val="clear" w:color="auto" w:fill="FFFFFF"/>
        </w:rPr>
      </w:pPr>
      <w:bookmarkStart w:id="0" w:name="_Hlk148522749"/>
      <w:bookmarkEnd w:id="0"/>
      <w:r w:rsidRPr="00DE3766">
        <w:rPr>
          <w:rFonts w:ascii="Times New Roman" w:hAnsi="Times New Roman" w:cs="Times New Roman"/>
          <w:b/>
          <w:color w:val="000000"/>
          <w:sz w:val="22"/>
          <w:szCs w:val="22"/>
          <w:shd w:val="clear" w:color="auto" w:fill="FFFFFF"/>
        </w:rPr>
        <w:t xml:space="preserve">Neuroimaging and epigenetic analysis reveal novel epigenetic loci in </w:t>
      </w:r>
      <w:r w:rsidRPr="00DE3766">
        <w:rPr>
          <w:rFonts w:ascii="Times New Roman" w:hAnsi="Times New Roman" w:cs="Times New Roman"/>
          <w:b/>
          <w:color w:val="000000"/>
          <w:sz w:val="22"/>
          <w:szCs w:val="22"/>
          <w:shd w:val="clear" w:color="auto" w:fill="FFFFFF"/>
        </w:rPr>
        <w:br/>
        <w:t xml:space="preserve">major depressive </w:t>
      </w:r>
      <w:proofErr w:type="gramStart"/>
      <w:r w:rsidRPr="00DE3766">
        <w:rPr>
          <w:rFonts w:ascii="Times New Roman" w:hAnsi="Times New Roman" w:cs="Times New Roman"/>
          <w:b/>
          <w:color w:val="000000"/>
          <w:sz w:val="22"/>
          <w:szCs w:val="22"/>
          <w:shd w:val="clear" w:color="auto" w:fill="FFFFFF"/>
        </w:rPr>
        <w:t>disorder</w:t>
      </w:r>
      <w:proofErr w:type="gramEnd"/>
    </w:p>
    <w:p w14:paraId="4C649C50" w14:textId="77777777" w:rsidR="00C77D94" w:rsidRPr="00DE3766" w:rsidRDefault="00C77D94" w:rsidP="00C77D94">
      <w:pPr>
        <w:rPr>
          <w:rFonts w:ascii="Times New Roman" w:hAnsi="Times New Roman" w:cs="Times New Roman"/>
          <w:b/>
          <w:color w:val="000000"/>
          <w:sz w:val="22"/>
          <w:szCs w:val="22"/>
          <w:shd w:val="clear" w:color="auto" w:fill="FFFFFF"/>
        </w:rPr>
      </w:pPr>
    </w:p>
    <w:p w14:paraId="7A74FA17" w14:textId="3B6A0B0A" w:rsidR="00387412" w:rsidRPr="00DE3766" w:rsidRDefault="00E502F0" w:rsidP="00BA5FE8">
      <w:pPr>
        <w:jc w:val="center"/>
        <w:rPr>
          <w:rFonts w:ascii="Times New Roman" w:hAnsi="Times New Roman" w:cs="Times New Roman"/>
          <w:bCs/>
          <w:color w:val="000000"/>
          <w:sz w:val="22"/>
          <w:szCs w:val="22"/>
          <w:shd w:val="clear" w:color="auto" w:fill="FFFFFF"/>
        </w:rPr>
      </w:pPr>
      <w:r w:rsidRPr="00DE3766">
        <w:rPr>
          <w:rFonts w:ascii="Times New Roman" w:hAnsi="Times New Roman" w:cs="Times New Roman"/>
          <w:b/>
          <w:color w:val="000000"/>
          <w:sz w:val="22"/>
          <w:szCs w:val="22"/>
          <w:shd w:val="clear" w:color="auto" w:fill="FFFFFF"/>
        </w:rPr>
        <w:t>Supplementary Materials</w:t>
      </w:r>
    </w:p>
    <w:p w14:paraId="6B1E4059" w14:textId="77777777" w:rsidR="00387412" w:rsidRPr="00DE3766" w:rsidRDefault="00387412" w:rsidP="00E72A1A">
      <w:pPr>
        <w:jc w:val="both"/>
        <w:rPr>
          <w:rFonts w:ascii="Times New Roman" w:hAnsi="Times New Roman" w:cs="Times New Roman"/>
          <w:bCs/>
          <w:color w:val="000000"/>
          <w:sz w:val="22"/>
          <w:szCs w:val="22"/>
          <w:shd w:val="clear" w:color="auto" w:fill="FFFFFF"/>
        </w:rPr>
      </w:pPr>
    </w:p>
    <w:p w14:paraId="71407661" w14:textId="77777777" w:rsidR="00BA5FE8" w:rsidRPr="00DE3766" w:rsidRDefault="00BA5FE8" w:rsidP="00E72A1A">
      <w:pPr>
        <w:jc w:val="both"/>
        <w:rPr>
          <w:rFonts w:ascii="Times New Roman" w:hAnsi="Times New Roman" w:cs="Times New Roman"/>
          <w:bCs/>
          <w:color w:val="000000"/>
          <w:sz w:val="22"/>
          <w:szCs w:val="22"/>
          <w:shd w:val="clear" w:color="auto" w:fill="FFFFFF"/>
        </w:rPr>
      </w:pPr>
    </w:p>
    <w:p w14:paraId="2D776C90" w14:textId="740A7E76" w:rsidR="00006BCA" w:rsidRPr="00DE3766" w:rsidRDefault="00BA5FE8" w:rsidP="004A25C5">
      <w:pPr>
        <w:jc w:val="both"/>
        <w:rPr>
          <w:rFonts w:ascii="Times New Roman" w:hAnsi="Times New Roman" w:cs="Times New Roman"/>
          <w:b/>
          <w:color w:val="000000"/>
          <w:sz w:val="22"/>
          <w:szCs w:val="22"/>
          <w:shd w:val="clear" w:color="auto" w:fill="FFFFFF"/>
        </w:rPr>
      </w:pPr>
      <w:r w:rsidRPr="00DE3766">
        <w:rPr>
          <w:rFonts w:ascii="Times New Roman" w:hAnsi="Times New Roman" w:cs="Times New Roman"/>
          <w:b/>
          <w:color w:val="000000"/>
          <w:sz w:val="22"/>
          <w:szCs w:val="22"/>
          <w:shd w:val="clear" w:color="auto" w:fill="FFFFFF"/>
        </w:rPr>
        <w:t>Supplementary Methods</w:t>
      </w:r>
    </w:p>
    <w:p w14:paraId="2F2AC84F" w14:textId="26E81175" w:rsidR="00006BCA" w:rsidRPr="00DE3766" w:rsidRDefault="004815F6" w:rsidP="004A25C5">
      <w:pPr>
        <w:jc w:val="both"/>
        <w:rPr>
          <w:rFonts w:ascii="Times New Roman" w:hAnsi="Times New Roman" w:cs="Times New Roman"/>
          <w:b/>
          <w:color w:val="000000"/>
          <w:sz w:val="22"/>
          <w:szCs w:val="22"/>
          <w:shd w:val="clear" w:color="auto" w:fill="FFFFFF"/>
        </w:rPr>
      </w:pPr>
      <w:r w:rsidRPr="00DE3766">
        <w:rPr>
          <w:rFonts w:ascii="Times New Roman" w:hAnsi="Times New Roman" w:cs="Times New Roman"/>
          <w:b/>
          <w:color w:val="000000"/>
          <w:sz w:val="22"/>
          <w:szCs w:val="22"/>
          <w:shd w:val="clear" w:color="auto" w:fill="FFFFFF"/>
        </w:rPr>
        <w:t>E</w:t>
      </w:r>
      <w:r w:rsidR="00F42AF1" w:rsidRPr="00DE3766">
        <w:rPr>
          <w:rFonts w:ascii="Times New Roman" w:hAnsi="Times New Roman" w:cs="Times New Roman"/>
          <w:b/>
          <w:color w:val="000000"/>
          <w:sz w:val="22"/>
          <w:szCs w:val="22"/>
          <w:shd w:val="clear" w:color="auto" w:fill="FFFFFF"/>
        </w:rPr>
        <w:t xml:space="preserve">xtraction </w:t>
      </w:r>
      <w:r w:rsidRPr="00DE3766">
        <w:rPr>
          <w:rFonts w:ascii="Times New Roman" w:hAnsi="Times New Roman" w:cs="Times New Roman"/>
          <w:b/>
          <w:color w:val="000000"/>
          <w:sz w:val="22"/>
          <w:szCs w:val="22"/>
          <w:shd w:val="clear" w:color="auto" w:fill="FFFFFF"/>
        </w:rPr>
        <w:t xml:space="preserve">of </w:t>
      </w:r>
      <w:r w:rsidR="00DD1F35" w:rsidRPr="00DE3766">
        <w:rPr>
          <w:rFonts w:ascii="Times New Roman" w:hAnsi="Times New Roman" w:cs="Times New Roman"/>
          <w:b/>
          <w:color w:val="000000"/>
          <w:sz w:val="22"/>
          <w:szCs w:val="22"/>
          <w:shd w:val="clear" w:color="auto" w:fill="FFFFFF"/>
        </w:rPr>
        <w:t xml:space="preserve">DNA </w:t>
      </w:r>
    </w:p>
    <w:p w14:paraId="33E96DC0" w14:textId="140086BA" w:rsidR="007C0731" w:rsidRDefault="004A25C5" w:rsidP="009422E9">
      <w:pPr>
        <w:ind w:firstLine="800"/>
        <w:jc w:val="both"/>
        <w:rPr>
          <w:rStyle w:val="normaltextrun"/>
          <w:rFonts w:ascii="Times New Roman" w:eastAsia="맑은 고딕" w:hAnsi="Times New Roman" w:cs="Times New Roman"/>
          <w:color w:val="0D0D0D"/>
          <w:sz w:val="22"/>
          <w:szCs w:val="22"/>
        </w:rPr>
      </w:pPr>
      <w:r w:rsidRPr="00DE3766">
        <w:rPr>
          <w:rStyle w:val="normaltextrun"/>
          <w:rFonts w:ascii="Times New Roman" w:eastAsia="맑은 고딕" w:hAnsi="Times New Roman" w:cs="Times New Roman"/>
          <w:color w:val="0D0D0D"/>
          <w:sz w:val="22"/>
          <w:szCs w:val="22"/>
        </w:rPr>
        <w:t>To estimate the DNA methylation level for each participant, DNA was isolated from the peripheral blood.</w:t>
      </w:r>
      <w:r w:rsidRPr="00DE3766">
        <w:rPr>
          <w:rFonts w:ascii="Times New Roman" w:hAnsi="Times New Roman" w:cs="Times New Roman"/>
          <w:sz w:val="22"/>
          <w:szCs w:val="22"/>
        </w:rPr>
        <w:t xml:space="preserve"> </w:t>
      </w:r>
      <w:r w:rsidRPr="00DE3766">
        <w:rPr>
          <w:rStyle w:val="normaltextrun"/>
          <w:rFonts w:ascii="Times New Roman" w:eastAsia="맑은 고딕" w:hAnsi="Times New Roman" w:cs="Times New Roman"/>
          <w:color w:val="0D0D0D"/>
          <w:sz w:val="22"/>
          <w:szCs w:val="22"/>
        </w:rPr>
        <w:t xml:space="preserve">Quantification of genomic DNA was measured using a </w:t>
      </w:r>
      <w:proofErr w:type="spellStart"/>
      <w:r w:rsidRPr="00DE3766">
        <w:rPr>
          <w:rStyle w:val="normaltextrun"/>
          <w:rFonts w:ascii="Times New Roman" w:eastAsia="맑은 고딕" w:hAnsi="Times New Roman" w:cs="Times New Roman"/>
          <w:color w:val="0D0D0D"/>
          <w:sz w:val="22"/>
          <w:szCs w:val="22"/>
        </w:rPr>
        <w:t>NanoDrop</w:t>
      </w:r>
      <w:proofErr w:type="spellEnd"/>
      <w:r w:rsidRPr="00DE3766">
        <w:rPr>
          <w:rStyle w:val="normaltextrun"/>
          <w:rFonts w:ascii="Times New Roman" w:eastAsia="맑은 고딕" w:hAnsi="Times New Roman" w:cs="Times New Roman"/>
          <w:color w:val="0D0D0D"/>
          <w:sz w:val="22"/>
          <w:szCs w:val="22"/>
        </w:rPr>
        <w:t>® ND-1000 UV–Vis Spectrophotometer (</w:t>
      </w:r>
      <w:proofErr w:type="spellStart"/>
      <w:r w:rsidRPr="00DE3766">
        <w:rPr>
          <w:rStyle w:val="normaltextrun"/>
          <w:rFonts w:ascii="Times New Roman" w:eastAsia="맑은 고딕" w:hAnsi="Times New Roman" w:cs="Times New Roman"/>
          <w:color w:val="0D0D0D"/>
          <w:sz w:val="22"/>
          <w:szCs w:val="22"/>
        </w:rPr>
        <w:t>NanoDrop</w:t>
      </w:r>
      <w:proofErr w:type="spellEnd"/>
      <w:r w:rsidRPr="00DE3766">
        <w:rPr>
          <w:rStyle w:val="normaltextrun"/>
          <w:rFonts w:ascii="Times New Roman" w:eastAsia="맑은 고딕" w:hAnsi="Times New Roman" w:cs="Times New Roman"/>
          <w:color w:val="0D0D0D"/>
          <w:sz w:val="22"/>
          <w:szCs w:val="22"/>
        </w:rPr>
        <w:t xml:space="preserve"> Technologies, Wilmington, DE, USA). By using Quant-</w:t>
      </w:r>
      <w:proofErr w:type="spellStart"/>
      <w:r w:rsidRPr="00DE3766">
        <w:rPr>
          <w:rStyle w:val="normaltextrun"/>
          <w:rFonts w:ascii="Times New Roman" w:eastAsia="맑은 고딕" w:hAnsi="Times New Roman" w:cs="Times New Roman"/>
          <w:color w:val="0D0D0D"/>
          <w:sz w:val="22"/>
          <w:szCs w:val="22"/>
        </w:rPr>
        <w:t>iT</w:t>
      </w:r>
      <w:proofErr w:type="spellEnd"/>
      <w:r w:rsidRPr="00DE3766">
        <w:rPr>
          <w:rStyle w:val="normaltextrun"/>
          <w:rFonts w:ascii="Times New Roman" w:eastAsia="맑은 고딕" w:hAnsi="Times New Roman" w:cs="Times New Roman"/>
          <w:color w:val="0D0D0D"/>
          <w:sz w:val="22"/>
          <w:szCs w:val="22"/>
        </w:rPr>
        <w:t xml:space="preserve"> </w:t>
      </w:r>
      <w:proofErr w:type="spellStart"/>
      <w:r w:rsidRPr="00DE3766">
        <w:rPr>
          <w:rStyle w:val="normaltextrun"/>
          <w:rFonts w:ascii="Times New Roman" w:eastAsia="맑은 고딕" w:hAnsi="Times New Roman" w:cs="Times New Roman"/>
          <w:color w:val="0D0D0D"/>
          <w:sz w:val="22"/>
          <w:szCs w:val="22"/>
        </w:rPr>
        <w:t>Picogreen</w:t>
      </w:r>
      <w:proofErr w:type="spellEnd"/>
      <w:r w:rsidRPr="00DE3766">
        <w:rPr>
          <w:rStyle w:val="normaltextrun"/>
          <w:rFonts w:ascii="Times New Roman" w:eastAsia="맑은 고딕" w:hAnsi="Times New Roman" w:cs="Times New Roman"/>
          <w:color w:val="0D0D0D"/>
          <w:sz w:val="22"/>
          <w:szCs w:val="22"/>
        </w:rPr>
        <w:t xml:space="preserve"> quantitation (Invitrogen, Carlsbad, CA, USA), pure DNA</w:t>
      </w:r>
      <w:r w:rsidRPr="007961F2">
        <w:rPr>
          <w:rStyle w:val="normaltextrun"/>
          <w:rFonts w:ascii="Times New Roman" w:eastAsia="맑은 고딕" w:hAnsi="Times New Roman" w:cs="Times New Roman"/>
          <w:color w:val="0D0D0D"/>
          <w:sz w:val="22"/>
          <w:szCs w:val="22"/>
        </w:rPr>
        <w:t xml:space="preserve"> </w:t>
      </w:r>
      <w:r>
        <w:rPr>
          <w:rStyle w:val="normaltextrun"/>
          <w:rFonts w:ascii="Times New Roman" w:eastAsia="맑은 고딕" w:hAnsi="Times New Roman" w:cs="Times New Roman" w:hint="eastAsia"/>
          <w:color w:val="0D0D0D"/>
          <w:sz w:val="22"/>
          <w:szCs w:val="22"/>
        </w:rPr>
        <w:t>sample</w:t>
      </w:r>
      <w:r>
        <w:rPr>
          <w:rStyle w:val="normaltextrun"/>
          <w:rFonts w:ascii="Times New Roman" w:eastAsia="맑은 고딕" w:hAnsi="Times New Roman" w:cs="Times New Roman"/>
          <w:color w:val="0D0D0D"/>
          <w:sz w:val="22"/>
          <w:szCs w:val="22"/>
        </w:rPr>
        <w:t xml:space="preserve"> </w:t>
      </w:r>
      <w:r w:rsidRPr="007961F2">
        <w:rPr>
          <w:rStyle w:val="normaltextrun"/>
          <w:rFonts w:ascii="Times New Roman" w:eastAsia="맑은 고딕" w:hAnsi="Times New Roman" w:cs="Times New Roman"/>
          <w:color w:val="0D0D0D"/>
          <w:sz w:val="22"/>
          <w:szCs w:val="22"/>
        </w:rPr>
        <w:t>w</w:t>
      </w:r>
      <w:r>
        <w:rPr>
          <w:rStyle w:val="normaltextrun"/>
          <w:rFonts w:ascii="Times New Roman" w:eastAsia="맑은 고딕" w:hAnsi="Times New Roman" w:cs="Times New Roman" w:hint="eastAsia"/>
          <w:color w:val="0D0D0D"/>
          <w:sz w:val="22"/>
          <w:szCs w:val="22"/>
        </w:rPr>
        <w:t>as</w:t>
      </w:r>
      <w:r w:rsidRPr="007961F2">
        <w:rPr>
          <w:rStyle w:val="normaltextrun"/>
          <w:rFonts w:ascii="Times New Roman" w:eastAsia="맑은 고딕" w:hAnsi="Times New Roman" w:cs="Times New Roman"/>
          <w:color w:val="0D0D0D"/>
          <w:sz w:val="22"/>
          <w:szCs w:val="22"/>
        </w:rPr>
        <w:t xml:space="preserve"> </w:t>
      </w:r>
      <w:r w:rsidRPr="003466AA">
        <w:rPr>
          <w:rStyle w:val="normaltextrun"/>
          <w:rFonts w:ascii="Times New Roman" w:eastAsia="맑은 고딕" w:hAnsi="Times New Roman" w:cs="Times New Roman"/>
          <w:color w:val="0D0D0D"/>
          <w:sz w:val="22"/>
          <w:szCs w:val="22"/>
        </w:rPr>
        <w:t>dissolved</w:t>
      </w:r>
      <w:r w:rsidRPr="007961F2">
        <w:rPr>
          <w:rStyle w:val="normaltextrun"/>
          <w:rFonts w:ascii="Times New Roman" w:eastAsia="맑은 고딕" w:hAnsi="Times New Roman" w:cs="Times New Roman"/>
          <w:color w:val="0D0D0D"/>
          <w:sz w:val="22"/>
          <w:szCs w:val="22"/>
        </w:rPr>
        <w:t xml:space="preserve"> to 50 ng/</w:t>
      </w:r>
      <w:proofErr w:type="spellStart"/>
      <w:r w:rsidRPr="007961F2">
        <w:rPr>
          <w:rStyle w:val="normaltextrun"/>
          <w:rFonts w:ascii="Times New Roman" w:eastAsia="맑은 고딕" w:hAnsi="Times New Roman" w:cs="Times New Roman"/>
          <w:color w:val="0D0D0D"/>
          <w:sz w:val="22"/>
          <w:szCs w:val="22"/>
        </w:rPr>
        <w:t>μL</w:t>
      </w:r>
      <w:proofErr w:type="spellEnd"/>
      <w:r w:rsidRPr="007961F2">
        <w:rPr>
          <w:rStyle w:val="normaltextrun"/>
          <w:rFonts w:ascii="Times New Roman" w:eastAsia="맑은 고딕" w:hAnsi="Times New Roman" w:cs="Times New Roman"/>
          <w:color w:val="0D0D0D"/>
          <w:sz w:val="22"/>
          <w:szCs w:val="22"/>
        </w:rPr>
        <w:t xml:space="preserve"> concentration. </w:t>
      </w:r>
      <w:r>
        <w:rPr>
          <w:rStyle w:val="normaltextrun"/>
          <w:rFonts w:ascii="Times New Roman" w:eastAsia="맑은 고딕" w:hAnsi="Times New Roman" w:cs="Times New Roman" w:hint="eastAsia"/>
          <w:color w:val="0D0D0D"/>
          <w:sz w:val="22"/>
          <w:szCs w:val="22"/>
        </w:rPr>
        <w:t>B</w:t>
      </w:r>
      <w:r w:rsidRPr="007961F2">
        <w:rPr>
          <w:rStyle w:val="normaltextrun"/>
          <w:rFonts w:ascii="Times New Roman" w:eastAsia="맑은 고딕" w:hAnsi="Times New Roman" w:cs="Times New Roman"/>
          <w:color w:val="0D0D0D"/>
          <w:sz w:val="22"/>
          <w:szCs w:val="22"/>
        </w:rPr>
        <w:t xml:space="preserve">isulfite </w:t>
      </w:r>
      <w:r>
        <w:rPr>
          <w:rStyle w:val="normaltextrun"/>
          <w:rFonts w:ascii="Times New Roman" w:eastAsia="맑은 고딕" w:hAnsi="Times New Roman" w:cs="Times New Roman" w:hint="eastAsia"/>
          <w:color w:val="0D0D0D"/>
          <w:sz w:val="22"/>
          <w:szCs w:val="22"/>
        </w:rPr>
        <w:t>treatment</w:t>
      </w:r>
      <w:r w:rsidRPr="007961F2">
        <w:rPr>
          <w:rStyle w:val="normaltextrun"/>
          <w:rFonts w:ascii="Times New Roman" w:eastAsia="맑은 고딕" w:hAnsi="Times New Roman" w:cs="Times New Roman"/>
          <w:color w:val="0D0D0D"/>
          <w:sz w:val="22"/>
          <w:szCs w:val="22"/>
        </w:rPr>
        <w:t xml:space="preserve"> was </w:t>
      </w:r>
      <w:r w:rsidRPr="007961F2">
        <w:rPr>
          <w:rStyle w:val="normaltextrun"/>
          <w:rFonts w:ascii="Times New Roman" w:eastAsia="맑은 고딕" w:hAnsi="Times New Roman" w:cs="Times New Roman" w:hint="eastAsia"/>
          <w:color w:val="0D0D0D"/>
          <w:sz w:val="22"/>
          <w:szCs w:val="22"/>
        </w:rPr>
        <w:t>conducted</w:t>
      </w:r>
      <w:r w:rsidRPr="007961F2">
        <w:rPr>
          <w:rStyle w:val="normaltextrun"/>
          <w:rFonts w:ascii="Times New Roman" w:eastAsia="맑은 고딕" w:hAnsi="Times New Roman" w:cs="Times New Roman"/>
          <w:color w:val="0D0D0D"/>
          <w:sz w:val="22"/>
          <w:szCs w:val="22"/>
        </w:rPr>
        <w:t xml:space="preserve"> </w:t>
      </w:r>
      <w:r>
        <w:rPr>
          <w:rStyle w:val="normaltextrun"/>
          <w:rFonts w:ascii="Times New Roman" w:eastAsia="맑은 고딕" w:hAnsi="Times New Roman" w:cs="Times New Roman" w:hint="eastAsia"/>
          <w:color w:val="0D0D0D"/>
          <w:sz w:val="22"/>
          <w:szCs w:val="22"/>
        </w:rPr>
        <w:t>on</w:t>
      </w:r>
      <w:r>
        <w:rPr>
          <w:rStyle w:val="normaltextrun"/>
          <w:rFonts w:ascii="Times New Roman" w:eastAsia="맑은 고딕" w:hAnsi="Times New Roman" w:cs="Times New Roman"/>
          <w:color w:val="0D0D0D"/>
          <w:sz w:val="22"/>
          <w:szCs w:val="22"/>
        </w:rPr>
        <w:t xml:space="preserve"> </w:t>
      </w:r>
      <w:r w:rsidRPr="007961F2">
        <w:rPr>
          <w:rStyle w:val="normaltextrun"/>
          <w:rFonts w:ascii="Times New Roman" w:eastAsia="맑은 고딕" w:hAnsi="Times New Roman" w:cs="Times New Roman"/>
          <w:color w:val="0D0D0D"/>
          <w:sz w:val="22"/>
          <w:szCs w:val="22"/>
        </w:rPr>
        <w:t xml:space="preserve">500 ng of </w:t>
      </w:r>
      <w:r>
        <w:rPr>
          <w:rStyle w:val="normaltextrun"/>
          <w:rFonts w:ascii="Times New Roman" w:eastAsia="맑은 고딕" w:hAnsi="Times New Roman" w:cs="Times New Roman" w:hint="eastAsia"/>
          <w:color w:val="0D0D0D"/>
          <w:sz w:val="22"/>
          <w:szCs w:val="22"/>
        </w:rPr>
        <w:t>diluted</w:t>
      </w:r>
      <w:r>
        <w:rPr>
          <w:rStyle w:val="normaltextrun"/>
          <w:rFonts w:ascii="Times New Roman" w:eastAsia="맑은 고딕" w:hAnsi="Times New Roman" w:cs="Times New Roman"/>
          <w:color w:val="0D0D0D"/>
          <w:sz w:val="22"/>
          <w:szCs w:val="22"/>
        </w:rPr>
        <w:t xml:space="preserve"> </w:t>
      </w:r>
      <w:r w:rsidRPr="007961F2">
        <w:rPr>
          <w:rStyle w:val="normaltextrun"/>
          <w:rFonts w:ascii="Times New Roman" w:eastAsia="맑은 고딕" w:hAnsi="Times New Roman" w:cs="Times New Roman"/>
          <w:color w:val="0D0D0D"/>
          <w:sz w:val="22"/>
          <w:szCs w:val="22"/>
        </w:rPr>
        <w:t>genomic DNA</w:t>
      </w:r>
      <w:r>
        <w:rPr>
          <w:rStyle w:val="normaltextrun"/>
          <w:rFonts w:ascii="Times New Roman" w:eastAsia="맑은 고딕" w:hAnsi="Times New Roman" w:cs="Times New Roman"/>
          <w:color w:val="0D0D0D"/>
          <w:sz w:val="22"/>
          <w:szCs w:val="22"/>
        </w:rPr>
        <w:t xml:space="preserve"> </w:t>
      </w:r>
      <w:r>
        <w:rPr>
          <w:rStyle w:val="normaltextrun"/>
          <w:rFonts w:ascii="Times New Roman" w:eastAsia="맑은 고딕" w:hAnsi="Times New Roman" w:cs="Times New Roman" w:hint="eastAsia"/>
          <w:color w:val="0D0D0D"/>
          <w:sz w:val="22"/>
          <w:szCs w:val="22"/>
        </w:rPr>
        <w:t>following</w:t>
      </w:r>
      <w:r w:rsidRPr="00B040C8">
        <w:rPr>
          <w:rFonts w:ascii="Times New Roman" w:eastAsia="맑은 고딕" w:hAnsi="Times New Roman" w:cs="Times New Roman"/>
          <w:color w:val="0D0D0D"/>
          <w:sz w:val="22"/>
          <w:szCs w:val="22"/>
        </w:rPr>
        <w:t xml:space="preserve"> </w:t>
      </w:r>
      <w:r w:rsidRPr="007961F2">
        <w:rPr>
          <w:rStyle w:val="normaltextrun"/>
          <w:rFonts w:ascii="Times New Roman" w:eastAsia="맑은 고딕" w:hAnsi="Times New Roman" w:cs="Times New Roman"/>
          <w:color w:val="0D0D0D"/>
          <w:sz w:val="22"/>
          <w:szCs w:val="22"/>
        </w:rPr>
        <w:t>the manufacturer's instructions</w:t>
      </w:r>
      <w:r>
        <w:rPr>
          <w:rStyle w:val="normaltextrun"/>
          <w:rFonts w:ascii="Times New Roman" w:eastAsia="맑은 고딕" w:hAnsi="Times New Roman" w:cs="Times New Roman"/>
          <w:color w:val="0D0D0D"/>
          <w:sz w:val="22"/>
          <w:szCs w:val="22"/>
        </w:rPr>
        <w:t xml:space="preserve"> </w:t>
      </w:r>
      <w:r>
        <w:rPr>
          <w:rStyle w:val="normaltextrun"/>
          <w:rFonts w:ascii="Times New Roman" w:eastAsia="맑은 고딕" w:hAnsi="Times New Roman" w:cs="Times New Roman" w:hint="eastAsia"/>
          <w:color w:val="0D0D0D"/>
          <w:sz w:val="22"/>
          <w:szCs w:val="22"/>
        </w:rPr>
        <w:t>of</w:t>
      </w:r>
      <w:r w:rsidRPr="007961F2">
        <w:rPr>
          <w:rStyle w:val="normaltextrun"/>
          <w:rFonts w:ascii="Times New Roman" w:eastAsia="맑은 고딕" w:hAnsi="Times New Roman" w:cs="Times New Roman"/>
          <w:color w:val="0D0D0D"/>
          <w:sz w:val="22"/>
          <w:szCs w:val="22"/>
        </w:rPr>
        <w:t xml:space="preserve"> </w:t>
      </w:r>
      <w:r>
        <w:rPr>
          <w:rStyle w:val="normaltextrun"/>
          <w:rFonts w:ascii="Times New Roman" w:eastAsia="맑은 고딕" w:hAnsi="Times New Roman" w:cs="Times New Roman" w:hint="eastAsia"/>
          <w:color w:val="0D0D0D"/>
          <w:sz w:val="22"/>
          <w:szCs w:val="22"/>
        </w:rPr>
        <w:t>the</w:t>
      </w:r>
      <w:r>
        <w:rPr>
          <w:rStyle w:val="normaltextrun"/>
          <w:rFonts w:ascii="Times New Roman" w:eastAsia="맑은 고딕" w:hAnsi="Times New Roman" w:cs="Times New Roman"/>
          <w:color w:val="0D0D0D"/>
          <w:sz w:val="22"/>
          <w:szCs w:val="22"/>
        </w:rPr>
        <w:t xml:space="preserve"> </w:t>
      </w:r>
      <w:proofErr w:type="spellStart"/>
      <w:r w:rsidRPr="007961F2">
        <w:rPr>
          <w:rStyle w:val="normaltextrun"/>
          <w:rFonts w:ascii="Times New Roman" w:eastAsia="맑은 고딕" w:hAnsi="Times New Roman" w:cs="Times New Roman"/>
          <w:color w:val="0D0D0D"/>
          <w:sz w:val="22"/>
          <w:szCs w:val="22"/>
        </w:rPr>
        <w:t>Zymo</w:t>
      </w:r>
      <w:proofErr w:type="spellEnd"/>
      <w:r w:rsidRPr="007961F2">
        <w:rPr>
          <w:rStyle w:val="normaltextrun"/>
          <w:rFonts w:ascii="Times New Roman" w:eastAsia="맑은 고딕" w:hAnsi="Times New Roman" w:cs="Times New Roman"/>
          <w:color w:val="0D0D0D"/>
          <w:sz w:val="22"/>
          <w:szCs w:val="22"/>
        </w:rPr>
        <w:t xml:space="preserve"> EZ DNA methylation kit (</w:t>
      </w:r>
      <w:proofErr w:type="spellStart"/>
      <w:r w:rsidRPr="007961F2">
        <w:rPr>
          <w:rStyle w:val="normaltextrun"/>
          <w:rFonts w:ascii="Times New Roman" w:eastAsia="맑은 고딕" w:hAnsi="Times New Roman" w:cs="Times New Roman"/>
          <w:color w:val="0D0D0D"/>
          <w:sz w:val="22"/>
          <w:szCs w:val="22"/>
        </w:rPr>
        <w:t>Zymo</w:t>
      </w:r>
      <w:proofErr w:type="spellEnd"/>
      <w:r w:rsidRPr="007961F2">
        <w:rPr>
          <w:rStyle w:val="normaltextrun"/>
          <w:rFonts w:ascii="Times New Roman" w:eastAsia="맑은 고딕" w:hAnsi="Times New Roman" w:cs="Times New Roman"/>
          <w:color w:val="0D0D0D"/>
          <w:sz w:val="22"/>
          <w:szCs w:val="22"/>
        </w:rPr>
        <w:t xml:space="preserve"> Research, Irvine, CA, USA). </w:t>
      </w:r>
      <w:r w:rsidRPr="00DE6D87">
        <w:rPr>
          <w:rStyle w:val="normaltextrun"/>
          <w:rFonts w:ascii="Times New Roman" w:eastAsia="맑은 고딕" w:hAnsi="Times New Roman" w:cs="Times New Roman"/>
          <w:color w:val="0D0D0D"/>
          <w:sz w:val="22"/>
          <w:szCs w:val="22"/>
        </w:rPr>
        <w:t xml:space="preserve">The bisulfite-converted DNA fragments were amplified and purified according to the guidelines of manufacturer prior to hybridization on the EPIC </w:t>
      </w:r>
      <w:proofErr w:type="spellStart"/>
      <w:r w:rsidRPr="00DE6D87">
        <w:rPr>
          <w:rStyle w:val="normaltextrun"/>
          <w:rFonts w:ascii="Times New Roman" w:eastAsia="맑은 고딕" w:hAnsi="Times New Roman" w:cs="Times New Roman"/>
          <w:color w:val="0D0D0D"/>
          <w:sz w:val="22"/>
          <w:szCs w:val="22"/>
        </w:rPr>
        <w:t>Beadchip</w:t>
      </w:r>
      <w:proofErr w:type="spellEnd"/>
      <w:r w:rsidRPr="007961F2">
        <w:rPr>
          <w:rStyle w:val="normaltextrun"/>
          <w:rFonts w:ascii="Times New Roman" w:eastAsia="맑은 고딕" w:hAnsi="Times New Roman" w:cs="Times New Roman"/>
          <w:color w:val="0D0D0D"/>
          <w:sz w:val="22"/>
          <w:szCs w:val="22"/>
        </w:rPr>
        <w:t xml:space="preserve">. </w:t>
      </w:r>
      <w:r>
        <w:rPr>
          <w:rStyle w:val="normaltextrun"/>
          <w:rFonts w:ascii="Times New Roman" w:eastAsia="맑은 고딕" w:hAnsi="Times New Roman" w:cs="Times New Roman" w:hint="eastAsia"/>
          <w:color w:val="0D0D0D"/>
          <w:sz w:val="22"/>
          <w:szCs w:val="22"/>
        </w:rPr>
        <w:t>T</w:t>
      </w:r>
      <w:r w:rsidRPr="007961F2">
        <w:rPr>
          <w:rStyle w:val="normaltextrun"/>
          <w:rFonts w:ascii="Times New Roman" w:eastAsia="맑은 고딕" w:hAnsi="Times New Roman" w:cs="Times New Roman"/>
          <w:color w:val="0D0D0D"/>
          <w:sz w:val="22"/>
          <w:szCs w:val="22"/>
        </w:rPr>
        <w:t xml:space="preserve">he Illumina </w:t>
      </w:r>
      <w:proofErr w:type="spellStart"/>
      <w:r w:rsidRPr="007961F2">
        <w:rPr>
          <w:rStyle w:val="normaltextrun"/>
          <w:rFonts w:ascii="Times New Roman" w:eastAsia="맑은 고딕" w:hAnsi="Times New Roman" w:cs="Times New Roman"/>
          <w:color w:val="0D0D0D"/>
          <w:sz w:val="22"/>
          <w:szCs w:val="22"/>
        </w:rPr>
        <w:t>iScan</w:t>
      </w:r>
      <w:proofErr w:type="spellEnd"/>
      <w:r w:rsidRPr="007961F2">
        <w:rPr>
          <w:rStyle w:val="normaltextrun"/>
          <w:rFonts w:ascii="Times New Roman" w:eastAsia="맑은 고딕" w:hAnsi="Times New Roman" w:cs="Times New Roman"/>
          <w:color w:val="0D0D0D"/>
          <w:sz w:val="22"/>
          <w:szCs w:val="22"/>
        </w:rPr>
        <w:t xml:space="preserve"> platform</w:t>
      </w:r>
      <w:r>
        <w:rPr>
          <w:rStyle w:val="normaltextrun"/>
          <w:rFonts w:ascii="Times New Roman" w:eastAsia="맑은 고딕" w:hAnsi="Times New Roman" w:cs="Times New Roman"/>
          <w:color w:val="0D0D0D"/>
          <w:sz w:val="22"/>
          <w:szCs w:val="22"/>
        </w:rPr>
        <w:t xml:space="preserve"> </w:t>
      </w:r>
      <w:r>
        <w:rPr>
          <w:rStyle w:val="normaltextrun"/>
          <w:rFonts w:ascii="Times New Roman" w:eastAsia="맑은 고딕" w:hAnsi="Times New Roman" w:cs="Times New Roman" w:hint="eastAsia"/>
          <w:color w:val="0D0D0D"/>
          <w:sz w:val="22"/>
          <w:szCs w:val="22"/>
        </w:rPr>
        <w:t>scanned</w:t>
      </w:r>
      <w:r>
        <w:rPr>
          <w:rStyle w:val="normaltextrun"/>
          <w:rFonts w:ascii="Times New Roman" w:eastAsia="맑은 고딕" w:hAnsi="Times New Roman" w:cs="Times New Roman"/>
          <w:color w:val="0D0D0D"/>
          <w:sz w:val="22"/>
          <w:szCs w:val="22"/>
        </w:rPr>
        <w:t xml:space="preserve"> </w:t>
      </w:r>
      <w:r>
        <w:rPr>
          <w:rStyle w:val="normaltextrun"/>
          <w:rFonts w:ascii="Times New Roman" w:eastAsia="맑은 고딕" w:hAnsi="Times New Roman" w:cs="Times New Roman" w:hint="eastAsia"/>
          <w:color w:val="0D0D0D"/>
          <w:sz w:val="22"/>
          <w:szCs w:val="22"/>
        </w:rPr>
        <w:t>t</w:t>
      </w:r>
      <w:r w:rsidRPr="007961F2">
        <w:rPr>
          <w:rStyle w:val="normaltextrun"/>
          <w:rFonts w:ascii="Times New Roman" w:eastAsia="맑은 고딕" w:hAnsi="Times New Roman" w:cs="Times New Roman"/>
          <w:color w:val="0D0D0D"/>
          <w:sz w:val="22"/>
          <w:szCs w:val="22"/>
        </w:rPr>
        <w:t>he hybridiz</w:t>
      </w:r>
      <w:r>
        <w:rPr>
          <w:rStyle w:val="normaltextrun"/>
          <w:rFonts w:ascii="Times New Roman" w:eastAsia="맑은 고딕" w:hAnsi="Times New Roman" w:cs="Times New Roman" w:hint="eastAsia"/>
          <w:color w:val="0D0D0D"/>
          <w:sz w:val="22"/>
          <w:szCs w:val="22"/>
        </w:rPr>
        <w:t>ed</w:t>
      </w:r>
      <w:r>
        <w:rPr>
          <w:rStyle w:val="normaltextrun"/>
          <w:rFonts w:ascii="Times New Roman" w:eastAsia="맑은 고딕" w:hAnsi="Times New Roman" w:cs="Times New Roman"/>
          <w:color w:val="0D0D0D"/>
          <w:sz w:val="22"/>
          <w:szCs w:val="22"/>
        </w:rPr>
        <w:t xml:space="preserve"> </w:t>
      </w:r>
      <w:r w:rsidRPr="007961F2">
        <w:rPr>
          <w:rStyle w:val="normaltextrun"/>
          <w:rFonts w:ascii="Times New Roman" w:eastAsia="맑은 고딕" w:hAnsi="Times New Roman" w:cs="Times New Roman"/>
          <w:color w:val="0D0D0D"/>
          <w:sz w:val="22"/>
          <w:szCs w:val="22"/>
        </w:rPr>
        <w:t xml:space="preserve">arrays </w:t>
      </w:r>
      <w:r w:rsidRPr="007961F2">
        <w:rPr>
          <w:rStyle w:val="normaltextrun"/>
          <w:rFonts w:ascii="Times New Roman" w:eastAsia="맑은 고딕" w:hAnsi="Times New Roman" w:cs="Times New Roman" w:hint="eastAsia"/>
          <w:color w:val="0D0D0D"/>
          <w:sz w:val="22"/>
          <w:szCs w:val="22"/>
        </w:rPr>
        <w:t>after</w:t>
      </w:r>
      <w:r w:rsidRPr="007961F2">
        <w:rPr>
          <w:rStyle w:val="normaltextrun"/>
          <w:rFonts w:ascii="Times New Roman" w:eastAsia="맑은 고딕" w:hAnsi="Times New Roman" w:cs="Times New Roman"/>
          <w:color w:val="0D0D0D"/>
          <w:sz w:val="22"/>
          <w:szCs w:val="22"/>
        </w:rPr>
        <w:t xml:space="preserve"> </w:t>
      </w:r>
      <w:r w:rsidRPr="007961F2">
        <w:rPr>
          <w:rStyle w:val="normaltextrun"/>
          <w:rFonts w:ascii="Times New Roman" w:eastAsia="맑은 고딕" w:hAnsi="Times New Roman" w:cs="Times New Roman" w:hint="eastAsia"/>
          <w:color w:val="0D0D0D"/>
          <w:sz w:val="22"/>
          <w:szCs w:val="22"/>
        </w:rPr>
        <w:t>washing</w:t>
      </w:r>
      <w:r w:rsidRPr="007961F2">
        <w:rPr>
          <w:rStyle w:val="normaltextrun"/>
          <w:rFonts w:ascii="Times New Roman" w:eastAsia="맑은 고딕" w:hAnsi="Times New Roman" w:cs="Times New Roman"/>
          <w:color w:val="0D0D0D"/>
          <w:sz w:val="22"/>
          <w:szCs w:val="22"/>
        </w:rPr>
        <w:t>.</w:t>
      </w:r>
    </w:p>
    <w:p w14:paraId="0C5FD88E" w14:textId="77777777" w:rsidR="00387412" w:rsidRPr="004A25C5" w:rsidRDefault="00387412" w:rsidP="00E72A1A">
      <w:pPr>
        <w:jc w:val="both"/>
        <w:rPr>
          <w:rFonts w:ascii="Times New Roman"/>
          <w:bCs/>
          <w:color w:val="000000"/>
          <w:sz w:val="22"/>
          <w:szCs w:val="22"/>
          <w:shd w:val="clear" w:color="auto" w:fill="FFFFFF"/>
        </w:rPr>
      </w:pPr>
    </w:p>
    <w:p w14:paraId="339433F3" w14:textId="726E9539" w:rsidR="00035EC0" w:rsidRPr="00BA5FE8" w:rsidRDefault="00035EC0" w:rsidP="00035EC0">
      <w:pPr>
        <w:jc w:val="both"/>
        <w:rPr>
          <w:rFonts w:ascii="Times New Roman"/>
          <w:b/>
          <w:color w:val="000000"/>
          <w:sz w:val="22"/>
          <w:szCs w:val="22"/>
          <w:shd w:val="clear" w:color="auto" w:fill="FFFFFF"/>
        </w:rPr>
      </w:pPr>
      <w:r>
        <w:rPr>
          <w:rFonts w:ascii="Times New Roman" w:hint="eastAsia"/>
          <w:b/>
          <w:color w:val="000000"/>
          <w:sz w:val="22"/>
          <w:szCs w:val="22"/>
          <w:shd w:val="clear" w:color="auto" w:fill="FFFFFF"/>
        </w:rPr>
        <w:t>White</w:t>
      </w:r>
      <w:r>
        <w:rPr>
          <w:rFonts w:ascii="Times New Roman"/>
          <w:b/>
          <w:color w:val="000000"/>
          <w:sz w:val="22"/>
          <w:szCs w:val="22"/>
          <w:shd w:val="clear" w:color="auto" w:fill="FFFFFF"/>
        </w:rPr>
        <w:t xml:space="preserve"> </w:t>
      </w:r>
      <w:r>
        <w:rPr>
          <w:rFonts w:ascii="Times New Roman" w:hint="eastAsia"/>
          <w:b/>
          <w:color w:val="000000"/>
          <w:sz w:val="22"/>
          <w:szCs w:val="22"/>
          <w:shd w:val="clear" w:color="auto" w:fill="FFFFFF"/>
        </w:rPr>
        <w:t>blood</w:t>
      </w:r>
      <w:r>
        <w:rPr>
          <w:rFonts w:ascii="Times New Roman"/>
          <w:b/>
          <w:color w:val="000000"/>
          <w:sz w:val="22"/>
          <w:szCs w:val="22"/>
          <w:shd w:val="clear" w:color="auto" w:fill="FFFFFF"/>
        </w:rPr>
        <w:t xml:space="preserve"> </w:t>
      </w:r>
      <w:r>
        <w:rPr>
          <w:rFonts w:ascii="Times New Roman" w:hint="eastAsia"/>
          <w:b/>
          <w:color w:val="000000"/>
          <w:sz w:val="22"/>
          <w:szCs w:val="22"/>
          <w:shd w:val="clear" w:color="auto" w:fill="FFFFFF"/>
        </w:rPr>
        <w:t>cell</w:t>
      </w:r>
      <w:r>
        <w:rPr>
          <w:rFonts w:ascii="Times New Roman"/>
          <w:b/>
          <w:color w:val="000000"/>
          <w:sz w:val="22"/>
          <w:szCs w:val="22"/>
          <w:shd w:val="clear" w:color="auto" w:fill="FFFFFF"/>
        </w:rPr>
        <w:t xml:space="preserve"> </w:t>
      </w:r>
      <w:proofErr w:type="gramStart"/>
      <w:r w:rsidR="00623324">
        <w:rPr>
          <w:rFonts w:ascii="Times New Roman" w:hint="eastAsia"/>
          <w:b/>
          <w:color w:val="000000"/>
          <w:sz w:val="22"/>
          <w:szCs w:val="22"/>
          <w:shd w:val="clear" w:color="auto" w:fill="FFFFFF"/>
        </w:rPr>
        <w:t>count</w:t>
      </w:r>
      <w:proofErr w:type="gramEnd"/>
      <w:r w:rsidR="00623324">
        <w:rPr>
          <w:rFonts w:ascii="Times New Roman"/>
          <w:b/>
          <w:color w:val="000000"/>
          <w:sz w:val="22"/>
          <w:szCs w:val="22"/>
          <w:shd w:val="clear" w:color="auto" w:fill="FFFFFF"/>
        </w:rPr>
        <w:t xml:space="preserve"> </w:t>
      </w:r>
      <w:r w:rsidR="00623324">
        <w:rPr>
          <w:rFonts w:ascii="Times New Roman" w:hint="eastAsia"/>
          <w:b/>
          <w:color w:val="000000"/>
          <w:sz w:val="22"/>
          <w:szCs w:val="22"/>
          <w:shd w:val="clear" w:color="auto" w:fill="FFFFFF"/>
        </w:rPr>
        <w:t>estimation</w:t>
      </w:r>
    </w:p>
    <w:p w14:paraId="64B39E06" w14:textId="7AC3725C" w:rsidR="00387412" w:rsidRPr="0061140A" w:rsidRDefault="00623324" w:rsidP="00FA4B46">
      <w:pPr>
        <w:jc w:val="both"/>
        <w:rPr>
          <w:rFonts w:ascii="Times New Roman"/>
          <w:bCs/>
          <w:color w:val="000000"/>
          <w:sz w:val="22"/>
          <w:szCs w:val="22"/>
          <w:shd w:val="clear" w:color="auto" w:fill="FFFFFF"/>
        </w:rPr>
      </w:pPr>
      <w:r>
        <w:rPr>
          <w:rFonts w:ascii="Times New Roman"/>
          <w:bCs/>
          <w:color w:val="000000"/>
          <w:sz w:val="22"/>
          <w:szCs w:val="22"/>
          <w:shd w:val="clear" w:color="auto" w:fill="FFFFFF"/>
        </w:rPr>
        <w:tab/>
      </w:r>
      <w:bookmarkStart w:id="1" w:name="_Hlk133227389"/>
      <w:r w:rsidR="006D7B84">
        <w:rPr>
          <w:rFonts w:ascii="Times New Roman"/>
          <w:color w:val="000000"/>
          <w:sz w:val="22"/>
          <w:szCs w:val="22"/>
        </w:rPr>
        <w:t xml:space="preserve">To correct cell type heterogeneity, </w:t>
      </w:r>
      <w:r w:rsidR="00FA4B46" w:rsidRPr="00FA4B46">
        <w:rPr>
          <w:rFonts w:ascii="Times New Roman"/>
          <w:color w:val="000000"/>
          <w:sz w:val="22"/>
          <w:szCs w:val="22"/>
        </w:rPr>
        <w:t>estimateCellCounts2</w:t>
      </w:r>
      <w:r w:rsidR="00FA4B46">
        <w:rPr>
          <w:rFonts w:ascii="Times New Roman"/>
          <w:color w:val="000000"/>
          <w:sz w:val="22"/>
          <w:szCs w:val="22"/>
        </w:rPr>
        <w:t xml:space="preserve"> </w:t>
      </w:r>
      <w:r w:rsidR="00FA4B46">
        <w:rPr>
          <w:rFonts w:ascii="Times New Roman" w:hint="eastAsia"/>
          <w:color w:val="000000"/>
          <w:sz w:val="22"/>
          <w:szCs w:val="22"/>
        </w:rPr>
        <w:t>function</w:t>
      </w:r>
      <w:r w:rsidR="00FA4B46">
        <w:rPr>
          <w:rFonts w:ascii="Times New Roman"/>
          <w:color w:val="000000"/>
          <w:sz w:val="22"/>
          <w:szCs w:val="22"/>
        </w:rPr>
        <w:t xml:space="preserve"> </w:t>
      </w:r>
      <w:r w:rsidR="00FA4B46">
        <w:rPr>
          <w:rFonts w:ascii="Times New Roman" w:hint="eastAsia"/>
          <w:color w:val="000000"/>
          <w:sz w:val="22"/>
          <w:szCs w:val="22"/>
        </w:rPr>
        <w:t>in</w:t>
      </w:r>
      <w:r w:rsidR="00FA4B46">
        <w:rPr>
          <w:rFonts w:ascii="Times New Roman"/>
          <w:color w:val="000000"/>
          <w:sz w:val="22"/>
          <w:szCs w:val="22"/>
        </w:rPr>
        <w:t xml:space="preserve"> </w:t>
      </w:r>
      <w:proofErr w:type="spellStart"/>
      <w:r w:rsidR="006D7B84" w:rsidRPr="000C0DAA">
        <w:rPr>
          <w:rFonts w:ascii="Times New Roman"/>
          <w:color w:val="000000"/>
          <w:sz w:val="22"/>
          <w:szCs w:val="22"/>
        </w:rPr>
        <w:t>FlowSorted.Blood.EPIC</w:t>
      </w:r>
      <w:proofErr w:type="spellEnd"/>
      <w:r w:rsidR="006D7B84" w:rsidRPr="000C0DAA">
        <w:rPr>
          <w:rFonts w:ascii="Times New Roman"/>
          <w:color w:val="000000"/>
          <w:sz w:val="22"/>
          <w:szCs w:val="22"/>
        </w:rPr>
        <w:t xml:space="preserve"> R package was used to estimate the composition of white blood cells </w:t>
      </w:r>
      <w:r w:rsidR="006D7B84">
        <w:rPr>
          <w:rFonts w:ascii="Times New Roman"/>
          <w:color w:val="000000"/>
          <w:sz w:val="22"/>
          <w:szCs w:val="22"/>
        </w:rPr>
        <w:t>of</w:t>
      </w:r>
      <w:r w:rsidR="006D7B84" w:rsidRPr="000C0DAA">
        <w:rPr>
          <w:rFonts w:ascii="Times New Roman"/>
          <w:color w:val="000000"/>
          <w:sz w:val="22"/>
          <w:szCs w:val="22"/>
        </w:rPr>
        <w:t xml:space="preserve"> each patient based on ref</w:t>
      </w:r>
      <w:r w:rsidR="006D7B84">
        <w:rPr>
          <w:rFonts w:ascii="Times New Roman"/>
          <w:color w:val="000000"/>
          <w:sz w:val="22"/>
          <w:szCs w:val="22"/>
        </w:rPr>
        <w:t>erence</w:t>
      </w:r>
      <w:r w:rsidR="003065E1">
        <w:rPr>
          <w:rFonts w:ascii="Times New Roman"/>
          <w:color w:val="000000"/>
          <w:sz w:val="22"/>
          <w:szCs w:val="22"/>
        </w:rPr>
        <w:t xml:space="preserve"> </w:t>
      </w:r>
      <w:r w:rsidR="003065E1">
        <w:rPr>
          <w:rFonts w:ascii="Times New Roman"/>
          <w:color w:val="000000"/>
          <w:sz w:val="22"/>
          <w:szCs w:val="22"/>
        </w:rPr>
        <w:fldChar w:fldCharType="begin"/>
      </w:r>
      <w:r w:rsidR="00AF4D9C">
        <w:rPr>
          <w:rFonts w:ascii="Times New Roman"/>
          <w:color w:val="000000"/>
          <w:sz w:val="22"/>
          <w:szCs w:val="22"/>
        </w:rPr>
        <w:instrText xml:space="preserve"> ADDIN ZOTERO_ITEM CSL_CITATION {"citationID":"rL9vOQbq","properties":{"formattedCitation":"(Houseman et al., 2012; lucassalas, 2018)","plainCitation":"(Houseman et al., 2012; lucassalas, 2018)","noteIndex":0},"citationItems":[{"id":38,"uris":["http://zotero.org/users/10161998/items/IQRA798Q"],"itemData":{"id":38,"type":"article-journal","abstract":"There has been a long-standing need in biomedical research for a method that quantifies the normally mixed composition of leukocytes beyond what is possible by simple histological or flow cytometric assessments. The latter is restricted by the labile nature of protein epitopes, requirements for cell processing, and timely cell analysis. In a diverse array of diseases and following numerous immune-toxic exposures, leukocyte composition will critically inform the underlying immuno-biology to most chronic medical conditions. Emerging research demonstrates that DNA methylation is responsible for cellular differentiation, and when measured in whole peripheral blood, serves to distinguish cancer cases from controls.","container-title":"BMC Bioinformatics","DOI":"10.1186/1471-2105-13-86","ISSN":"1471-2105","issue":"1","journalAbbreviation":"BMC Bioinformatics","page":"86","source":"BioMed Central","title":"DNA methylation arrays as surrogate measures of cell mixture distribution","volume":"13","author":[{"family":"Houseman","given":"Eugene Andres"},{"family":"Accomando","given":"William P."},{"family":"Koestler","given":"Devin C."},{"family":"Christensen","given":"Brock C."},{"family":"Marsit","given":"Carmen J."},{"family":"Nelson","given":"Heather H."},{"family":"Wiencke","given":"John K."},{"family":"Kelsey","given":"Karl T."}],"issued":{"date-parts":[["2012",5,8]]}}},{"id":41,"uris":["http://zotero.org/users/10161998/items/HHKPZV7B"],"itemData":{"id":41,"type":"software","abstract":"This is the pre-release version accepted by Bioconductor.","note":"DOI: 10.5281/zenodo.1241200","publisher":"Zenodo","source":"Zenodo","title":"immunomethylomics/FlowSorted.Blood.EPIC: FlowSorted.Blood.EPIC v.0.99.36","title-short":"immunomethylomics/FlowSorted.Blood.EPIC","URL":"https://zenodo.org/record/1241200","author":[{"family":"lucassalas","given":""}],"accessed":{"date-parts":[["2022",10,15]]},"issued":{"date-parts":[["2018",5,4]]}}}],"schema":"https://github.com/citation-style-language/schema/raw/master/csl-citation.json"} </w:instrText>
      </w:r>
      <w:r w:rsidR="003065E1">
        <w:rPr>
          <w:rFonts w:ascii="Times New Roman"/>
          <w:color w:val="000000"/>
          <w:sz w:val="22"/>
          <w:szCs w:val="22"/>
        </w:rPr>
        <w:fldChar w:fldCharType="separate"/>
      </w:r>
      <w:r w:rsidR="00AF4D9C" w:rsidRPr="00AF4D9C">
        <w:rPr>
          <w:rFonts w:ascii="Times New Roman" w:hAnsi="Times New Roman" w:cs="Times New Roman"/>
          <w:sz w:val="22"/>
        </w:rPr>
        <w:t>(Houseman et al., 2012; lucassalas, 2018)</w:t>
      </w:r>
      <w:r w:rsidR="003065E1">
        <w:rPr>
          <w:rFonts w:ascii="Times New Roman"/>
          <w:color w:val="000000"/>
          <w:sz w:val="22"/>
          <w:szCs w:val="22"/>
        </w:rPr>
        <w:fldChar w:fldCharType="end"/>
      </w:r>
      <w:r w:rsidR="006D7B84">
        <w:rPr>
          <w:rFonts w:ascii="Times New Roman"/>
          <w:color w:val="000000"/>
          <w:sz w:val="22"/>
          <w:szCs w:val="22"/>
        </w:rPr>
        <w:t xml:space="preserve">. </w:t>
      </w:r>
      <w:r w:rsidR="002B78E8">
        <w:rPr>
          <w:rFonts w:ascii="Times New Roman" w:hint="eastAsia"/>
          <w:color w:val="000000"/>
          <w:sz w:val="22"/>
        </w:rPr>
        <w:t>Six</w:t>
      </w:r>
      <w:r w:rsidR="002B78E8">
        <w:rPr>
          <w:rFonts w:ascii="Times New Roman"/>
          <w:color w:val="000000"/>
          <w:sz w:val="22"/>
        </w:rPr>
        <w:t xml:space="preserve"> </w:t>
      </w:r>
      <w:r w:rsidR="002B78E8">
        <w:rPr>
          <w:rFonts w:ascii="Times New Roman" w:hint="eastAsia"/>
          <w:color w:val="000000"/>
          <w:sz w:val="22"/>
        </w:rPr>
        <w:t>type</w:t>
      </w:r>
      <w:r w:rsidR="002B78E8">
        <w:rPr>
          <w:rFonts w:ascii="Times New Roman"/>
          <w:color w:val="000000"/>
          <w:sz w:val="22"/>
        </w:rPr>
        <w:t xml:space="preserve"> </w:t>
      </w:r>
      <w:r w:rsidR="002B78E8">
        <w:rPr>
          <w:rFonts w:ascii="Times New Roman" w:hint="eastAsia"/>
          <w:color w:val="000000"/>
          <w:sz w:val="22"/>
        </w:rPr>
        <w:t>of</w:t>
      </w:r>
      <w:r w:rsidR="002B78E8">
        <w:rPr>
          <w:rFonts w:ascii="Times New Roman"/>
          <w:color w:val="000000"/>
          <w:sz w:val="22"/>
        </w:rPr>
        <w:t xml:space="preserve"> </w:t>
      </w:r>
      <w:r w:rsidR="002B78E8">
        <w:rPr>
          <w:rFonts w:ascii="Times New Roman" w:hint="eastAsia"/>
          <w:color w:val="000000"/>
          <w:sz w:val="22"/>
        </w:rPr>
        <w:t>white</w:t>
      </w:r>
      <w:r w:rsidR="002B78E8">
        <w:rPr>
          <w:rFonts w:ascii="Times New Roman"/>
          <w:color w:val="000000"/>
          <w:sz w:val="22"/>
        </w:rPr>
        <w:t xml:space="preserve"> </w:t>
      </w:r>
      <w:r w:rsidR="002B78E8">
        <w:rPr>
          <w:rFonts w:ascii="Times New Roman" w:hint="eastAsia"/>
          <w:color w:val="000000"/>
          <w:sz w:val="22"/>
        </w:rPr>
        <w:t>blood</w:t>
      </w:r>
      <w:r w:rsidR="002B78E8">
        <w:rPr>
          <w:rFonts w:ascii="Times New Roman"/>
          <w:color w:val="000000"/>
          <w:sz w:val="22"/>
        </w:rPr>
        <w:t xml:space="preserve"> </w:t>
      </w:r>
      <w:r w:rsidR="002B78E8">
        <w:rPr>
          <w:rFonts w:ascii="Times New Roman" w:hint="eastAsia"/>
          <w:color w:val="000000"/>
          <w:sz w:val="22"/>
        </w:rPr>
        <w:t>cell</w:t>
      </w:r>
      <w:r w:rsidR="002B78E8">
        <w:rPr>
          <w:rFonts w:ascii="Times New Roman"/>
          <w:color w:val="000000"/>
          <w:sz w:val="22"/>
        </w:rPr>
        <w:t xml:space="preserve"> </w:t>
      </w:r>
      <w:r w:rsidR="002B78E8">
        <w:rPr>
          <w:rFonts w:ascii="Times New Roman" w:hint="eastAsia"/>
          <w:color w:val="000000"/>
          <w:sz w:val="22"/>
        </w:rPr>
        <w:t>were</w:t>
      </w:r>
      <w:r w:rsidR="002B78E8">
        <w:rPr>
          <w:rFonts w:ascii="Times New Roman"/>
          <w:color w:val="000000"/>
          <w:sz w:val="22"/>
        </w:rPr>
        <w:t xml:space="preserve"> </w:t>
      </w:r>
      <w:r w:rsidR="002B78E8">
        <w:rPr>
          <w:rFonts w:ascii="Times New Roman" w:hint="eastAsia"/>
          <w:color w:val="000000"/>
          <w:sz w:val="22"/>
        </w:rPr>
        <w:t>estimated</w:t>
      </w:r>
      <w:r w:rsidR="002B78E8">
        <w:rPr>
          <w:rFonts w:ascii="Times New Roman"/>
          <w:color w:val="000000"/>
          <w:sz w:val="22"/>
        </w:rPr>
        <w:t xml:space="preserve"> </w:t>
      </w:r>
      <w:r w:rsidR="002B78E8">
        <w:rPr>
          <w:rFonts w:ascii="Times New Roman" w:hint="eastAsia"/>
          <w:color w:val="000000"/>
          <w:sz w:val="22"/>
        </w:rPr>
        <w:t>in</w:t>
      </w:r>
      <w:r w:rsidR="002B78E8">
        <w:rPr>
          <w:rFonts w:ascii="Times New Roman"/>
          <w:color w:val="000000"/>
          <w:sz w:val="22"/>
        </w:rPr>
        <w:t xml:space="preserve"> </w:t>
      </w:r>
      <w:r w:rsidR="002B78E8">
        <w:rPr>
          <w:rFonts w:ascii="Times New Roman" w:hint="eastAsia"/>
          <w:color w:val="000000"/>
          <w:sz w:val="22"/>
        </w:rPr>
        <w:t>this</w:t>
      </w:r>
      <w:r w:rsidR="002B78E8">
        <w:rPr>
          <w:rFonts w:ascii="Times New Roman"/>
          <w:color w:val="000000"/>
          <w:sz w:val="22"/>
        </w:rPr>
        <w:t xml:space="preserve"> </w:t>
      </w:r>
      <w:r w:rsidR="002B78E8">
        <w:rPr>
          <w:rFonts w:ascii="Times New Roman" w:hint="eastAsia"/>
          <w:color w:val="000000"/>
          <w:sz w:val="22"/>
        </w:rPr>
        <w:t>method</w:t>
      </w:r>
      <w:r w:rsidR="002B78E8">
        <w:rPr>
          <w:rFonts w:ascii="Times New Roman"/>
          <w:color w:val="000000"/>
          <w:sz w:val="22"/>
        </w:rPr>
        <w:t xml:space="preserve"> </w:t>
      </w:r>
      <w:r w:rsidR="002B78E8">
        <w:rPr>
          <w:rFonts w:ascii="Times New Roman" w:hint="eastAsia"/>
          <w:color w:val="000000"/>
          <w:sz w:val="22"/>
        </w:rPr>
        <w:t>(</w:t>
      </w:r>
      <w:r w:rsidR="002B78E8" w:rsidRPr="00264167">
        <w:rPr>
          <w:rFonts w:ascii="Times New Roman"/>
          <w:color w:val="000000"/>
          <w:sz w:val="22"/>
        </w:rPr>
        <w:t>CD4</w:t>
      </w:r>
      <w:r w:rsidR="002B78E8">
        <w:rPr>
          <w:rFonts w:ascii="Times New Roman"/>
          <w:color w:val="000000"/>
          <w:sz w:val="22"/>
        </w:rPr>
        <w:t xml:space="preserve"> </w:t>
      </w:r>
      <w:r w:rsidR="002B78E8">
        <w:rPr>
          <w:rFonts w:ascii="Times New Roman" w:hint="eastAsia"/>
          <w:color w:val="000000"/>
          <w:sz w:val="22"/>
        </w:rPr>
        <w:t>T-cells,</w:t>
      </w:r>
      <w:r w:rsidR="002B78E8" w:rsidRPr="00264167">
        <w:rPr>
          <w:rFonts w:ascii="Times New Roman"/>
          <w:color w:val="000000"/>
          <w:sz w:val="22"/>
        </w:rPr>
        <w:t xml:space="preserve"> CD8 T-cells, natural killer (NK) cells, </w:t>
      </w:r>
      <w:r w:rsidR="002B78E8">
        <w:rPr>
          <w:rFonts w:ascii="Times New Roman" w:hint="eastAsia"/>
          <w:color w:val="000000"/>
          <w:sz w:val="22"/>
        </w:rPr>
        <w:t>B-cells</w:t>
      </w:r>
      <w:r w:rsidR="002B78E8" w:rsidRPr="00264167">
        <w:rPr>
          <w:rFonts w:ascii="Times New Roman"/>
          <w:color w:val="000000"/>
          <w:sz w:val="22"/>
        </w:rPr>
        <w:t xml:space="preserve">, </w:t>
      </w:r>
      <w:r w:rsidR="002B78E8">
        <w:rPr>
          <w:rFonts w:ascii="Times New Roman" w:hint="eastAsia"/>
          <w:color w:val="000000"/>
          <w:sz w:val="22"/>
        </w:rPr>
        <w:t>monocytes,</w:t>
      </w:r>
      <w:r w:rsidR="002B78E8">
        <w:rPr>
          <w:rFonts w:ascii="Times New Roman"/>
          <w:color w:val="000000"/>
          <w:sz w:val="22"/>
        </w:rPr>
        <w:t xml:space="preserve"> </w:t>
      </w:r>
      <w:r w:rsidR="002B78E8">
        <w:rPr>
          <w:rFonts w:ascii="Times New Roman" w:hint="eastAsia"/>
          <w:color w:val="000000"/>
          <w:sz w:val="22"/>
        </w:rPr>
        <w:t>and</w:t>
      </w:r>
      <w:r w:rsidR="002B78E8">
        <w:rPr>
          <w:rFonts w:ascii="Times New Roman"/>
          <w:color w:val="000000"/>
          <w:sz w:val="22"/>
        </w:rPr>
        <w:t xml:space="preserve"> </w:t>
      </w:r>
      <w:r w:rsidR="002B78E8" w:rsidRPr="00264167">
        <w:rPr>
          <w:rFonts w:ascii="Times New Roman"/>
          <w:color w:val="000000"/>
          <w:sz w:val="22"/>
        </w:rPr>
        <w:t>neutrophils</w:t>
      </w:r>
      <w:r w:rsidR="002B78E8">
        <w:rPr>
          <w:rFonts w:ascii="Times New Roman" w:hint="eastAsia"/>
          <w:color w:val="000000"/>
          <w:sz w:val="22"/>
        </w:rPr>
        <w:t>).</w:t>
      </w:r>
      <w:r w:rsidR="002B78E8">
        <w:rPr>
          <w:rFonts w:ascii="Times New Roman"/>
          <w:color w:val="000000"/>
          <w:sz w:val="22"/>
        </w:rPr>
        <w:t xml:space="preserve"> </w:t>
      </w:r>
      <w:r w:rsidR="006D7B84">
        <w:rPr>
          <w:rFonts w:ascii="Times New Roman"/>
          <w:color w:val="000000"/>
          <w:sz w:val="22"/>
          <w:szCs w:val="22"/>
        </w:rPr>
        <w:t>Cell type composition w</w:t>
      </w:r>
      <w:r w:rsidR="006D7B84">
        <w:rPr>
          <w:rFonts w:ascii="Times New Roman" w:hint="eastAsia"/>
          <w:color w:val="000000"/>
          <w:sz w:val="22"/>
          <w:szCs w:val="22"/>
        </w:rPr>
        <w:t>as</w:t>
      </w:r>
      <w:r w:rsidR="006D7B84">
        <w:rPr>
          <w:rFonts w:ascii="Times New Roman"/>
          <w:color w:val="000000"/>
          <w:sz w:val="22"/>
          <w:szCs w:val="22"/>
        </w:rPr>
        <w:t xml:space="preserve"> corrected using </w:t>
      </w:r>
      <w:r w:rsidR="006D7B84">
        <w:rPr>
          <w:rFonts w:ascii="Times New Roman" w:hint="eastAsia"/>
          <w:color w:val="000000"/>
          <w:sz w:val="22"/>
          <w:szCs w:val="22"/>
        </w:rPr>
        <w:t>the</w:t>
      </w:r>
      <w:r w:rsidR="006D7B84">
        <w:rPr>
          <w:rFonts w:ascii="Times New Roman"/>
          <w:color w:val="000000"/>
          <w:sz w:val="22"/>
          <w:szCs w:val="22"/>
        </w:rPr>
        <w:t xml:space="preserve"> linear regression model before differential methylation analysis</w:t>
      </w:r>
      <w:r w:rsidR="006D7B84" w:rsidRPr="009865FA">
        <w:rPr>
          <w:rFonts w:ascii="Times New Roman"/>
          <w:color w:val="000000"/>
          <w:sz w:val="22"/>
          <w:szCs w:val="22"/>
        </w:rPr>
        <w:t>.</w:t>
      </w:r>
      <w:bookmarkEnd w:id="1"/>
    </w:p>
    <w:p w14:paraId="765A6C11" w14:textId="77777777" w:rsidR="00387412" w:rsidRDefault="00387412" w:rsidP="00E72A1A">
      <w:pPr>
        <w:jc w:val="both"/>
        <w:rPr>
          <w:rFonts w:ascii="Times New Roman"/>
          <w:bCs/>
          <w:color w:val="000000"/>
          <w:sz w:val="22"/>
          <w:szCs w:val="22"/>
          <w:shd w:val="clear" w:color="auto" w:fill="FFFFFF"/>
        </w:rPr>
      </w:pPr>
    </w:p>
    <w:p w14:paraId="59CC9935" w14:textId="2F365C46" w:rsidR="00FC196B" w:rsidRPr="00BA5FE8" w:rsidRDefault="00FC196B" w:rsidP="00FC196B">
      <w:pPr>
        <w:jc w:val="both"/>
        <w:rPr>
          <w:rFonts w:ascii="Times New Roman"/>
          <w:b/>
          <w:color w:val="000000"/>
          <w:sz w:val="22"/>
          <w:szCs w:val="22"/>
          <w:shd w:val="clear" w:color="auto" w:fill="FFFFFF"/>
        </w:rPr>
      </w:pPr>
      <w:r>
        <w:rPr>
          <w:rFonts w:ascii="Times New Roman"/>
          <w:b/>
          <w:color w:val="000000"/>
          <w:sz w:val="22"/>
          <w:szCs w:val="22"/>
          <w:shd w:val="clear" w:color="auto" w:fill="FFFFFF"/>
        </w:rPr>
        <w:t>Co-methylation analysis</w:t>
      </w:r>
      <w:r w:rsidR="00911070">
        <w:rPr>
          <w:rFonts w:ascii="Times New Roman"/>
          <w:b/>
          <w:color w:val="000000"/>
          <w:sz w:val="22"/>
          <w:szCs w:val="22"/>
          <w:shd w:val="clear" w:color="auto" w:fill="FFFFFF"/>
        </w:rPr>
        <w:t xml:space="preserve"> and visualization</w:t>
      </w:r>
    </w:p>
    <w:p w14:paraId="7FE832B4" w14:textId="36237B59" w:rsidR="00387412" w:rsidRPr="004E2E5B" w:rsidRDefault="00FC196B" w:rsidP="00E72A1A">
      <w:pPr>
        <w:jc w:val="both"/>
        <w:rPr>
          <w:rFonts w:ascii="Times New Roman"/>
          <w:bCs/>
          <w:color w:val="000000"/>
          <w:sz w:val="22"/>
          <w:szCs w:val="22"/>
          <w:shd w:val="clear" w:color="auto" w:fill="FFFFFF"/>
        </w:rPr>
      </w:pPr>
      <w:r>
        <w:rPr>
          <w:rFonts w:ascii="Times New Roman"/>
          <w:bCs/>
          <w:color w:val="000000"/>
          <w:sz w:val="22"/>
          <w:szCs w:val="22"/>
          <w:shd w:val="clear" w:color="auto" w:fill="FFFFFF"/>
        </w:rPr>
        <w:tab/>
      </w:r>
      <w:r w:rsidR="004E2E5B" w:rsidRPr="004E2E5B">
        <w:rPr>
          <w:rFonts w:ascii="Times New Roman"/>
          <w:bCs/>
          <w:color w:val="000000"/>
          <w:sz w:val="22"/>
          <w:szCs w:val="22"/>
          <w:shd w:val="clear" w:color="auto" w:fill="FFFFFF"/>
        </w:rPr>
        <w:t>Co-methylation analysis and visualization were performed on eight CpG sites from the methylation</w:t>
      </w:r>
      <w:r w:rsidR="004E2E5B" w:rsidRPr="004E2E5B">
        <w:rPr>
          <w:rFonts w:ascii="Times New Roman"/>
          <w:bCs/>
          <w:color w:val="000000"/>
          <w:sz w:val="22"/>
          <w:szCs w:val="22"/>
          <w:shd w:val="clear" w:color="auto" w:fill="FFFFFF"/>
        </w:rPr>
        <w:t>–</w:t>
      </w:r>
      <w:r w:rsidR="004E2E5B" w:rsidRPr="004E2E5B">
        <w:rPr>
          <w:rFonts w:ascii="Times New Roman"/>
          <w:bCs/>
          <w:color w:val="000000"/>
          <w:sz w:val="22"/>
          <w:szCs w:val="22"/>
          <w:shd w:val="clear" w:color="auto" w:fill="FFFFFF"/>
        </w:rPr>
        <w:t xml:space="preserve">neuroimaging correlation results using the </w:t>
      </w:r>
      <w:proofErr w:type="spellStart"/>
      <w:r w:rsidR="004E2E5B" w:rsidRPr="004E2E5B">
        <w:rPr>
          <w:rFonts w:ascii="Times New Roman"/>
          <w:bCs/>
          <w:color w:val="000000"/>
          <w:sz w:val="22"/>
          <w:szCs w:val="22"/>
          <w:shd w:val="clear" w:color="auto" w:fill="FFFFFF"/>
        </w:rPr>
        <w:t>coMET</w:t>
      </w:r>
      <w:proofErr w:type="spellEnd"/>
      <w:r w:rsidR="004E2E5B" w:rsidRPr="004E2E5B">
        <w:rPr>
          <w:rFonts w:ascii="Times New Roman"/>
          <w:bCs/>
          <w:color w:val="000000"/>
          <w:sz w:val="22"/>
          <w:szCs w:val="22"/>
          <w:shd w:val="clear" w:color="auto" w:fill="FFFFFF"/>
        </w:rPr>
        <w:t xml:space="preserve"> R package</w:t>
      </w:r>
      <w:r w:rsidR="002B5CC9" w:rsidRPr="004E2E5B">
        <w:rPr>
          <w:rFonts w:ascii="Times New Roman" w:hAnsi="Times New Roman" w:cs="Times New Roman"/>
          <w:bCs/>
          <w:color w:val="000000"/>
          <w:sz w:val="22"/>
          <w:szCs w:val="22"/>
        </w:rPr>
        <w:t xml:space="preserve"> </w:t>
      </w:r>
      <w:r w:rsidR="002B5CC9" w:rsidRPr="004E2E5B">
        <w:rPr>
          <w:rFonts w:ascii="Times New Roman" w:hAnsi="Times New Roman" w:cs="Times New Roman"/>
          <w:bCs/>
          <w:color w:val="000000"/>
          <w:sz w:val="22"/>
          <w:szCs w:val="22"/>
        </w:rPr>
        <w:fldChar w:fldCharType="begin"/>
      </w:r>
      <w:r w:rsidR="002B5CC9" w:rsidRPr="004E2E5B">
        <w:rPr>
          <w:rFonts w:ascii="Times New Roman" w:hAnsi="Times New Roman" w:cs="Times New Roman"/>
          <w:bCs/>
          <w:color w:val="000000"/>
          <w:sz w:val="22"/>
          <w:szCs w:val="22"/>
        </w:rPr>
        <w:instrText xml:space="preserve"> ADDIN ZOTERO_ITEM CSL_CITATION {"citationID":"xWBkOL9n","properties":{"formattedCitation":"(Martin, Yet, Tsai, &amp; Bell, 2015)","plainCitation":"(Martin, Yet, Tsai, &amp; Bell, 2015)","noteIndex":0},"citationItems":[{"id":813,"uris":["http://zotero.org/users/10161998/items/VKT6LDRP"],"itemData":{"id":813,"type":"article-journal","abstract":"Epigenome-wide association scans (EWAS) are an increasingly powerful and widely-used approach to assess the role of epigenetic variation in human complex traits. However, this rapidly emerging field lacks dedicated visualisation tools that can display features specific to epigenetic datasets.","container-title":"BMC Bioinformatics","DOI":"10.1186/s12859-015-0568-2","ISSN":"1471-2105","issue":"1","journalAbbreviation":"BMC Bioinformatics","page":"131","source":"BioMed Central","title":"coMET: visualisation of regional epigenome-wide association scan results and DNA co-methylation patterns","title-short":"coMET","volume":"16","author":[{"family":"Martin","given":"Tiphaine C."},{"family":"Yet","given":"Idil"},{"family":"Tsai","given":"Pei-Chien"},{"family":"Bell","given":"Jordana T."}],"issued":{"date-parts":[["2015",4,28]]}}}],"schema":"https://github.com/citation-style-language/schema/raw/master/csl-citation.json"} </w:instrText>
      </w:r>
      <w:r w:rsidR="002B5CC9" w:rsidRPr="004E2E5B">
        <w:rPr>
          <w:rFonts w:ascii="Times New Roman" w:hAnsi="Times New Roman" w:cs="Times New Roman"/>
          <w:bCs/>
          <w:color w:val="000000"/>
          <w:sz w:val="22"/>
          <w:szCs w:val="22"/>
        </w:rPr>
        <w:fldChar w:fldCharType="separate"/>
      </w:r>
      <w:r w:rsidR="002B5CC9" w:rsidRPr="004E2E5B">
        <w:rPr>
          <w:rFonts w:ascii="Times New Roman" w:hAnsi="Times New Roman" w:cs="Times New Roman"/>
          <w:sz w:val="22"/>
          <w:szCs w:val="22"/>
        </w:rPr>
        <w:t>(Martin, Yet, Tsai, &amp; Bell, 2015)</w:t>
      </w:r>
      <w:r w:rsidR="002B5CC9" w:rsidRPr="004E2E5B">
        <w:rPr>
          <w:rFonts w:ascii="Times New Roman" w:hAnsi="Times New Roman" w:cs="Times New Roman"/>
          <w:bCs/>
          <w:color w:val="000000"/>
          <w:sz w:val="22"/>
          <w:szCs w:val="22"/>
        </w:rPr>
        <w:fldChar w:fldCharType="end"/>
      </w:r>
      <w:r w:rsidR="006108AF" w:rsidRPr="004E2E5B">
        <w:rPr>
          <w:rFonts w:ascii="Times New Roman"/>
          <w:bCs/>
          <w:color w:val="000000"/>
          <w:sz w:val="22"/>
          <w:szCs w:val="22"/>
          <w:shd w:val="clear" w:color="auto" w:fill="FFFFFF"/>
        </w:rPr>
        <w:t xml:space="preserve">. </w:t>
      </w:r>
      <w:r w:rsidR="004E2E5B" w:rsidRPr="004E2E5B">
        <w:rPr>
          <w:rFonts w:ascii="Times New Roman" w:eastAsia="맑은 고딕" w:hAnsi="Times New Roman" w:cs="Times New Roman"/>
          <w:sz w:val="22"/>
          <w:szCs w:val="22"/>
        </w:rPr>
        <w:t>A 10kb genomic window centered on each CpG site and Spearman correlation coefficient were applied to identify significant co-methylation (rho &gt; |0.5|)</w:t>
      </w:r>
      <w:r w:rsidR="00A20AB2" w:rsidRPr="004E2E5B">
        <w:rPr>
          <w:rFonts w:ascii="Times New Roman"/>
          <w:bCs/>
          <w:color w:val="000000"/>
          <w:sz w:val="22"/>
          <w:szCs w:val="22"/>
          <w:shd w:val="clear" w:color="auto" w:fill="FFFFFF"/>
        </w:rPr>
        <w:t xml:space="preserve"> (rho &gt; |0.5|) </w:t>
      </w:r>
      <w:r w:rsidR="00A20AB2" w:rsidRPr="004E2E5B">
        <w:rPr>
          <w:rFonts w:ascii="Times New Roman"/>
          <w:bCs/>
          <w:color w:val="000000"/>
          <w:sz w:val="22"/>
          <w:szCs w:val="22"/>
          <w:shd w:val="clear" w:color="auto" w:fill="FFFFFF"/>
        </w:rPr>
        <w:fldChar w:fldCharType="begin"/>
      </w:r>
      <w:r w:rsidR="00A20AB2" w:rsidRPr="004E2E5B">
        <w:rPr>
          <w:rFonts w:ascii="Times New Roman"/>
          <w:bCs/>
          <w:color w:val="000000"/>
          <w:sz w:val="22"/>
          <w:szCs w:val="22"/>
          <w:shd w:val="clear" w:color="auto" w:fill="FFFFFF"/>
        </w:rPr>
        <w:instrText xml:space="preserve"> ADDIN ZOTERO_ITEM CSL_CITATION {"citationID":"QmGwuzdn","properties":{"formattedCitation":"(Hao et al., 2017)","plainCitation":"(Hao et al., 2017)","noteIndex":0},"citationItems":[{"id":815,"uris":["http://zotero.org/users/10161998/items/KQ895LJQ"],"itemData":{"id":815,"type":"article-journal","abstract":"The ability to identify a specific cancer using minimally invasive biopsy holds great promise for improving the diagnosis, treatment selection, and prediction of prognosis in cancer. Using whole-genome methylation data from The Cancer Genome Atlas (TCGA) and machine learning methods, we evaluated the utility of DNA methylation for differentiating tumor tissue and normal tissue for four common cancers (breast, colon, liver, and lung). We identified cancer markers in a training cohort of 1,619 tumor samples and 173 matched adjacent normal tissue samples. We replicated our findings in a separate TCGA cohort of 791 tumor samples and 93 matched adjacent normal tissue samples, as well as an independent Chinese cohort of 394 tumor samples and 324 matched adjacent normal tissue samples. The DNA methylation analysis could predict cancer versus normal tissue with more than 95% accuracy in these three cohorts, demonstrating accuracy comparable to typical diagnostic methods. This analysis also correctly identified 29 of 30 colorectal cancer metastases to the liver and 32 of 34 colorectal cancer metastases to the lung. We also found that methylation patterns can predict prognosis and survival. We correlated differential methylation of CpG sites predictive of cancer with expression of associated genes known to be important in cancer biology, showing decreased expression with increased methylation, as expected. We verified gene expression profiles in a mouse model of hepatocellular carcinoma. Taken together, these findings demonstrate the utility of methylation biomarkers for the molecular characterization of cancer, with implications for diagnosis and prognosis.","container-title":"Proceedings of the National Academy of Sciences","DOI":"10.1073/pnas.1703577114","issue":"28","note":"publisher: Proceedings of the National Academy of Sciences","page":"7414-7419","source":"pnas.org (Atypon)","title":"DNA methylation markers for diagnosis and prognosis of common cancers","volume":"114","author":[{"family":"Hao","given":"Xiaoke"},{"family":"Luo","given":"Huiyan"},{"family":"Krawczyk","given":"Michal"},{"family":"Wei","given":"Wei"},{"family":"Wang","given":"Wenqiu"},{"family":"Wang","given":"Juan"},{"family":"Flagg","given":"Ken"},{"family":"Hou","given":"Jiayi"},{"family":"Zhang","given":"Heng"},{"family":"Yi","given":"Shaohua"},{"family":"Jafari","given":"Maryam"},{"family":"Lin","given":"Danni"},{"family":"Chung","given":"Christopher"},{"family":"Caughey","given":"Bennett A."},{"family":"Li","given":"Gen"},{"family":"Dhar","given":"Debanjan"},{"family":"Shi","given":"William"},{"family":"Zheng","given":"Lianghong"},{"family":"Hou","given":"Rui"},{"family":"Zhu","given":"Jie"},{"family":"Zhao","given":"Liang"},{"family":"Fu","given":"Xin"},{"family":"Zhang","given":"Edward"},{"family":"Zhang","given":"Charlotte"},{"family":"Zhu","given":"Jian-Kang"},{"family":"Karin","given":"Michael"},{"family":"Xu","given":"Rui-Hua"},{"family":"Zhang","given":"Kang"}],"issued":{"date-parts":[["2017",7,11]]}}}],"schema":"https://github.com/citation-style-language/schema/raw/master/csl-citation.json"} </w:instrText>
      </w:r>
      <w:r w:rsidR="00A20AB2" w:rsidRPr="004E2E5B">
        <w:rPr>
          <w:rFonts w:ascii="Times New Roman"/>
          <w:bCs/>
          <w:color w:val="000000"/>
          <w:sz w:val="22"/>
          <w:szCs w:val="22"/>
          <w:shd w:val="clear" w:color="auto" w:fill="FFFFFF"/>
        </w:rPr>
        <w:fldChar w:fldCharType="separate"/>
      </w:r>
      <w:r w:rsidR="00A20AB2" w:rsidRPr="004E2E5B">
        <w:rPr>
          <w:rFonts w:ascii="Times New Roman" w:hAnsi="Times New Roman" w:cs="Times New Roman"/>
          <w:sz w:val="22"/>
          <w:szCs w:val="22"/>
        </w:rPr>
        <w:t>(Hao et al., 2017)</w:t>
      </w:r>
      <w:r w:rsidR="00A20AB2" w:rsidRPr="004E2E5B">
        <w:rPr>
          <w:rFonts w:ascii="Times New Roman"/>
          <w:bCs/>
          <w:color w:val="000000"/>
          <w:sz w:val="22"/>
          <w:szCs w:val="22"/>
          <w:shd w:val="clear" w:color="auto" w:fill="FFFFFF"/>
        </w:rPr>
        <w:fldChar w:fldCharType="end"/>
      </w:r>
      <w:r w:rsidR="00A20AB2" w:rsidRPr="004E2E5B">
        <w:rPr>
          <w:rFonts w:ascii="Times New Roman"/>
          <w:bCs/>
          <w:color w:val="000000"/>
          <w:sz w:val="22"/>
          <w:szCs w:val="22"/>
          <w:shd w:val="clear" w:color="auto" w:fill="FFFFFF"/>
        </w:rPr>
        <w:t xml:space="preserve">. </w:t>
      </w:r>
      <w:r w:rsidR="004E2E5B" w:rsidRPr="004E2E5B">
        <w:rPr>
          <w:rFonts w:ascii="Times New Roman" w:eastAsia="맑은 고딕" w:hAnsi="Times New Roman" w:cs="Times New Roman"/>
          <w:sz w:val="22"/>
          <w:szCs w:val="22"/>
        </w:rPr>
        <w:t xml:space="preserve">Two of the eight CpG sites are not shown in Fig.S4 due to the absence of adjacent </w:t>
      </w:r>
      <w:proofErr w:type="spellStart"/>
      <w:r w:rsidR="004E2E5B" w:rsidRPr="004E2E5B">
        <w:rPr>
          <w:rFonts w:ascii="Times New Roman" w:eastAsia="맑은 고딕" w:hAnsi="Times New Roman" w:cs="Times New Roman"/>
          <w:sz w:val="22"/>
          <w:szCs w:val="22"/>
        </w:rPr>
        <w:t>CpGs</w:t>
      </w:r>
      <w:proofErr w:type="spellEnd"/>
      <w:r w:rsidR="004E2E5B" w:rsidRPr="004E2E5B">
        <w:rPr>
          <w:rFonts w:ascii="Times New Roman" w:eastAsia="맑은 고딕" w:hAnsi="Times New Roman" w:cs="Times New Roman"/>
          <w:sz w:val="22"/>
          <w:szCs w:val="22"/>
        </w:rPr>
        <w:t xml:space="preserve"> within the 10kb genomic region (cg09705759 and cg14706523)</w:t>
      </w:r>
      <w:r w:rsidR="004E2E5B" w:rsidRPr="004E2E5B">
        <w:rPr>
          <w:rFonts w:ascii="Times New Roman" w:eastAsia="맑은 고딕" w:hAnsi="Times New Roman" w:cs="Times New Roman" w:hint="eastAsia"/>
          <w:sz w:val="22"/>
          <w:szCs w:val="22"/>
        </w:rPr>
        <w:t>.</w:t>
      </w:r>
      <w:r w:rsidR="00D8217F" w:rsidRPr="004E2E5B">
        <w:rPr>
          <w:rFonts w:ascii="Times New Roman"/>
          <w:bCs/>
          <w:color w:val="000000"/>
          <w:sz w:val="22"/>
          <w:szCs w:val="22"/>
          <w:shd w:val="clear" w:color="auto" w:fill="FFFFFF"/>
        </w:rPr>
        <w:t xml:space="preserve"> </w:t>
      </w:r>
    </w:p>
    <w:p w14:paraId="11DAD8E5" w14:textId="77777777" w:rsidR="00387412" w:rsidRDefault="00387412" w:rsidP="00E72A1A">
      <w:pPr>
        <w:jc w:val="both"/>
        <w:rPr>
          <w:rFonts w:ascii="Times New Roman"/>
          <w:bCs/>
          <w:color w:val="000000"/>
          <w:sz w:val="22"/>
          <w:szCs w:val="22"/>
          <w:shd w:val="clear" w:color="auto" w:fill="FFFFFF"/>
        </w:rPr>
      </w:pPr>
    </w:p>
    <w:p w14:paraId="34D395A5" w14:textId="77777777" w:rsidR="00387412" w:rsidRDefault="00387412" w:rsidP="00E72A1A">
      <w:pPr>
        <w:jc w:val="both"/>
        <w:rPr>
          <w:rFonts w:ascii="Times New Roman"/>
          <w:bCs/>
          <w:color w:val="000000"/>
          <w:sz w:val="22"/>
          <w:szCs w:val="22"/>
          <w:shd w:val="clear" w:color="auto" w:fill="FFFFFF"/>
        </w:rPr>
      </w:pPr>
    </w:p>
    <w:p w14:paraId="08D5E8F9" w14:textId="77777777" w:rsidR="00122FE0" w:rsidRDefault="00122FE0" w:rsidP="00E72A1A">
      <w:pPr>
        <w:jc w:val="both"/>
        <w:rPr>
          <w:rFonts w:ascii="Times New Roman"/>
          <w:bCs/>
          <w:color w:val="000000"/>
          <w:sz w:val="22"/>
          <w:szCs w:val="22"/>
          <w:shd w:val="clear" w:color="auto" w:fill="FFFFFF"/>
        </w:rPr>
      </w:pPr>
    </w:p>
    <w:p w14:paraId="67816FC4" w14:textId="77777777" w:rsidR="00C903DC" w:rsidRDefault="007C7314" w:rsidP="00C903DC">
      <w:pPr>
        <w:keepNext/>
        <w:jc w:val="both"/>
      </w:pPr>
      <w:r>
        <w:rPr>
          <w:rFonts w:ascii="Times New Roman"/>
          <w:bCs/>
          <w:noProof/>
          <w:color w:val="000000"/>
          <w:sz w:val="22"/>
          <w:szCs w:val="22"/>
          <w:shd w:val="clear" w:color="auto" w:fill="FFFFFF"/>
        </w:rPr>
        <w:lastRenderedPageBreak/>
        <w:drawing>
          <wp:inline distT="0" distB="0" distL="0" distR="0" wp14:anchorId="44A810EA" wp14:editId="085F2AD4">
            <wp:extent cx="5476875" cy="2743200"/>
            <wp:effectExtent l="0" t="0" r="9525" b="0"/>
            <wp:docPr id="1230169092" name="그림 1230169092"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169092" name="그림 2" descr="텍스트, 스크린샷, 도표, 라인이(가) 표시된 사진&#10;&#10;자동 생성된 설명"/>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76875" cy="2743200"/>
                    </a:xfrm>
                    <a:prstGeom prst="rect">
                      <a:avLst/>
                    </a:prstGeom>
                    <a:noFill/>
                    <a:ln>
                      <a:noFill/>
                    </a:ln>
                  </pic:spPr>
                </pic:pic>
              </a:graphicData>
            </a:graphic>
          </wp:inline>
        </w:drawing>
      </w:r>
    </w:p>
    <w:p w14:paraId="05B0973C" w14:textId="50D69DF0" w:rsidR="00122FE0" w:rsidRDefault="00801B2D" w:rsidP="00E72A1A">
      <w:pPr>
        <w:jc w:val="both"/>
        <w:rPr>
          <w:rFonts w:ascii="Times New Roman"/>
          <w:bCs/>
          <w:color w:val="000000"/>
          <w:sz w:val="22"/>
          <w:szCs w:val="22"/>
          <w:shd w:val="clear" w:color="auto" w:fill="FFFFFF"/>
        </w:rPr>
      </w:pPr>
      <w:r w:rsidRPr="00DA4FD0">
        <w:rPr>
          <w:rFonts w:ascii="Times New Roman" w:eastAsia="맑은 고딕" w:hAnsi="Times New Roman" w:cs="Times New Roman"/>
          <w:b/>
          <w:bCs/>
          <w:color w:val="000000"/>
        </w:rPr>
        <w:t>Fig</w:t>
      </w:r>
      <w:r w:rsidR="00E479AF">
        <w:rPr>
          <w:rFonts w:ascii="Times New Roman" w:eastAsia="맑은 고딕" w:hAnsi="Times New Roman" w:cs="Times New Roman"/>
          <w:b/>
          <w:bCs/>
          <w:color w:val="000000"/>
        </w:rPr>
        <w:t xml:space="preserve">ure </w:t>
      </w:r>
      <w:r w:rsidRPr="00DA4FD0">
        <w:rPr>
          <w:rFonts w:ascii="Times New Roman" w:eastAsia="맑은 고딕" w:hAnsi="Times New Roman" w:cs="Times New Roman"/>
          <w:b/>
          <w:bCs/>
          <w:color w:val="000000"/>
        </w:rPr>
        <w:t>S1</w:t>
      </w:r>
      <w:r w:rsidR="00E479AF">
        <w:rPr>
          <w:rFonts w:ascii="Times New Roman" w:eastAsia="맑은 고딕" w:hAnsi="Times New Roman" w:cs="Times New Roman"/>
          <w:b/>
          <w:bCs/>
          <w:color w:val="000000"/>
        </w:rPr>
        <w:t>.</w:t>
      </w:r>
      <w:r w:rsidRPr="00DA4FD0">
        <w:rPr>
          <w:rFonts w:ascii="Times New Roman" w:eastAsia="맑은 고딕" w:hAnsi="Times New Roman" w:cs="Times New Roman"/>
          <w:color w:val="000000"/>
        </w:rPr>
        <w:t xml:space="preserve"> Statistical power curve for EWAS. The x-axis represents the total sample </w:t>
      </w:r>
      <w:proofErr w:type="gramStart"/>
      <w:r w:rsidRPr="00DA4FD0">
        <w:rPr>
          <w:rFonts w:ascii="Times New Roman" w:eastAsia="맑은 고딕" w:hAnsi="Times New Roman" w:cs="Times New Roman"/>
          <w:color w:val="000000"/>
        </w:rPr>
        <w:t>size</w:t>
      </w:r>
      <w:proofErr w:type="gramEnd"/>
      <w:r w:rsidRPr="00DA4FD0">
        <w:rPr>
          <w:rFonts w:ascii="Times New Roman" w:eastAsia="맑은 고딕" w:hAnsi="Times New Roman" w:cs="Times New Roman"/>
          <w:color w:val="000000"/>
        </w:rPr>
        <w:t xml:space="preserve"> and the y-axis represents the EWAS power. The horizontal dashed line indicates a statistical power of 80%. Plot was generated using </w:t>
      </w:r>
      <w:proofErr w:type="spellStart"/>
      <w:r w:rsidRPr="00DA4FD0">
        <w:rPr>
          <w:rFonts w:ascii="Times New Roman" w:eastAsia="맑은 고딕" w:hAnsi="Times New Roman" w:cs="Times New Roman"/>
          <w:color w:val="000000"/>
        </w:rPr>
        <w:t>pwrEWAS</w:t>
      </w:r>
      <w:proofErr w:type="spellEnd"/>
      <w:r w:rsidRPr="00DA4FD0">
        <w:rPr>
          <w:rFonts w:ascii="Times New Roman" w:eastAsia="맑은 고딕" w:hAnsi="Times New Roman" w:cs="Times New Roman"/>
          <w:color w:val="000000"/>
        </w:rPr>
        <w:t xml:space="preserve"> R package</w:t>
      </w:r>
      <w:r>
        <w:rPr>
          <w:rFonts w:ascii="Times New Roman"/>
          <w:bCs/>
          <w:color w:val="000000"/>
          <w:sz w:val="22"/>
          <w:szCs w:val="22"/>
          <w:shd w:val="clear" w:color="auto" w:fill="FFFFFF"/>
        </w:rPr>
        <w:t xml:space="preserve"> </w:t>
      </w:r>
      <w:r>
        <w:rPr>
          <w:rFonts w:ascii="Times New Roman"/>
          <w:bCs/>
          <w:color w:val="000000"/>
          <w:sz w:val="22"/>
          <w:szCs w:val="22"/>
          <w:shd w:val="clear" w:color="auto" w:fill="FFFFFF"/>
        </w:rPr>
        <w:fldChar w:fldCharType="begin">
          <w:fldData xml:space="preserve">PEVuZE5vdGU+PENpdGU+PEF1dGhvcj5HcmF3PC9BdXRob3I+PFllYXI+MjAxOTwvWWVhcj48UmVj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</w:fldData>
        </w:fldChar>
      </w:r>
      <w:r>
        <w:rPr>
          <w:rFonts w:ascii="Times New Roman"/>
          <w:bCs/>
          <w:color w:val="000000"/>
          <w:sz w:val="22"/>
          <w:szCs w:val="22"/>
          <w:shd w:val="clear" w:color="auto" w:fill="FFFFFF"/>
        </w:rPr>
        <w:instrText xml:space="preserve"> ADDIN EN.CITE </w:instrText>
      </w:r>
      <w:r>
        <w:rPr>
          <w:rFonts w:ascii="Times New Roman"/>
          <w:bCs/>
          <w:color w:val="000000"/>
          <w:sz w:val="22"/>
          <w:szCs w:val="22"/>
          <w:shd w:val="clear" w:color="auto" w:fill="FFFFFF"/>
        </w:rPr>
        <w:fldChar w:fldCharType="begin">
          <w:fldData xml:space="preserve">PEVuZE5vdGU+PENpdGU+PEF1dGhvcj5HcmF3PC9BdXRob3I+PFllYXI+MjAxOTwvWWVhcj48UmVj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</w:fldData>
        </w:fldChar>
      </w:r>
      <w:r>
        <w:rPr>
          <w:rFonts w:ascii="Times New Roman"/>
          <w:bCs/>
          <w:color w:val="000000"/>
          <w:sz w:val="22"/>
          <w:szCs w:val="22"/>
          <w:shd w:val="clear" w:color="auto" w:fill="FFFFFF"/>
        </w:rPr>
        <w:instrText xml:space="preserve"> ADDIN EN.CITE.DATA </w:instrText>
      </w:r>
      <w:r>
        <w:rPr>
          <w:rFonts w:ascii="Times New Roman"/>
          <w:bCs/>
          <w:color w:val="000000"/>
          <w:sz w:val="22"/>
          <w:szCs w:val="22"/>
          <w:shd w:val="clear" w:color="auto" w:fill="FFFFFF"/>
        </w:rPr>
      </w:r>
      <w:r>
        <w:rPr>
          <w:rFonts w:ascii="Times New Roman"/>
          <w:bCs/>
          <w:color w:val="000000"/>
          <w:sz w:val="22"/>
          <w:szCs w:val="22"/>
          <w:shd w:val="clear" w:color="auto" w:fill="FFFFFF"/>
        </w:rPr>
        <w:fldChar w:fldCharType="end"/>
      </w:r>
      <w:r>
        <w:rPr>
          <w:rFonts w:ascii="Times New Roman"/>
          <w:bCs/>
          <w:color w:val="000000"/>
          <w:sz w:val="22"/>
          <w:szCs w:val="22"/>
          <w:shd w:val="clear" w:color="auto" w:fill="FFFFFF"/>
        </w:rPr>
        <w:fldChar w:fldCharType="separate"/>
      </w:r>
      <w:r>
        <w:rPr>
          <w:rFonts w:ascii="Times New Roman"/>
          <w:bCs/>
          <w:noProof/>
          <w:color w:val="000000"/>
          <w:sz w:val="22"/>
          <w:szCs w:val="22"/>
          <w:shd w:val="clear" w:color="auto" w:fill="FFFFFF"/>
        </w:rPr>
        <w:t>(</w:t>
      </w:r>
      <w:hyperlink w:anchor="_ENREF_1" w:tooltip="Graw, 2019 #178" w:history="1">
        <w:r>
          <w:rPr>
            <w:rFonts w:ascii="Times New Roman"/>
            <w:bCs/>
            <w:noProof/>
            <w:color w:val="000000"/>
            <w:sz w:val="22"/>
            <w:szCs w:val="22"/>
            <w:shd w:val="clear" w:color="auto" w:fill="FFFFFF"/>
          </w:rPr>
          <w:t>Graw</w:t>
        </w:r>
        <w:r w:rsidRPr="00801B2D">
          <w:rPr>
            <w:rFonts w:ascii="Times New Roman"/>
            <w:bCs/>
            <w:i/>
            <w:noProof/>
            <w:color w:val="000000"/>
            <w:sz w:val="22"/>
            <w:szCs w:val="22"/>
            <w:shd w:val="clear" w:color="auto" w:fill="FFFFFF"/>
          </w:rPr>
          <w:t xml:space="preserve"> et al.</w:t>
        </w:r>
        <w:r>
          <w:rPr>
            <w:rFonts w:ascii="Times New Roman"/>
            <w:bCs/>
            <w:noProof/>
            <w:color w:val="000000"/>
            <w:sz w:val="22"/>
            <w:szCs w:val="22"/>
            <w:shd w:val="clear" w:color="auto" w:fill="FFFFFF"/>
          </w:rPr>
          <w:t>, 2019</w:t>
        </w:r>
      </w:hyperlink>
      <w:r>
        <w:rPr>
          <w:rFonts w:ascii="Times New Roman"/>
          <w:bCs/>
          <w:noProof/>
          <w:color w:val="000000"/>
          <w:sz w:val="22"/>
          <w:szCs w:val="22"/>
          <w:shd w:val="clear" w:color="auto" w:fill="FFFFFF"/>
        </w:rPr>
        <w:t>)</w:t>
      </w:r>
      <w:r>
        <w:rPr>
          <w:rFonts w:ascii="Times New Roman"/>
          <w:bCs/>
          <w:color w:val="000000"/>
          <w:sz w:val="22"/>
          <w:szCs w:val="22"/>
          <w:shd w:val="clear" w:color="auto" w:fill="FFFFFF"/>
        </w:rPr>
        <w:fldChar w:fldCharType="end"/>
      </w:r>
      <w:r w:rsidR="00BF1DF7" w:rsidRPr="00BF1DF7">
        <w:rPr>
          <w:rFonts w:ascii="Times New Roman"/>
          <w:bCs/>
          <w:color w:val="000000"/>
          <w:sz w:val="22"/>
          <w:szCs w:val="22"/>
          <w:shd w:val="clear" w:color="auto" w:fill="FFFFFF"/>
        </w:rPr>
        <w:t>.</w:t>
      </w:r>
      <w:r>
        <w:rPr>
          <w:rFonts w:ascii="Times New Roman" w:hint="eastAsia"/>
          <w:bCs/>
          <w:color w:val="000000"/>
          <w:sz w:val="22"/>
          <w:szCs w:val="22"/>
          <w:shd w:val="clear" w:color="auto" w:fill="FFFFFF"/>
        </w:rPr>
        <w:t xml:space="preserve"> </w:t>
      </w:r>
      <w:r w:rsidRPr="00DA4FD0">
        <w:rPr>
          <w:rFonts w:ascii="Times New Roman" w:eastAsia="맑은 고딕" w:hAnsi="Times New Roman" w:cs="Times New Roman"/>
          <w:color w:val="000000"/>
        </w:rPr>
        <w:t xml:space="preserve">MDD, </w:t>
      </w:r>
      <w:r w:rsidRPr="00DA4FD0">
        <w:rPr>
          <w:rFonts w:ascii="Times New Roman" w:eastAsia="맑은 고딕" w:hAnsi="Times New Roman" w:cs="Times New Roman" w:hint="eastAsia"/>
          <w:color w:val="000000"/>
        </w:rPr>
        <w:t>m</w:t>
      </w:r>
      <w:r w:rsidRPr="00DA4FD0">
        <w:rPr>
          <w:rFonts w:ascii="Times New Roman" w:eastAsia="맑은 고딕" w:hAnsi="Times New Roman" w:cs="Times New Roman"/>
          <w:color w:val="000000"/>
        </w:rPr>
        <w:t>ajor depressive disorder; HC, healthy control; Δβ (delta-beta), the average beta value of MDD patients minus the average beta value of HCs</w:t>
      </w:r>
    </w:p>
    <w:p w14:paraId="294677C7" w14:textId="77777777" w:rsidR="00122FE0" w:rsidRDefault="00122FE0" w:rsidP="00E72A1A">
      <w:pPr>
        <w:jc w:val="both"/>
        <w:rPr>
          <w:rFonts w:ascii="Times New Roman"/>
          <w:bCs/>
          <w:color w:val="000000"/>
          <w:sz w:val="22"/>
          <w:szCs w:val="22"/>
          <w:shd w:val="clear" w:color="auto" w:fill="FFFFFF"/>
        </w:rPr>
      </w:pPr>
    </w:p>
    <w:p w14:paraId="7AF465E4" w14:textId="77777777" w:rsidR="007C7314" w:rsidRDefault="007C7314" w:rsidP="00E72A1A">
      <w:pPr>
        <w:jc w:val="both"/>
        <w:rPr>
          <w:rFonts w:ascii="Times New Roman"/>
          <w:bCs/>
          <w:color w:val="000000"/>
          <w:sz w:val="22"/>
          <w:szCs w:val="22"/>
          <w:shd w:val="clear" w:color="auto" w:fill="FFFFFF"/>
        </w:rPr>
      </w:pPr>
    </w:p>
    <w:p w14:paraId="22E6B684" w14:textId="77777777" w:rsidR="007C7314" w:rsidRDefault="007C7314" w:rsidP="00E72A1A">
      <w:pPr>
        <w:jc w:val="both"/>
        <w:rPr>
          <w:rFonts w:ascii="Times New Roman"/>
          <w:bCs/>
          <w:color w:val="000000"/>
          <w:sz w:val="22"/>
          <w:szCs w:val="22"/>
          <w:shd w:val="clear" w:color="auto" w:fill="FFFFFF"/>
        </w:rPr>
      </w:pPr>
    </w:p>
    <w:p w14:paraId="5035A589" w14:textId="77777777" w:rsidR="007C7314" w:rsidRDefault="007C7314" w:rsidP="00E72A1A">
      <w:pPr>
        <w:jc w:val="both"/>
        <w:rPr>
          <w:rFonts w:ascii="Times New Roman"/>
          <w:bCs/>
          <w:color w:val="000000"/>
          <w:sz w:val="22"/>
          <w:szCs w:val="22"/>
          <w:shd w:val="clear" w:color="auto" w:fill="FFFFFF"/>
        </w:rPr>
      </w:pPr>
    </w:p>
    <w:p w14:paraId="198EA860" w14:textId="77777777" w:rsidR="007C7314" w:rsidRDefault="007C7314" w:rsidP="00E72A1A">
      <w:pPr>
        <w:jc w:val="both"/>
        <w:rPr>
          <w:rFonts w:ascii="Times New Roman"/>
          <w:bCs/>
          <w:color w:val="000000"/>
          <w:sz w:val="22"/>
          <w:szCs w:val="22"/>
          <w:shd w:val="clear" w:color="auto" w:fill="FFFFFF"/>
        </w:rPr>
      </w:pPr>
    </w:p>
    <w:p w14:paraId="156F831A" w14:textId="5475DC33" w:rsidR="00BD4186" w:rsidRDefault="00240BAF" w:rsidP="00E72A1A">
      <w:pPr>
        <w:jc w:val="both"/>
        <w:rPr>
          <w:rFonts w:ascii="Times New Roman"/>
          <w:bCs/>
          <w:color w:val="000000"/>
          <w:sz w:val="22"/>
          <w:szCs w:val="22"/>
          <w:shd w:val="clear" w:color="auto" w:fill="FFFFFF"/>
        </w:rPr>
      </w:pPr>
      <w:r>
        <w:rPr>
          <w:noProof/>
        </w:rPr>
        <w:lastRenderedPageBreak/>
        <mc:AlternateContent>
          <mc:Choice Requires="wps">
            <w:drawing>
              <wp:anchor distT="0" distB="0" distL="114300" distR="114300" simplePos="0" relativeHeight="251658243" behindDoc="0" locked="0" layoutInCell="1" allowOverlap="1" wp14:anchorId="03547A07" wp14:editId="5E77DFCD">
                <wp:simplePos x="0" y="0"/>
                <wp:positionH relativeFrom="column">
                  <wp:posOffset>2819400</wp:posOffset>
                </wp:positionH>
                <wp:positionV relativeFrom="paragraph">
                  <wp:posOffset>238125</wp:posOffset>
                </wp:positionV>
                <wp:extent cx="342900" cy="469900"/>
                <wp:effectExtent l="0" t="0" r="0" b="0"/>
                <wp:wrapTopAndBottom/>
                <wp:docPr id="5" name="Text Box 5">
                  <a:extLst xmlns:a="http://schemas.openxmlformats.org/drawingml/2006/main">
                    <a:ext uri="{FF2B5EF4-FFF2-40B4-BE49-F238E27FC236}">
                      <a16:creationId xmlns:a16="http://schemas.microsoft.com/office/drawing/2014/main" id="{40211EDF-1A62-1AEE-AEB8-72711B842AD4}"/>
                    </a:ext>
                  </a:extLst>
                </wp:docPr>
                <wp:cNvGraphicFramePr/>
                <a:graphic xmlns:a="http://schemas.openxmlformats.org/drawingml/2006/main">
                  <a:graphicData uri="http://schemas.microsoft.com/office/word/2010/wordprocessingShape">
                    <wps:wsp>
                      <wps:cNvSpPr txBox="1"/>
                      <wps:spPr>
                        <a:xfrm>
                          <a:off x="0" y="0"/>
                          <a:ext cx="342900" cy="469900"/>
                        </a:xfrm>
                        <a:prstGeom prst="rect">
                          <a:avLst/>
                        </a:prstGeom>
                        <a:noFill/>
                      </wps:spPr>
                      <wps:txbx>
                        <w:txbxContent>
                          <w:p w14:paraId="2142F62D" w14:textId="1C8EB522" w:rsidR="00BD4186" w:rsidRPr="001A2311" w:rsidRDefault="00240BAF" w:rsidP="00BD4186">
                            <w:pPr>
                              <w:wordWrap w:val="0"/>
                              <w:rPr>
                                <w:rFonts w:ascii="Arial" w:eastAsiaTheme="minorEastAsia" w:hAnsi="Arial" w:cs="Arial"/>
                                <w:b/>
                                <w:bCs/>
                                <w:color w:val="000000" w:themeColor="text1"/>
                                <w:kern w:val="24"/>
                                <w:sz w:val="16"/>
                                <w:szCs w:val="16"/>
                              </w:rPr>
                            </w:pPr>
                            <w:r>
                              <w:rPr>
                                <w:rFonts w:ascii="Arial" w:eastAsiaTheme="minorEastAsia" w:hAnsi="Arial" w:cs="Arial"/>
                                <w:b/>
                                <w:bCs/>
                                <w:color w:val="000000" w:themeColor="text1"/>
                                <w:kern w:val="24"/>
                                <w:sz w:val="16"/>
                                <w:szCs w:val="16"/>
                              </w:rPr>
                              <w:t>(b)</w:t>
                            </w:r>
                          </w:p>
                        </w:txbxContent>
                      </wps:txbx>
                      <wps:bodyPr wrap="square" rtlCol="0">
                        <a:noAutofit/>
                      </wps:bodyPr>
                    </wps:wsp>
                  </a:graphicData>
                </a:graphic>
                <wp14:sizeRelH relativeFrom="margin">
                  <wp14:pctWidth>0</wp14:pctWidth>
                </wp14:sizeRelH>
              </wp:anchor>
            </w:drawing>
          </mc:Choice>
          <mc:Fallback>
            <w:pict>
              <v:shapetype w14:anchorId="03547A07" id="_x0000_t202" coordsize="21600,21600" o:spt="202" path="m,l,21600r21600,l21600,xe">
                <v:stroke joinstyle="miter"/>
                <v:path gradientshapeok="t" o:connecttype="rect"/>
              </v:shapetype>
              <v:shape id="Text Box 5" o:spid="_x0000_s1026" type="#_x0000_t202" style="position:absolute;left:0;text-align:left;margin-left:222pt;margin-top:18.75pt;width:27pt;height:37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" filled="f" stroked="f">
                <v:textbox>
                  <w:txbxContent>
                    <w:p w14:paraId="2142F62D" w14:textId="1C8EB522" w:rsidR="00BD4186" w:rsidRPr="001A2311" w:rsidRDefault="00240BAF" w:rsidP="00BD4186">
                      <w:pPr>
                        <w:wordWrap w:val="0"/>
                        <w:rPr>
                          <w:rFonts w:ascii="Arial" w:eastAsiaTheme="minorEastAsia" w:hAnsi="Arial" w:cs="Arial"/>
                          <w:b/>
                          <w:bCs/>
                          <w:color w:val="000000" w:themeColor="text1"/>
                          <w:kern w:val="24"/>
                          <w:sz w:val="16"/>
                          <w:szCs w:val="16"/>
                        </w:rPr>
                      </w:pPr>
                      <w:r>
                        <w:rPr>
                          <w:rFonts w:ascii="Arial" w:eastAsiaTheme="minorEastAsia" w:hAnsi="Arial" w:cs="Arial"/>
                          <w:b/>
                          <w:bCs/>
                          <w:color w:val="000000" w:themeColor="text1"/>
                          <w:kern w:val="24"/>
                          <w:sz w:val="16"/>
                          <w:szCs w:val="16"/>
                        </w:rPr>
                        <w:t>(b)</w:t>
                      </w:r>
                    </w:p>
                  </w:txbxContent>
                </v:textbox>
                <w10:wrap type="topAndBottom"/>
              </v:shape>
            </w:pict>
          </mc:Fallback>
        </mc:AlternateContent>
      </w:r>
      <w:r>
        <w:rPr>
          <w:noProof/>
        </w:rPr>
        <mc:AlternateContent>
          <mc:Choice Requires="wps">
            <w:drawing>
              <wp:anchor distT="0" distB="0" distL="114300" distR="114300" simplePos="0" relativeHeight="251658241" behindDoc="0" locked="0" layoutInCell="1" allowOverlap="1" wp14:anchorId="5A88D7F4" wp14:editId="64BB2294">
                <wp:simplePos x="0" y="0"/>
                <wp:positionH relativeFrom="margin">
                  <wp:align>left</wp:align>
                </wp:positionH>
                <wp:positionV relativeFrom="paragraph">
                  <wp:posOffset>238125</wp:posOffset>
                </wp:positionV>
                <wp:extent cx="314325" cy="469900"/>
                <wp:effectExtent l="0" t="0" r="0" b="0"/>
                <wp:wrapTopAndBottom/>
                <wp:docPr id="2" name="Text Box 2">
                  <a:extLst xmlns:a="http://schemas.openxmlformats.org/drawingml/2006/main">
                    <a:ext uri="{FF2B5EF4-FFF2-40B4-BE49-F238E27FC236}">
                      <a16:creationId xmlns:a16="http://schemas.microsoft.com/office/drawing/2014/main" id="{B391F85C-DDDE-BCFC-9090-FDD325F1647E}"/>
                    </a:ext>
                  </a:extLst>
                </wp:docPr>
                <wp:cNvGraphicFramePr/>
                <a:graphic xmlns:a="http://schemas.openxmlformats.org/drawingml/2006/main">
                  <a:graphicData uri="http://schemas.microsoft.com/office/word/2010/wordprocessingShape">
                    <wps:wsp>
                      <wps:cNvSpPr txBox="1"/>
                      <wps:spPr>
                        <a:xfrm>
                          <a:off x="0" y="0"/>
                          <a:ext cx="314325" cy="469900"/>
                        </a:xfrm>
                        <a:prstGeom prst="rect">
                          <a:avLst/>
                        </a:prstGeom>
                        <a:noFill/>
                      </wps:spPr>
                      <wps:txbx>
                        <w:txbxContent>
                          <w:p w14:paraId="0D403715" w14:textId="7B466B20" w:rsidR="00BD4186" w:rsidRPr="001A2311" w:rsidRDefault="00240BAF" w:rsidP="00BD4186">
                            <w:pPr>
                              <w:wordWrap w:val="0"/>
                              <w:rPr>
                                <w:rFonts w:ascii="Arial" w:eastAsiaTheme="minorEastAsia" w:hAnsi="Arial" w:cs="Arial"/>
                                <w:b/>
                                <w:bCs/>
                                <w:color w:val="000000" w:themeColor="text1"/>
                                <w:kern w:val="24"/>
                                <w:sz w:val="16"/>
                                <w:szCs w:val="16"/>
                              </w:rPr>
                            </w:pPr>
                            <w:r>
                              <w:rPr>
                                <w:rFonts w:ascii="Arial" w:eastAsiaTheme="minorEastAsia" w:hAnsi="Arial" w:cs="Arial"/>
                                <w:b/>
                                <w:bCs/>
                                <w:color w:val="000000" w:themeColor="text1"/>
                                <w:kern w:val="24"/>
                                <w:sz w:val="16"/>
                                <w:szCs w:val="16"/>
                              </w:rPr>
                              <w:t>(a)</w:t>
                            </w:r>
                          </w:p>
                        </w:txbxContent>
                      </wps:txbx>
                      <wps:bodyPr wrap="square" rtlCol="0">
                        <a:noAutofit/>
                      </wps:bodyPr>
                    </wps:wsp>
                  </a:graphicData>
                </a:graphic>
                <wp14:sizeRelH relativeFrom="margin">
                  <wp14:pctWidth>0</wp14:pctWidth>
                </wp14:sizeRelH>
              </wp:anchor>
            </w:drawing>
          </mc:Choice>
          <mc:Fallback>
            <w:pict>
              <v:shape w14:anchorId="5A88D7F4" id="Text Box 2" o:spid="_x0000_s1027" type="#_x0000_t202" style="position:absolute;left:0;text-align:left;margin-left:0;margin-top:18.75pt;width:24.75pt;height:37pt;z-index:251658241;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" filled="f" stroked="f">
                <v:textbox>
                  <w:txbxContent>
                    <w:p w14:paraId="0D403715" w14:textId="7B466B20" w:rsidR="00BD4186" w:rsidRPr="001A2311" w:rsidRDefault="00240BAF" w:rsidP="00BD4186">
                      <w:pPr>
                        <w:wordWrap w:val="0"/>
                        <w:rPr>
                          <w:rFonts w:ascii="Arial" w:eastAsiaTheme="minorEastAsia" w:hAnsi="Arial" w:cs="Arial"/>
                          <w:b/>
                          <w:bCs/>
                          <w:color w:val="000000" w:themeColor="text1"/>
                          <w:kern w:val="24"/>
                          <w:sz w:val="16"/>
                          <w:szCs w:val="16"/>
                        </w:rPr>
                      </w:pPr>
                      <w:r>
                        <w:rPr>
                          <w:rFonts w:ascii="Arial" w:eastAsiaTheme="minorEastAsia" w:hAnsi="Arial" w:cs="Arial"/>
                          <w:b/>
                          <w:bCs/>
                          <w:color w:val="000000" w:themeColor="text1"/>
                          <w:kern w:val="24"/>
                          <w:sz w:val="16"/>
                          <w:szCs w:val="16"/>
                        </w:rPr>
                        <w:t>(a)</w:t>
                      </w:r>
                    </w:p>
                  </w:txbxContent>
                </v:textbox>
                <w10:wrap type="topAndBottom" anchorx="margin"/>
              </v:shape>
            </w:pict>
          </mc:Fallback>
        </mc:AlternateContent>
      </w:r>
      <w:r w:rsidR="001405FB">
        <w:rPr>
          <w:noProof/>
        </w:rPr>
        <w:drawing>
          <wp:anchor distT="0" distB="0" distL="114300" distR="114300" simplePos="0" relativeHeight="251658242" behindDoc="0" locked="0" layoutInCell="1" allowOverlap="1" wp14:anchorId="2E49D6CD" wp14:editId="20EF6558">
            <wp:simplePos x="0" y="0"/>
            <wp:positionH relativeFrom="column">
              <wp:posOffset>2876550</wp:posOffset>
            </wp:positionH>
            <wp:positionV relativeFrom="paragraph">
              <wp:posOffset>361950</wp:posOffset>
            </wp:positionV>
            <wp:extent cx="2599055" cy="3539490"/>
            <wp:effectExtent l="0" t="0" r="0" b="3810"/>
            <wp:wrapTopAndBottom/>
            <wp:docPr id="4" name="그림 4">
              <a:extLst xmlns:a="http://schemas.openxmlformats.org/drawingml/2006/main">
                <a:ext uri="{FF2B5EF4-FFF2-40B4-BE49-F238E27FC236}">
                  <a16:creationId xmlns:a16="http://schemas.microsoft.com/office/drawing/2014/main" id="{7C510D16-21B3-6922-FE3B-C5320A075D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a:extLst>
                        <a:ext uri="{FF2B5EF4-FFF2-40B4-BE49-F238E27FC236}">
                          <a16:creationId xmlns:a16="http://schemas.microsoft.com/office/drawing/2014/main" id="{7C510D16-21B3-6922-FE3B-C5320A075D5C}"/>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r="16918"/>
                    <a:stretch/>
                  </pic:blipFill>
                  <pic:spPr>
                    <a:xfrm>
                      <a:off x="0" y="0"/>
                      <a:ext cx="2599055" cy="3539490"/>
                    </a:xfrm>
                    <a:prstGeom prst="rect">
                      <a:avLst/>
                    </a:prstGeom>
                  </pic:spPr>
                </pic:pic>
              </a:graphicData>
            </a:graphic>
            <wp14:sizeRelH relativeFrom="margin">
              <wp14:pctWidth>0</wp14:pctWidth>
            </wp14:sizeRelH>
            <wp14:sizeRelV relativeFrom="margin">
              <wp14:pctHeight>0</wp14:pctHeight>
            </wp14:sizeRelV>
          </wp:anchor>
        </w:drawing>
      </w:r>
      <w:r w:rsidR="006C0560">
        <w:rPr>
          <w:noProof/>
        </w:rPr>
        <w:drawing>
          <wp:anchor distT="0" distB="0" distL="114300" distR="114300" simplePos="0" relativeHeight="251658240" behindDoc="0" locked="0" layoutInCell="1" allowOverlap="1" wp14:anchorId="1951E66C" wp14:editId="70121EFB">
            <wp:simplePos x="0" y="0"/>
            <wp:positionH relativeFrom="column">
              <wp:posOffset>142875</wp:posOffset>
            </wp:positionH>
            <wp:positionV relativeFrom="paragraph">
              <wp:posOffset>361950</wp:posOffset>
            </wp:positionV>
            <wp:extent cx="2628900" cy="3533775"/>
            <wp:effectExtent l="0" t="0" r="0" b="9525"/>
            <wp:wrapTopAndBottom/>
            <wp:docPr id="1" name="그림 1" descr="테이블이(가) 표시된 사진&#10;&#10;자동 생성된 설명">
              <a:extLst xmlns:a="http://schemas.openxmlformats.org/drawingml/2006/main">
                <a:ext uri="{FF2B5EF4-FFF2-40B4-BE49-F238E27FC236}">
                  <a16:creationId xmlns:a16="http://schemas.microsoft.com/office/drawing/2014/main" id="{B9A00FE7-0652-0618-BA67-6B984A9EF246}"/>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그림 1" descr="테이블이(가) 표시된 사진&#10;&#10;자동 생성된 설명">
                      <a:extLst>
                        <a:ext uri="{FF2B5EF4-FFF2-40B4-BE49-F238E27FC236}">
                          <a16:creationId xmlns:a16="http://schemas.microsoft.com/office/drawing/2014/main" id="{B9A00FE7-0652-0618-BA67-6B984A9EF246}"/>
                        </a:ext>
                      </a:extLst>
                    </pic:cNvPr>
                    <pic:cNvPicPr>
                      <a:picLocks/>
                    </pic:cNvPicPr>
                  </pic:nvPicPr>
                  <pic:blipFill rotWithShape="1">
                    <a:blip r:embed="rId10" cstate="print">
                      <a:extLst>
                        <a:ext uri="{28A0092B-C50C-407E-A947-70E740481C1C}">
                          <a14:useLocalDpi xmlns:a14="http://schemas.microsoft.com/office/drawing/2010/main" val="0"/>
                        </a:ext>
                      </a:extLst>
                    </a:blip>
                    <a:srcRect r="16817"/>
                    <a:stretch/>
                  </pic:blipFill>
                  <pic:spPr>
                    <a:xfrm>
                      <a:off x="0" y="0"/>
                      <a:ext cx="2628900" cy="3533775"/>
                    </a:xfrm>
                    <a:prstGeom prst="rect">
                      <a:avLst/>
                    </a:prstGeom>
                  </pic:spPr>
                </pic:pic>
              </a:graphicData>
            </a:graphic>
            <wp14:sizeRelH relativeFrom="margin">
              <wp14:pctWidth>0</wp14:pctWidth>
            </wp14:sizeRelH>
            <wp14:sizeRelV relativeFrom="margin">
              <wp14:pctHeight>0</wp14:pctHeight>
            </wp14:sizeRelV>
          </wp:anchor>
        </w:drawing>
      </w:r>
    </w:p>
    <w:p w14:paraId="13D7131D" w14:textId="5F83295E" w:rsidR="00BD4186" w:rsidRDefault="00BD4186" w:rsidP="00BD4186">
      <w:pPr>
        <w:jc w:val="both"/>
        <w:rPr>
          <w:rFonts w:ascii="Times New Roman"/>
          <w:bCs/>
          <w:color w:val="000000"/>
          <w:sz w:val="22"/>
          <w:szCs w:val="22"/>
          <w:shd w:val="clear" w:color="auto" w:fill="FFFFFF"/>
        </w:rPr>
      </w:pPr>
    </w:p>
    <w:p w14:paraId="370F0EB5" w14:textId="072D2B37" w:rsidR="00BD4186" w:rsidRPr="00BD4186" w:rsidRDefault="00E479AF" w:rsidP="00BD4186">
      <w:pPr>
        <w:jc w:val="both"/>
        <w:rPr>
          <w:rFonts w:ascii="Times New Roman"/>
          <w:bCs/>
          <w:color w:val="000000"/>
          <w:sz w:val="22"/>
          <w:szCs w:val="22"/>
          <w:shd w:val="clear" w:color="auto" w:fill="FFFFFF"/>
        </w:rPr>
      </w:pPr>
      <w:r w:rsidRPr="00E479AF">
        <w:rPr>
          <w:rFonts w:ascii="Times New Roman"/>
          <w:b/>
          <w:color w:val="000000"/>
          <w:sz w:val="22"/>
          <w:szCs w:val="22"/>
          <w:shd w:val="clear" w:color="auto" w:fill="FFFFFF"/>
        </w:rPr>
        <w:t>Figure S2.</w:t>
      </w:r>
      <w:r>
        <w:rPr>
          <w:rFonts w:ascii="Times New Roman"/>
          <w:bCs/>
          <w:color w:val="000000"/>
          <w:sz w:val="22"/>
          <w:szCs w:val="22"/>
          <w:shd w:val="clear" w:color="auto" w:fill="FFFFFF"/>
        </w:rPr>
        <w:t xml:space="preserve"> </w:t>
      </w:r>
      <w:r w:rsidR="00BD4186" w:rsidRPr="00BD4186">
        <w:rPr>
          <w:rFonts w:ascii="Times New Roman" w:hint="eastAsia"/>
          <w:bCs/>
          <w:color w:val="000000"/>
          <w:sz w:val="22"/>
          <w:szCs w:val="22"/>
          <w:shd w:val="clear" w:color="auto" w:fill="FFFFFF"/>
        </w:rPr>
        <w:t xml:space="preserve">Recurrent CNAs </w:t>
      </w:r>
      <w:r w:rsidR="00BD4186" w:rsidRPr="00BD4186">
        <w:rPr>
          <w:rFonts w:ascii="Times New Roman"/>
          <w:bCs/>
          <w:color w:val="000000"/>
          <w:sz w:val="22"/>
          <w:szCs w:val="22"/>
          <w:shd w:val="clear" w:color="auto" w:fill="FFFFFF"/>
        </w:rPr>
        <w:t xml:space="preserve">in MDD patients. </w:t>
      </w:r>
      <w:r w:rsidR="00BD4186" w:rsidRPr="00BD4186">
        <w:rPr>
          <w:rFonts w:ascii="Times New Roman" w:hint="eastAsia"/>
          <w:bCs/>
          <w:color w:val="000000"/>
          <w:sz w:val="22"/>
          <w:szCs w:val="22"/>
          <w:shd w:val="clear" w:color="auto" w:fill="FFFFFF"/>
        </w:rPr>
        <w:t>GISTIC2.0 analysis</w:t>
      </w:r>
      <w:r w:rsidR="00BD4186" w:rsidRPr="00BD4186">
        <w:rPr>
          <w:rFonts w:ascii="Times New Roman"/>
          <w:bCs/>
          <w:color w:val="000000"/>
          <w:sz w:val="22"/>
          <w:szCs w:val="22"/>
          <w:shd w:val="clear" w:color="auto" w:fill="FFFFFF"/>
        </w:rPr>
        <w:t xml:space="preserve"> of 350 MDD patients i</w:t>
      </w:r>
      <w:r w:rsidR="00BD4186" w:rsidRPr="00BD4186">
        <w:rPr>
          <w:rFonts w:ascii="Times New Roman" w:hint="eastAsia"/>
          <w:bCs/>
          <w:color w:val="000000"/>
          <w:sz w:val="22"/>
          <w:szCs w:val="22"/>
          <w:shd w:val="clear" w:color="auto" w:fill="FFFFFF"/>
        </w:rPr>
        <w:t xml:space="preserve">dentified recurrent focal (a) 37 gain regions and (b) 23 loss regions. </w:t>
      </w:r>
      <w:r w:rsidR="00BD4186" w:rsidRPr="00BD4186">
        <w:rPr>
          <w:rFonts w:ascii="Times New Roman"/>
          <w:bCs/>
          <w:color w:val="000000"/>
          <w:sz w:val="22"/>
          <w:szCs w:val="22"/>
          <w:shd w:val="clear" w:color="auto" w:fill="FFFFFF"/>
        </w:rPr>
        <w:t xml:space="preserve">Chromosomes are shown on the left-side, and the labeled cytobands which are shown on the right-side were related to the peak of significance. </w:t>
      </w:r>
      <w:r w:rsidR="00BD4186" w:rsidRPr="00BD4186">
        <w:rPr>
          <w:rFonts w:ascii="Times New Roman" w:hint="eastAsia"/>
          <w:bCs/>
          <w:color w:val="000000"/>
          <w:sz w:val="22"/>
          <w:szCs w:val="22"/>
          <w:shd w:val="clear" w:color="auto" w:fill="FFFFFF"/>
        </w:rPr>
        <w:t>Green line indicates FDR threshold of 1.0E-04.</w:t>
      </w:r>
      <w:r>
        <w:rPr>
          <w:rFonts w:ascii="Times New Roman" w:hint="eastAsia"/>
          <w:bCs/>
          <w:color w:val="000000"/>
          <w:sz w:val="22"/>
          <w:szCs w:val="22"/>
          <w:shd w:val="clear" w:color="auto" w:fill="FFFFFF"/>
        </w:rPr>
        <w:t xml:space="preserve"> </w:t>
      </w:r>
      <w:r w:rsidR="00BD4186" w:rsidRPr="00BD4186">
        <w:rPr>
          <w:rFonts w:ascii="Times New Roman"/>
          <w:bCs/>
          <w:color w:val="000000"/>
          <w:sz w:val="22"/>
          <w:szCs w:val="22"/>
          <w:shd w:val="clear" w:color="auto" w:fill="FFFFFF"/>
        </w:rPr>
        <w:t xml:space="preserve">MDD, </w:t>
      </w:r>
      <w:r w:rsidR="00E35530">
        <w:rPr>
          <w:rFonts w:ascii="Times New Roman" w:hint="eastAsia"/>
          <w:bCs/>
          <w:color w:val="000000"/>
          <w:sz w:val="22"/>
          <w:szCs w:val="22"/>
          <w:shd w:val="clear" w:color="auto" w:fill="FFFFFF"/>
        </w:rPr>
        <w:t>m</w:t>
      </w:r>
      <w:r w:rsidR="00BD4186" w:rsidRPr="00BD4186">
        <w:rPr>
          <w:rFonts w:ascii="Times New Roman"/>
          <w:bCs/>
          <w:color w:val="000000"/>
          <w:sz w:val="22"/>
          <w:szCs w:val="22"/>
          <w:shd w:val="clear" w:color="auto" w:fill="FFFFFF"/>
        </w:rPr>
        <w:t>ajor depressive disorder; HC, healthy control</w:t>
      </w:r>
    </w:p>
    <w:p w14:paraId="288AF492" w14:textId="3D04F09D" w:rsidR="00BD4186" w:rsidRDefault="00BD4186" w:rsidP="00E72A1A">
      <w:pPr>
        <w:jc w:val="both"/>
        <w:rPr>
          <w:rFonts w:ascii="Times New Roman"/>
          <w:bCs/>
          <w:color w:val="000000"/>
          <w:sz w:val="22"/>
          <w:szCs w:val="22"/>
          <w:shd w:val="clear" w:color="auto" w:fill="FFFFFF"/>
        </w:rPr>
      </w:pPr>
    </w:p>
    <w:p w14:paraId="018F8FE7" w14:textId="7B9054BA" w:rsidR="00BD4186" w:rsidRDefault="00BD4186" w:rsidP="00E72A1A">
      <w:pPr>
        <w:jc w:val="both"/>
        <w:rPr>
          <w:rFonts w:ascii="Times New Roman"/>
          <w:bCs/>
          <w:color w:val="000000"/>
          <w:sz w:val="22"/>
          <w:szCs w:val="22"/>
          <w:shd w:val="clear" w:color="auto" w:fill="FFFFFF"/>
        </w:rPr>
      </w:pPr>
    </w:p>
    <w:p w14:paraId="75CEC6F3" w14:textId="3489DC84" w:rsidR="00E86935" w:rsidRPr="00E86935" w:rsidRDefault="00E1653A" w:rsidP="00E86935">
      <w:pPr>
        <w:jc w:val="both"/>
        <w:rPr>
          <w:rFonts w:ascii="Times New Roman"/>
          <w:bCs/>
          <w:color w:val="000000"/>
          <w:sz w:val="22"/>
          <w:szCs w:val="22"/>
          <w:shd w:val="clear" w:color="auto" w:fill="FFFFFF"/>
        </w:rPr>
      </w:pPr>
      <w:r w:rsidRPr="00E479AF">
        <w:rPr>
          <w:b/>
          <w:noProof/>
        </w:rPr>
        <w:lastRenderedPageBreak/>
        <mc:AlternateContent>
          <mc:Choice Requires="wpg">
            <w:drawing>
              <wp:anchor distT="0" distB="0" distL="114300" distR="114300" simplePos="0" relativeHeight="251658245" behindDoc="0" locked="0" layoutInCell="1" allowOverlap="1" wp14:anchorId="6B64D2F3" wp14:editId="13D6C594">
                <wp:simplePos x="0" y="0"/>
                <wp:positionH relativeFrom="column">
                  <wp:posOffset>3810</wp:posOffset>
                </wp:positionH>
                <wp:positionV relativeFrom="paragraph">
                  <wp:posOffset>0</wp:posOffset>
                </wp:positionV>
                <wp:extent cx="5481320" cy="5521325"/>
                <wp:effectExtent l="0" t="0" r="5080" b="3175"/>
                <wp:wrapSquare wrapText="bothSides"/>
                <wp:docPr id="11" name="그룹 11"/>
                <wp:cNvGraphicFramePr/>
                <a:graphic xmlns:a="http://schemas.openxmlformats.org/drawingml/2006/main">
                  <a:graphicData uri="http://schemas.microsoft.com/office/word/2010/wordprocessingGroup">
                    <wpg:wgp>
                      <wpg:cNvGrpSpPr/>
                      <wpg:grpSpPr>
                        <a:xfrm>
                          <a:off x="0" y="0"/>
                          <a:ext cx="5481320" cy="5521325"/>
                          <a:chOff x="0" y="0"/>
                          <a:chExt cx="5481320" cy="5521325"/>
                        </a:xfrm>
                      </wpg:grpSpPr>
                      <wpg:grpSp>
                        <wpg:cNvPr id="8" name="그룹 8"/>
                        <wpg:cNvGrpSpPr/>
                        <wpg:grpSpPr>
                          <a:xfrm>
                            <a:off x="0" y="0"/>
                            <a:ext cx="5481320" cy="5521325"/>
                            <a:chOff x="0" y="0"/>
                            <a:chExt cx="5481320" cy="5521325"/>
                          </a:xfrm>
                        </wpg:grpSpPr>
                        <pic:pic xmlns:pic="http://schemas.openxmlformats.org/drawingml/2006/picture">
                          <pic:nvPicPr>
                            <pic:cNvPr id="258" name="그림 258"/>
                            <pic:cNvPicPr>
                              <a:picLocks noChangeAspect="1"/>
                            </pic:cNvPicPr>
                          </pic:nvPicPr>
                          <pic:blipFill rotWithShape="1">
                            <a:blip r:embed="rId11" cstate="print">
                              <a:extLst>
                                <a:ext uri="{28A0092B-C50C-407E-A947-70E740481C1C}">
                                  <a14:useLocalDpi xmlns:a14="http://schemas.microsoft.com/office/drawing/2010/main" val="0"/>
                                </a:ext>
                              </a:extLst>
                            </a:blip>
                            <a:srcRect t="4000" b="4316"/>
                            <a:stretch/>
                          </pic:blipFill>
                          <pic:spPr>
                            <a:xfrm>
                              <a:off x="47625" y="2676525"/>
                              <a:ext cx="3618865" cy="2844800"/>
                            </a:xfrm>
                            <a:prstGeom prst="rect">
                              <a:avLst/>
                            </a:prstGeom>
                          </pic:spPr>
                        </pic:pic>
                        <pic:pic xmlns:pic="http://schemas.openxmlformats.org/drawingml/2006/picture">
                          <pic:nvPicPr>
                            <pic:cNvPr id="259" name="그림 259"/>
                            <pic:cNvPicPr>
                              <a:picLocks noChangeAspect="1"/>
                            </pic:cNvPicPr>
                          </pic:nvPicPr>
                          <pic:blipFill rotWithShape="1">
                            <a:blip r:embed="rId12" cstate="print">
                              <a:extLst>
                                <a:ext uri="{28A0092B-C50C-407E-A947-70E740481C1C}">
                                  <a14:useLocalDpi xmlns:a14="http://schemas.microsoft.com/office/drawing/2010/main" val="0"/>
                                </a:ext>
                              </a:extLst>
                            </a:blip>
                            <a:srcRect t="25407" b="24401"/>
                            <a:stretch/>
                          </pic:blipFill>
                          <pic:spPr>
                            <a:xfrm>
                              <a:off x="0" y="76200"/>
                              <a:ext cx="3752850" cy="2506345"/>
                            </a:xfrm>
                            <a:prstGeom prst="rect">
                              <a:avLst/>
                            </a:prstGeom>
                          </pic:spPr>
                        </pic:pic>
                        <pic:pic xmlns:pic="http://schemas.openxmlformats.org/drawingml/2006/picture">
                          <pic:nvPicPr>
                            <pic:cNvPr id="262" name="그림 262"/>
                            <pic:cNvPicPr>
                              <a:picLocks noChangeAspect="1"/>
                            </pic:cNvPicPr>
                          </pic:nvPicPr>
                          <pic:blipFill rotWithShape="1">
                            <a:blip r:embed="rId13" cstate="print">
                              <a:extLst>
                                <a:ext uri="{28A0092B-C50C-407E-A947-70E740481C1C}">
                                  <a14:useLocalDpi xmlns:a14="http://schemas.microsoft.com/office/drawing/2010/main" val="0"/>
                                </a:ext>
                              </a:extLst>
                            </a:blip>
                            <a:srcRect r="10418"/>
                            <a:stretch/>
                          </pic:blipFill>
                          <pic:spPr>
                            <a:xfrm>
                              <a:off x="3829050" y="0"/>
                              <a:ext cx="1652270" cy="4803775"/>
                            </a:xfrm>
                            <a:prstGeom prst="rect">
                              <a:avLst/>
                            </a:prstGeom>
                          </pic:spPr>
                        </pic:pic>
                      </wpg:grpSp>
                      <wps:wsp>
                        <wps:cNvPr id="260" name="TextBox 10"/>
                        <wps:cNvSpPr txBox="1"/>
                        <wps:spPr>
                          <a:xfrm>
                            <a:off x="142874" y="2371725"/>
                            <a:ext cx="357457" cy="469271"/>
                          </a:xfrm>
                          <a:prstGeom prst="rect">
                            <a:avLst/>
                          </a:prstGeom>
                          <a:noFill/>
                        </wps:spPr>
                        <wps:txbx>
                          <w:txbxContent>
                            <w:p w14:paraId="0FD5A826" w14:textId="2FE67CF9" w:rsidR="00E86935" w:rsidRPr="00DE3766" w:rsidRDefault="00240BAF" w:rsidP="00E86935">
                              <w:pPr>
                                <w:rPr>
                                  <w:rFonts w:ascii="Arial" w:eastAsiaTheme="minorEastAsia" w:hAnsi="Arial" w:cs="Arial"/>
                                  <w:b/>
                                  <w:bCs/>
                                  <w:color w:val="000000" w:themeColor="text1"/>
                                  <w:kern w:val="24"/>
                                  <w:sz w:val="16"/>
                                  <w:szCs w:val="16"/>
                                </w:rPr>
                              </w:pPr>
                              <w:r>
                                <w:rPr>
                                  <w:rFonts w:ascii="Arial" w:eastAsiaTheme="minorEastAsia" w:hAnsi="Arial" w:cs="Arial"/>
                                  <w:b/>
                                  <w:bCs/>
                                  <w:color w:val="000000" w:themeColor="text1"/>
                                  <w:kern w:val="24"/>
                                  <w:sz w:val="16"/>
                                  <w:szCs w:val="16"/>
                                </w:rPr>
                                <w:t>(b)</w:t>
                              </w:r>
                            </w:p>
                          </w:txbxContent>
                        </wps:txbx>
                        <wps:bodyPr wrap="square" rtlCol="0">
                          <a:noAutofit/>
                        </wps:bodyPr>
                      </wps:wsp>
                      <wps:wsp>
                        <wps:cNvPr id="261" name="TextBox 11"/>
                        <wps:cNvSpPr txBox="1"/>
                        <wps:spPr>
                          <a:xfrm>
                            <a:off x="114300" y="0"/>
                            <a:ext cx="332596" cy="464806"/>
                          </a:xfrm>
                          <a:prstGeom prst="rect">
                            <a:avLst/>
                          </a:prstGeom>
                          <a:noFill/>
                        </wps:spPr>
                        <wps:txbx>
                          <w:txbxContent>
                            <w:p w14:paraId="12A0839D" w14:textId="188A96F8" w:rsidR="00E86935" w:rsidRPr="00DE3766" w:rsidRDefault="00240BAF" w:rsidP="00E86935">
                              <w:pPr>
                                <w:rPr>
                                  <w:rFonts w:ascii="Arial" w:eastAsiaTheme="minorEastAsia" w:hAnsi="Arial" w:cs="Arial"/>
                                  <w:b/>
                                  <w:bCs/>
                                  <w:color w:val="000000" w:themeColor="text1"/>
                                  <w:kern w:val="24"/>
                                  <w:sz w:val="16"/>
                                  <w:szCs w:val="16"/>
                                </w:rPr>
                              </w:pPr>
                              <w:r>
                                <w:rPr>
                                  <w:rFonts w:ascii="Arial" w:eastAsiaTheme="minorEastAsia" w:hAnsi="Arial" w:cs="Arial"/>
                                  <w:b/>
                                  <w:bCs/>
                                  <w:color w:val="000000" w:themeColor="text1"/>
                                  <w:kern w:val="24"/>
                                  <w:sz w:val="16"/>
                                  <w:szCs w:val="16"/>
                                </w:rPr>
                                <w:t>(a)</w:t>
                              </w:r>
                            </w:p>
                          </w:txbxContent>
                        </wps:txbx>
                        <wps:bodyPr wrap="square" rtlCol="0">
                          <a:noAutofit/>
                        </wps:bodyPr>
                      </wps:wsp>
                    </wpg:wgp>
                  </a:graphicData>
                </a:graphic>
              </wp:anchor>
            </w:drawing>
          </mc:Choice>
          <mc:Fallback>
            <w:pict>
              <v:group w14:anchorId="6B64D2F3" id="그룹 11" o:spid="_x0000_s1028" style="position:absolute;left:0;text-align:left;margin-left:.3pt;margin-top:0;width:431.6pt;height:434.75pt;z-index:251658245" coordsize="54813,55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">
                <v:group id="그룹 8" o:spid="_x0000_s1029" style="position:absolute;width:54813;height:55213" coordsize="54813,55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그림 258" o:spid="_x0000_s1030" type="#_x0000_t75" style="position:absolute;left:476;top:26765;width:36188;height:28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">
                    <v:imagedata r:id="rId14" o:title="" croptop="2621f" cropbottom="2829f"/>
                  </v:shape>
                  <v:shape id="그림 259" o:spid="_x0000_s1031" type="#_x0000_t75" style="position:absolute;top:762;width:37528;height:25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">
                    <v:imagedata r:id="rId15" o:title="" croptop="16651f" cropbottom="15991f"/>
                  </v:shape>
                  <v:shape id="그림 262" o:spid="_x0000_s1032" type="#_x0000_t75" style="position:absolute;left:38290;width:16523;height:48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">
                    <v:imagedata r:id="rId16" o:title="" cropright="6828f"/>
                  </v:shape>
                </v:group>
                <v:shape id="TextBox 10" o:spid="_x0000_s1033" type="#_x0000_t202" style="position:absolute;left:1428;top:23717;width:3575;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" filled="f" stroked="f">
                  <v:textbox>
                    <w:txbxContent>
                      <w:p w14:paraId="0FD5A826" w14:textId="2FE67CF9" w:rsidR="00E86935" w:rsidRPr="00DE3766" w:rsidRDefault="00240BAF" w:rsidP="00E86935">
                        <w:pPr>
                          <w:rPr>
                            <w:rFonts w:ascii="Arial" w:eastAsiaTheme="minorEastAsia" w:hAnsi="Arial" w:cs="Arial"/>
                            <w:b/>
                            <w:bCs/>
                            <w:color w:val="000000" w:themeColor="text1"/>
                            <w:kern w:val="24"/>
                            <w:sz w:val="16"/>
                            <w:szCs w:val="16"/>
                          </w:rPr>
                        </w:pPr>
                        <w:r>
                          <w:rPr>
                            <w:rFonts w:ascii="Arial" w:eastAsiaTheme="minorEastAsia" w:hAnsi="Arial" w:cs="Arial"/>
                            <w:b/>
                            <w:bCs/>
                            <w:color w:val="000000" w:themeColor="text1"/>
                            <w:kern w:val="24"/>
                            <w:sz w:val="16"/>
                            <w:szCs w:val="16"/>
                          </w:rPr>
                          <w:t>(b)</w:t>
                        </w:r>
                      </w:p>
                    </w:txbxContent>
                  </v:textbox>
                </v:shape>
                <v:shape id="TextBox 11" o:spid="_x0000_s1034" type="#_x0000_t202" style="position:absolute;left:1143;width:3325;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" filled="f" stroked="f">
                  <v:textbox>
                    <w:txbxContent>
                      <w:p w14:paraId="12A0839D" w14:textId="188A96F8" w:rsidR="00E86935" w:rsidRPr="00DE3766" w:rsidRDefault="00240BAF" w:rsidP="00E86935">
                        <w:pPr>
                          <w:rPr>
                            <w:rFonts w:ascii="Arial" w:eastAsiaTheme="minorEastAsia" w:hAnsi="Arial" w:cs="Arial"/>
                            <w:b/>
                            <w:bCs/>
                            <w:color w:val="000000" w:themeColor="text1"/>
                            <w:kern w:val="24"/>
                            <w:sz w:val="16"/>
                            <w:szCs w:val="16"/>
                          </w:rPr>
                        </w:pPr>
                        <w:r>
                          <w:rPr>
                            <w:rFonts w:ascii="Arial" w:eastAsiaTheme="minorEastAsia" w:hAnsi="Arial" w:cs="Arial"/>
                            <w:b/>
                            <w:bCs/>
                            <w:color w:val="000000" w:themeColor="text1"/>
                            <w:kern w:val="24"/>
                            <w:sz w:val="16"/>
                            <w:szCs w:val="16"/>
                          </w:rPr>
                          <w:t>(a)</w:t>
                        </w:r>
                      </w:p>
                    </w:txbxContent>
                  </v:textbox>
                </v:shape>
                <w10:wrap type="square"/>
              </v:group>
            </w:pict>
          </mc:Fallback>
        </mc:AlternateContent>
      </w:r>
      <w:r w:rsidR="00E479AF" w:rsidRPr="00E479AF">
        <w:rPr>
          <w:rFonts w:ascii="Times New Roman"/>
          <w:b/>
          <w:color w:val="000000"/>
          <w:sz w:val="22"/>
          <w:szCs w:val="22"/>
          <w:shd w:val="clear" w:color="auto" w:fill="FFFFFF"/>
        </w:rPr>
        <w:t>Figure S3.</w:t>
      </w:r>
      <w:r w:rsidR="00E479AF">
        <w:rPr>
          <w:rFonts w:ascii="Times New Roman"/>
          <w:bCs/>
          <w:color w:val="000000"/>
          <w:sz w:val="22"/>
          <w:szCs w:val="22"/>
          <w:shd w:val="clear" w:color="auto" w:fill="FFFFFF"/>
        </w:rPr>
        <w:t xml:space="preserve"> </w:t>
      </w:r>
      <w:r w:rsidR="00E86935" w:rsidRPr="00E86935">
        <w:rPr>
          <w:rFonts w:ascii="Times New Roman"/>
          <w:bCs/>
          <w:color w:val="000000"/>
          <w:sz w:val="22"/>
          <w:szCs w:val="22"/>
          <w:shd w:val="clear" w:color="auto" w:fill="FFFFFF"/>
        </w:rPr>
        <w:t xml:space="preserve">Gene networks using 1,474 unique genes associated with 2,018 </w:t>
      </w:r>
      <w:r w:rsidR="00E86935" w:rsidRPr="00E86935">
        <w:rPr>
          <w:rFonts w:ascii="Times New Roman" w:hint="eastAsia"/>
          <w:bCs/>
          <w:color w:val="000000"/>
          <w:sz w:val="22"/>
          <w:szCs w:val="22"/>
          <w:shd w:val="clear" w:color="auto" w:fill="FFFFFF"/>
        </w:rPr>
        <w:t>significant</w:t>
      </w:r>
      <w:r w:rsidR="00E86935" w:rsidRPr="00E86935">
        <w:rPr>
          <w:rFonts w:ascii="Times New Roman"/>
          <w:bCs/>
          <w:color w:val="000000"/>
          <w:sz w:val="22"/>
          <w:szCs w:val="22"/>
          <w:shd w:val="clear" w:color="auto" w:fill="FFFFFF"/>
        </w:rPr>
        <w:t xml:space="preserve"> DMPs between MDD and HC groups.</w:t>
      </w:r>
      <w:r w:rsidR="00E86935" w:rsidRPr="00E86935">
        <w:rPr>
          <w:rFonts w:ascii="Times New Roman" w:hint="eastAsia"/>
          <w:bCs/>
          <w:color w:val="000000"/>
          <w:sz w:val="22"/>
          <w:szCs w:val="22"/>
          <w:shd w:val="clear" w:color="auto" w:fill="FFFFFF"/>
        </w:rPr>
        <w:t xml:space="preserve"> The analysis indicated (a) </w:t>
      </w:r>
      <w:r w:rsidR="00E86935" w:rsidRPr="00E86935">
        <w:rPr>
          <w:rFonts w:ascii="Times New Roman"/>
          <w:bCs/>
          <w:color w:val="000000"/>
          <w:sz w:val="22"/>
          <w:szCs w:val="22"/>
          <w:shd w:val="clear" w:color="auto" w:fill="FFFFFF"/>
        </w:rPr>
        <w:t xml:space="preserve">gene network of </w:t>
      </w:r>
      <w:r w:rsidR="00E86935" w:rsidRPr="00E86935">
        <w:rPr>
          <w:rFonts w:ascii="Times New Roman" w:hint="eastAsia"/>
          <w:bCs/>
          <w:color w:val="000000"/>
          <w:sz w:val="22"/>
          <w:szCs w:val="22"/>
          <w:shd w:val="clear" w:color="auto" w:fill="FFFFFF"/>
        </w:rPr>
        <w:t>“</w:t>
      </w:r>
      <w:r w:rsidR="00E86935" w:rsidRPr="00E86935">
        <w:rPr>
          <w:rFonts w:ascii="Times New Roman" w:hint="eastAsia"/>
          <w:bCs/>
          <w:color w:val="000000"/>
          <w:sz w:val="22"/>
          <w:szCs w:val="22"/>
          <w:shd w:val="clear" w:color="auto" w:fill="FFFFFF"/>
        </w:rPr>
        <w:t>nervous system development and function, organ morphology, tissue morphology</w:t>
      </w:r>
      <w:r w:rsidR="00E86935" w:rsidRPr="00E86935">
        <w:rPr>
          <w:rFonts w:ascii="Times New Roman" w:hint="eastAsia"/>
          <w:bCs/>
          <w:color w:val="000000"/>
          <w:sz w:val="22"/>
          <w:szCs w:val="22"/>
          <w:shd w:val="clear" w:color="auto" w:fill="FFFFFF"/>
        </w:rPr>
        <w:t>”</w:t>
      </w:r>
      <w:r w:rsidR="00E86935" w:rsidRPr="00E86935">
        <w:rPr>
          <w:rFonts w:ascii="Times New Roman" w:hint="eastAsia"/>
          <w:bCs/>
          <w:color w:val="000000"/>
          <w:sz w:val="22"/>
          <w:szCs w:val="22"/>
          <w:shd w:val="clear" w:color="auto" w:fill="FFFFFF"/>
        </w:rPr>
        <w:t xml:space="preserve"> with a score of 29, and (b) </w:t>
      </w:r>
      <w:r w:rsidR="00E86935" w:rsidRPr="00E86935">
        <w:rPr>
          <w:rFonts w:ascii="Times New Roman"/>
          <w:bCs/>
          <w:color w:val="000000"/>
          <w:sz w:val="22"/>
          <w:szCs w:val="22"/>
          <w:shd w:val="clear" w:color="auto" w:fill="FFFFFF"/>
        </w:rPr>
        <w:t xml:space="preserve">gene network of </w:t>
      </w:r>
      <w:r w:rsidR="00E86935" w:rsidRPr="00E86935">
        <w:rPr>
          <w:rFonts w:ascii="Times New Roman" w:hint="eastAsia"/>
          <w:bCs/>
          <w:color w:val="000000"/>
          <w:sz w:val="22"/>
          <w:szCs w:val="22"/>
          <w:shd w:val="clear" w:color="auto" w:fill="FFFFFF"/>
        </w:rPr>
        <w:t>“</w:t>
      </w:r>
      <w:r w:rsidR="00E86935" w:rsidRPr="00E86935">
        <w:rPr>
          <w:rFonts w:ascii="Times New Roman" w:hint="eastAsia"/>
          <w:bCs/>
          <w:color w:val="000000"/>
          <w:sz w:val="22"/>
          <w:szCs w:val="22"/>
          <w:shd w:val="clear" w:color="auto" w:fill="FFFFFF"/>
        </w:rPr>
        <w:t>developmental disorder, hereditary disorder, neurological disease</w:t>
      </w:r>
      <w:r w:rsidR="00E86935" w:rsidRPr="00E86935">
        <w:rPr>
          <w:rFonts w:ascii="Times New Roman" w:hint="eastAsia"/>
          <w:bCs/>
          <w:color w:val="000000"/>
          <w:sz w:val="22"/>
          <w:szCs w:val="22"/>
          <w:shd w:val="clear" w:color="auto" w:fill="FFFFFF"/>
        </w:rPr>
        <w:t>”</w:t>
      </w:r>
      <w:r w:rsidR="00E86935" w:rsidRPr="00E86935">
        <w:rPr>
          <w:rFonts w:ascii="Times New Roman" w:hint="eastAsia"/>
          <w:bCs/>
          <w:color w:val="000000"/>
          <w:sz w:val="22"/>
          <w:szCs w:val="22"/>
          <w:shd w:val="clear" w:color="auto" w:fill="FFFFFF"/>
        </w:rPr>
        <w:t xml:space="preserve"> with a score of 29. The biological interactions between two molecules are represented as lines, and the molecules are represented as nodes. Red-colored nodes indicate hypermethylated genes in the MDD patients, and green-colored nodes indicate hypomethylated genes. Direct interactions are represented by solid lines, whereas dashed lines represent indirect interactions. The Ingenuity Pathways Knowledge Base's canonical data or at least one citation from the literature are used to substantiate each line.</w:t>
      </w:r>
    </w:p>
    <w:p w14:paraId="583B6E2D" w14:textId="2048640B" w:rsidR="00174EAC" w:rsidRDefault="00E86935" w:rsidP="00E86935">
      <w:pPr>
        <w:jc w:val="both"/>
        <w:rPr>
          <w:rFonts w:ascii="Times New Roman"/>
          <w:bCs/>
          <w:color w:val="000000"/>
          <w:sz w:val="22"/>
          <w:szCs w:val="22"/>
          <w:shd w:val="clear" w:color="auto" w:fill="FFFFFF"/>
        </w:rPr>
      </w:pPr>
      <w:r w:rsidRPr="00E86935">
        <w:rPr>
          <w:rFonts w:ascii="Times New Roman"/>
          <w:bCs/>
          <w:color w:val="000000"/>
          <w:sz w:val="22"/>
          <w:szCs w:val="22"/>
          <w:shd w:val="clear" w:color="auto" w:fill="FFFFFF"/>
        </w:rPr>
        <w:t xml:space="preserve">DMP, differentially methylated probe; MDD, </w:t>
      </w:r>
      <w:r w:rsidR="00E35530">
        <w:rPr>
          <w:rFonts w:ascii="Times New Roman" w:hint="eastAsia"/>
          <w:bCs/>
          <w:color w:val="000000"/>
          <w:sz w:val="22"/>
          <w:szCs w:val="22"/>
          <w:shd w:val="clear" w:color="auto" w:fill="FFFFFF"/>
        </w:rPr>
        <w:t>m</w:t>
      </w:r>
      <w:r w:rsidRPr="00E86935">
        <w:rPr>
          <w:rFonts w:ascii="Times New Roman"/>
          <w:bCs/>
          <w:color w:val="000000"/>
          <w:sz w:val="22"/>
          <w:szCs w:val="22"/>
          <w:shd w:val="clear" w:color="auto" w:fill="FFFFFF"/>
        </w:rPr>
        <w:t>ajor depressive disorder; HC, healthy control</w:t>
      </w:r>
    </w:p>
    <w:p w14:paraId="33EACCFF" w14:textId="77777777" w:rsidR="00E479AF" w:rsidRDefault="00E479AF" w:rsidP="00E86935">
      <w:pPr>
        <w:jc w:val="both"/>
        <w:rPr>
          <w:rFonts w:ascii="Times New Roman"/>
          <w:bCs/>
          <w:color w:val="000000"/>
          <w:sz w:val="22"/>
          <w:szCs w:val="22"/>
          <w:shd w:val="clear" w:color="auto" w:fill="FFFFFF"/>
        </w:rPr>
      </w:pPr>
    </w:p>
    <w:p w14:paraId="54B40A73" w14:textId="2D61EF05" w:rsidR="00D9567F" w:rsidRPr="00D545F5" w:rsidRDefault="00D545F5" w:rsidP="00D545F5">
      <w:pPr>
        <w:pStyle w:val="af0"/>
        <w:numPr>
          <w:ilvl w:val="0"/>
          <w:numId w:val="8"/>
        </w:numPr>
        <w:ind w:leftChars="0"/>
        <w:jc w:val="both"/>
        <w:rPr>
          <w:b/>
          <w:color w:val="000000"/>
          <w:sz w:val="22"/>
          <w:szCs w:val="22"/>
          <w:shd w:val="clear" w:color="auto" w:fill="FFFFFF"/>
        </w:rPr>
      </w:pPr>
      <w:r w:rsidRPr="00D545F5">
        <w:rPr>
          <w:rFonts w:hint="eastAsia"/>
          <w:b/>
          <w:color w:val="000000"/>
          <w:sz w:val="22"/>
          <w:szCs w:val="22"/>
          <w:shd w:val="clear" w:color="auto" w:fill="FFFFFF"/>
          <w:lang w:eastAsia="ko-KR"/>
        </w:rPr>
        <w:lastRenderedPageBreak/>
        <w:t>cg09705759</w:t>
      </w:r>
    </w:p>
    <w:p w14:paraId="1453827F" w14:textId="6C12F3CC" w:rsidR="00F51664" w:rsidRDefault="00297815" w:rsidP="00E86935">
      <w:pPr>
        <w:jc w:val="both"/>
        <w:rPr>
          <w:rFonts w:ascii="Times New Roman"/>
          <w:bCs/>
          <w:color w:val="000000"/>
          <w:sz w:val="22"/>
          <w:szCs w:val="22"/>
          <w:shd w:val="clear" w:color="auto" w:fill="FFFFFF"/>
        </w:rPr>
      </w:pPr>
      <w:r>
        <w:rPr>
          <w:rFonts w:ascii="Times New Roman" w:hint="eastAsia"/>
          <w:bCs/>
          <w:noProof/>
          <w:color w:val="000000"/>
          <w:sz w:val="22"/>
          <w:szCs w:val="22"/>
          <w:shd w:val="clear" w:color="auto" w:fill="FFFFFF"/>
        </w:rPr>
        <w:drawing>
          <wp:inline distT="0" distB="0" distL="0" distR="0" wp14:anchorId="36EF882A" wp14:editId="22282AE6">
            <wp:extent cx="2412000" cy="2412000"/>
            <wp:effectExtent l="19050" t="19050" r="26670" b="26670"/>
            <wp:docPr id="114999664" name="그림 114999664"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99664" name="그림 4" descr="텍스트, 스크린샷, 도표, 라인이(가) 표시된 사진&#10;&#10;자동 생성된 설명"/>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2000" cy="2412000"/>
                    </a:xfrm>
                    <a:prstGeom prst="rect">
                      <a:avLst/>
                    </a:prstGeom>
                    <a:noFill/>
                    <a:ln w="12700">
                      <a:solidFill>
                        <a:schemeClr val="tx1"/>
                      </a:solidFill>
                    </a:ln>
                  </pic:spPr>
                </pic:pic>
              </a:graphicData>
            </a:graphic>
          </wp:inline>
        </w:drawing>
      </w:r>
      <w:r>
        <w:rPr>
          <w:rFonts w:ascii="Times New Roman" w:hint="eastAsia"/>
          <w:bCs/>
          <w:color w:val="000000"/>
          <w:sz w:val="22"/>
          <w:szCs w:val="22"/>
          <w:shd w:val="clear" w:color="auto" w:fill="FFFFFF"/>
        </w:rPr>
        <w:t xml:space="preserve"> </w:t>
      </w:r>
      <w:r w:rsidR="00F15358">
        <w:rPr>
          <w:rFonts w:ascii="Times New Roman"/>
          <w:bCs/>
          <w:color w:val="000000"/>
          <w:sz w:val="22"/>
          <w:szCs w:val="22"/>
          <w:shd w:val="clear" w:color="auto" w:fill="FFFFFF"/>
        </w:rPr>
        <w:t xml:space="preserve">  </w:t>
      </w:r>
      <w:r>
        <w:rPr>
          <w:rFonts w:ascii="Times New Roman"/>
          <w:bCs/>
          <w:color w:val="000000"/>
          <w:sz w:val="22"/>
          <w:szCs w:val="22"/>
          <w:shd w:val="clear" w:color="auto" w:fill="FFFFFF"/>
        </w:rPr>
        <w:t xml:space="preserve">  </w:t>
      </w:r>
      <w:r w:rsidR="00D545F5">
        <w:rPr>
          <w:rFonts w:ascii="Times New Roman"/>
          <w:bCs/>
          <w:noProof/>
          <w:color w:val="000000"/>
          <w:sz w:val="22"/>
          <w:szCs w:val="22"/>
          <w:shd w:val="clear" w:color="auto" w:fill="FFFFFF"/>
        </w:rPr>
        <w:drawing>
          <wp:inline distT="0" distB="0" distL="0" distR="0" wp14:anchorId="67EA0C4F" wp14:editId="732A6971">
            <wp:extent cx="2412000" cy="2412000"/>
            <wp:effectExtent l="19050" t="19050" r="26670" b="26670"/>
            <wp:docPr id="1062411111" name="그림 1062411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2000" cy="2412000"/>
                    </a:xfrm>
                    <a:prstGeom prst="rect">
                      <a:avLst/>
                    </a:prstGeom>
                    <a:noFill/>
                    <a:ln w="12700">
                      <a:solidFill>
                        <a:schemeClr val="tx1"/>
                      </a:solidFill>
                    </a:ln>
                  </pic:spPr>
                </pic:pic>
              </a:graphicData>
            </a:graphic>
          </wp:inline>
        </w:drawing>
      </w:r>
    </w:p>
    <w:p w14:paraId="3FA6C3D4" w14:textId="77777777" w:rsidR="003E5B5C" w:rsidRPr="00F15358" w:rsidRDefault="005D1D7D" w:rsidP="005D1D7D">
      <w:pPr>
        <w:pStyle w:val="af0"/>
        <w:numPr>
          <w:ilvl w:val="0"/>
          <w:numId w:val="8"/>
        </w:numPr>
        <w:ind w:leftChars="0"/>
        <w:jc w:val="both"/>
        <w:rPr>
          <w:b/>
          <w:color w:val="000000"/>
          <w:sz w:val="22"/>
          <w:szCs w:val="22"/>
          <w:shd w:val="clear" w:color="auto" w:fill="FFFFFF"/>
        </w:rPr>
      </w:pPr>
      <w:r w:rsidRPr="00F15358">
        <w:rPr>
          <w:rFonts w:hint="eastAsia"/>
          <w:b/>
          <w:color w:val="000000"/>
          <w:sz w:val="22"/>
          <w:szCs w:val="22"/>
          <w:shd w:val="clear" w:color="auto" w:fill="FFFFFF"/>
          <w:lang w:eastAsia="ko-KR"/>
        </w:rPr>
        <w:t>cg</w:t>
      </w:r>
      <w:bookmarkStart w:id="2" w:name="_Hlk148575467"/>
      <w:r w:rsidRPr="00F15358">
        <w:rPr>
          <w:rFonts w:hint="eastAsia"/>
          <w:b/>
          <w:color w:val="000000"/>
          <w:sz w:val="22"/>
          <w:szCs w:val="22"/>
          <w:shd w:val="clear" w:color="auto" w:fill="FFFFFF"/>
          <w:lang w:eastAsia="ko-KR"/>
        </w:rPr>
        <w:t>01490772</w:t>
      </w:r>
      <w:bookmarkEnd w:id="2"/>
    </w:p>
    <w:p w14:paraId="2579230D" w14:textId="042C69B7" w:rsidR="00174EAC" w:rsidRDefault="003E5B5C" w:rsidP="00AD503A">
      <w:pPr>
        <w:jc w:val="both"/>
        <w:rPr>
          <w:rFonts w:ascii="Times New Roman"/>
          <w:bCs/>
          <w:color w:val="000000"/>
          <w:sz w:val="22"/>
          <w:szCs w:val="22"/>
          <w:shd w:val="clear" w:color="auto" w:fill="FFFFFF"/>
        </w:rPr>
      </w:pPr>
      <w:r>
        <w:rPr>
          <w:rFonts w:hint="eastAsia"/>
          <w:noProof/>
          <w:shd w:val="clear" w:color="auto" w:fill="FFFFFF"/>
        </w:rPr>
        <w:drawing>
          <wp:inline distT="0" distB="0" distL="0" distR="0" wp14:anchorId="4284AEE2" wp14:editId="58881ECB">
            <wp:extent cx="2412000" cy="2412000"/>
            <wp:effectExtent l="19050" t="19050" r="26670" b="26670"/>
            <wp:docPr id="1798059949" name="그림 1798059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2000" cy="2412000"/>
                    </a:xfrm>
                    <a:prstGeom prst="rect">
                      <a:avLst/>
                    </a:prstGeom>
                    <a:noFill/>
                    <a:ln w="12700">
                      <a:solidFill>
                        <a:schemeClr val="tx1"/>
                      </a:solidFill>
                    </a:ln>
                  </pic:spPr>
                </pic:pic>
              </a:graphicData>
            </a:graphic>
          </wp:inline>
        </w:drawing>
      </w:r>
      <w:r w:rsidR="00F15358">
        <w:rPr>
          <w:rFonts w:ascii="Times New Roman" w:hint="eastAsia"/>
          <w:bCs/>
          <w:color w:val="000000"/>
          <w:sz w:val="22"/>
          <w:szCs w:val="22"/>
          <w:shd w:val="clear" w:color="auto" w:fill="FFFFFF"/>
        </w:rPr>
        <w:t xml:space="preserve"> </w:t>
      </w:r>
      <w:r w:rsidR="00F15358">
        <w:rPr>
          <w:rFonts w:ascii="Times New Roman"/>
          <w:bCs/>
          <w:color w:val="000000"/>
          <w:sz w:val="22"/>
          <w:szCs w:val="22"/>
          <w:shd w:val="clear" w:color="auto" w:fill="FFFFFF"/>
        </w:rPr>
        <w:t xml:space="preserve">    </w:t>
      </w:r>
      <w:r w:rsidR="00AD503A">
        <w:rPr>
          <w:noProof/>
          <w:shd w:val="clear" w:color="auto" w:fill="FFFFFF"/>
        </w:rPr>
        <w:drawing>
          <wp:inline distT="0" distB="0" distL="0" distR="0" wp14:anchorId="62EF9D7A" wp14:editId="27FDFBE9">
            <wp:extent cx="2412000" cy="2412000"/>
            <wp:effectExtent l="19050" t="19050" r="26670" b="26670"/>
            <wp:docPr id="506639395" name="그림 506639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2000" cy="2412000"/>
                    </a:xfrm>
                    <a:prstGeom prst="rect">
                      <a:avLst/>
                    </a:prstGeom>
                    <a:noFill/>
                    <a:ln w="12700">
                      <a:solidFill>
                        <a:schemeClr val="tx1"/>
                      </a:solidFill>
                    </a:ln>
                  </pic:spPr>
                </pic:pic>
              </a:graphicData>
            </a:graphic>
          </wp:inline>
        </w:drawing>
      </w:r>
    </w:p>
    <w:p w14:paraId="4231F9BD" w14:textId="77777777" w:rsidR="00174EAC" w:rsidRDefault="00174EAC" w:rsidP="00E86935">
      <w:pPr>
        <w:jc w:val="both"/>
        <w:rPr>
          <w:rFonts w:ascii="Times New Roman"/>
          <w:bCs/>
          <w:color w:val="000000"/>
          <w:sz w:val="22"/>
          <w:szCs w:val="22"/>
          <w:shd w:val="clear" w:color="auto" w:fill="FFFFFF"/>
        </w:rPr>
      </w:pPr>
    </w:p>
    <w:p w14:paraId="19148317" w14:textId="73BA04EB" w:rsidR="000215FA" w:rsidRDefault="00700E49" w:rsidP="00E86935">
      <w:pPr>
        <w:jc w:val="both"/>
        <w:rPr>
          <w:rFonts w:ascii="Times New Roman" w:eastAsia="맑은 고딕" w:hAnsi="Times New Roman" w:cs="Times New Roman"/>
        </w:rPr>
      </w:pPr>
      <w:r w:rsidRPr="00DA4FD0">
        <w:rPr>
          <w:rFonts w:ascii="Times New Roman" w:eastAsia="맑은 고딕" w:hAnsi="Times New Roman" w:cs="Times New Roman"/>
          <w:b/>
          <w:bCs/>
        </w:rPr>
        <w:t>Fig</w:t>
      </w:r>
      <w:r w:rsidR="00E479AF">
        <w:rPr>
          <w:rFonts w:ascii="Times New Roman" w:eastAsia="맑은 고딕" w:hAnsi="Times New Roman" w:cs="Times New Roman"/>
          <w:b/>
          <w:bCs/>
        </w:rPr>
        <w:t>ure</w:t>
      </w:r>
      <w:r w:rsidRPr="00DA4FD0">
        <w:rPr>
          <w:rFonts w:ascii="Times New Roman" w:eastAsia="맑은 고딕" w:hAnsi="Times New Roman" w:cs="Times New Roman"/>
          <w:b/>
          <w:bCs/>
        </w:rPr>
        <w:t xml:space="preserve"> S4</w:t>
      </w:r>
      <w:r w:rsidR="00E479AF">
        <w:rPr>
          <w:rFonts w:ascii="Times New Roman" w:eastAsia="맑은 고딕" w:hAnsi="Times New Roman" w:cs="Times New Roman"/>
          <w:b/>
          <w:bCs/>
        </w:rPr>
        <w:t>.</w:t>
      </w:r>
      <w:r w:rsidRPr="00DA4FD0">
        <w:rPr>
          <w:rFonts w:ascii="Times New Roman" w:eastAsia="맑은 고딕" w:hAnsi="Times New Roman" w:cs="Times New Roman"/>
        </w:rPr>
        <w:t xml:space="preserve"> Correlation scatter plots derived from correlation analysis between DNA methylation levels and HDRS scores. (a) Correlation between methylation levels of cg09705759 and HDRS scores in the MDD (left) and HC (right) groups. (b) Correlation between the methylation levels of cg01490772 and HDRS scores in the MDD (left) and HC (right) groups. The x-axis represents the methylation level of the CpG </w:t>
      </w:r>
      <w:proofErr w:type="gramStart"/>
      <w:r w:rsidRPr="00DA4FD0">
        <w:rPr>
          <w:rFonts w:ascii="Times New Roman" w:eastAsia="맑은 고딕" w:hAnsi="Times New Roman" w:cs="Times New Roman"/>
        </w:rPr>
        <w:t>site</w:t>
      </w:r>
      <w:proofErr w:type="gramEnd"/>
      <w:r w:rsidRPr="00DA4FD0">
        <w:rPr>
          <w:rFonts w:ascii="Times New Roman" w:eastAsia="맑은 고딕" w:hAnsi="Times New Roman" w:cs="Times New Roman"/>
        </w:rPr>
        <w:t xml:space="preserve"> and the y-axis represents the HDRS scores. The blue line indicates the regression line. Spearman’s correlation coefficients (</w:t>
      </w:r>
      <w:r w:rsidRPr="00DA4FD0">
        <w:rPr>
          <w:rFonts w:ascii="Times New Roman" w:eastAsia="맑은 고딕" w:hAnsi="Times New Roman" w:cs="Times New Roman"/>
          <w:i/>
          <w:iCs/>
        </w:rPr>
        <w:t>R</w:t>
      </w:r>
      <w:r w:rsidRPr="00DA4FD0">
        <w:rPr>
          <w:rFonts w:ascii="Times New Roman" w:eastAsia="맑은 고딕" w:hAnsi="Times New Roman" w:cs="Times New Roman"/>
        </w:rPr>
        <w:t xml:space="preserve">) and nominal </w:t>
      </w:r>
      <w:r w:rsidRPr="00DA4FD0">
        <w:rPr>
          <w:rFonts w:ascii="Times New Roman" w:eastAsia="맑은 고딕" w:hAnsi="Times New Roman" w:cs="Times New Roman"/>
          <w:i/>
          <w:iCs/>
        </w:rPr>
        <w:t>P</w:t>
      </w:r>
      <w:r w:rsidRPr="00DA4FD0">
        <w:rPr>
          <w:rFonts w:ascii="Times New Roman" w:eastAsia="맑은 고딕" w:hAnsi="Times New Roman" w:cs="Times New Roman"/>
        </w:rPr>
        <w:t>-value (</w:t>
      </w:r>
      <w:r w:rsidRPr="00DA4FD0">
        <w:rPr>
          <w:rFonts w:ascii="Times New Roman" w:eastAsia="맑은 고딕" w:hAnsi="Times New Roman" w:cs="Times New Roman"/>
          <w:i/>
          <w:iCs/>
        </w:rPr>
        <w:t>p</w:t>
      </w:r>
      <w:r w:rsidRPr="00DA4FD0">
        <w:rPr>
          <w:rFonts w:ascii="Times New Roman" w:eastAsia="맑은 고딕" w:hAnsi="Times New Roman" w:cs="Times New Roman"/>
        </w:rPr>
        <w:t xml:space="preserve">) are represented at the top right of each plot. MDD, </w:t>
      </w:r>
      <w:r w:rsidRPr="00DA4FD0">
        <w:rPr>
          <w:rFonts w:ascii="Times New Roman" w:eastAsia="맑은 고딕" w:hAnsi="Times New Roman" w:cs="Times New Roman" w:hint="eastAsia"/>
        </w:rPr>
        <w:t>m</w:t>
      </w:r>
      <w:r w:rsidRPr="00DA4FD0">
        <w:rPr>
          <w:rFonts w:ascii="Times New Roman" w:eastAsia="맑은 고딕" w:hAnsi="Times New Roman" w:cs="Times New Roman"/>
        </w:rPr>
        <w:t>ajor depressive disorder; HC, healthy controls”</w:t>
      </w:r>
    </w:p>
    <w:p w14:paraId="1E3CFFB9" w14:textId="77777777" w:rsidR="00700E49" w:rsidRDefault="00700E49" w:rsidP="00E86935">
      <w:pPr>
        <w:jc w:val="both"/>
        <w:rPr>
          <w:rFonts w:ascii="Times New Roman" w:eastAsia="맑은 고딕" w:hAnsi="Times New Roman" w:cs="Times New Roman"/>
        </w:rPr>
      </w:pPr>
    </w:p>
    <w:p w14:paraId="03AE9417" w14:textId="77777777" w:rsidR="00700E49" w:rsidRDefault="00700E49" w:rsidP="00E86935">
      <w:pPr>
        <w:jc w:val="both"/>
        <w:rPr>
          <w:rFonts w:ascii="Times New Roman" w:eastAsia="맑은 고딕" w:hAnsi="Times New Roman" w:cs="Times New Roman"/>
        </w:rPr>
      </w:pPr>
    </w:p>
    <w:p w14:paraId="08B06420" w14:textId="77777777" w:rsidR="00700E49" w:rsidRDefault="00700E49" w:rsidP="00E86935">
      <w:pPr>
        <w:jc w:val="both"/>
        <w:rPr>
          <w:rFonts w:ascii="Times New Roman" w:hint="eastAsia"/>
          <w:bCs/>
          <w:color w:val="000000"/>
          <w:sz w:val="22"/>
          <w:szCs w:val="22"/>
          <w:shd w:val="clear" w:color="auto" w:fill="FFFFFF"/>
        </w:rPr>
      </w:pPr>
    </w:p>
    <w:p w14:paraId="1C7BD5D8" w14:textId="3DE5A6E3" w:rsidR="003728C8" w:rsidRPr="00174EAC" w:rsidRDefault="00DA05B8" w:rsidP="00174EAC">
      <w:pPr>
        <w:pStyle w:val="af0"/>
        <w:numPr>
          <w:ilvl w:val="0"/>
          <w:numId w:val="7"/>
        </w:numPr>
        <w:ind w:leftChars="0"/>
        <w:jc w:val="both"/>
        <w:rPr>
          <w:b/>
          <w:color w:val="000000"/>
          <w:sz w:val="22"/>
          <w:szCs w:val="22"/>
          <w:shd w:val="clear" w:color="auto" w:fill="FFFFFF"/>
        </w:rPr>
      </w:pPr>
      <w:r w:rsidRPr="00174EAC">
        <w:rPr>
          <w:b/>
          <w:color w:val="000000"/>
          <w:sz w:val="22"/>
          <w:szCs w:val="22"/>
          <w:shd w:val="clear" w:color="auto" w:fill="FFFFFF"/>
        </w:rPr>
        <w:lastRenderedPageBreak/>
        <w:t>cg02593636</w:t>
      </w:r>
      <w:r w:rsidR="001223CE" w:rsidRPr="00174EAC">
        <w:rPr>
          <w:b/>
          <w:color w:val="000000"/>
          <w:sz w:val="22"/>
          <w:szCs w:val="22"/>
          <w:shd w:val="clear" w:color="auto" w:fill="FFFFFF"/>
        </w:rPr>
        <w:tab/>
      </w:r>
      <w:r w:rsidR="001223CE" w:rsidRPr="00174EAC">
        <w:rPr>
          <w:b/>
          <w:color w:val="000000"/>
          <w:sz w:val="22"/>
          <w:szCs w:val="22"/>
          <w:shd w:val="clear" w:color="auto" w:fill="FFFFFF"/>
        </w:rPr>
        <w:tab/>
      </w:r>
      <w:r w:rsidR="001223CE" w:rsidRPr="00174EAC">
        <w:rPr>
          <w:b/>
          <w:color w:val="000000"/>
          <w:sz w:val="22"/>
          <w:szCs w:val="22"/>
          <w:shd w:val="clear" w:color="auto" w:fill="FFFFFF"/>
        </w:rPr>
        <w:tab/>
        <w:t xml:space="preserve">       </w:t>
      </w:r>
      <w:proofErr w:type="gramStart"/>
      <w:r w:rsidR="001223CE" w:rsidRPr="00174EAC">
        <w:rPr>
          <w:b/>
          <w:color w:val="000000"/>
          <w:sz w:val="22"/>
          <w:szCs w:val="22"/>
          <w:shd w:val="clear" w:color="auto" w:fill="FFFFFF"/>
        </w:rPr>
        <w:t xml:space="preserve">   </w:t>
      </w:r>
      <w:r w:rsidR="00174EAC">
        <w:rPr>
          <w:b/>
          <w:color w:val="000000"/>
          <w:sz w:val="22"/>
          <w:szCs w:val="22"/>
          <w:shd w:val="clear" w:color="auto" w:fill="FFFFFF"/>
        </w:rPr>
        <w:t>(</w:t>
      </w:r>
      <w:proofErr w:type="gramEnd"/>
      <w:r w:rsidR="00174EAC">
        <w:rPr>
          <w:b/>
          <w:color w:val="000000"/>
          <w:sz w:val="22"/>
          <w:szCs w:val="22"/>
          <w:shd w:val="clear" w:color="auto" w:fill="FFFFFF"/>
        </w:rPr>
        <w:t>b</w:t>
      </w:r>
      <w:r w:rsidR="001223CE" w:rsidRPr="00174EAC">
        <w:rPr>
          <w:b/>
          <w:color w:val="000000"/>
          <w:sz w:val="22"/>
          <w:szCs w:val="22"/>
          <w:shd w:val="clear" w:color="auto" w:fill="FFFFFF"/>
        </w:rPr>
        <w:t>) cg26929161</w:t>
      </w:r>
    </w:p>
    <w:p w14:paraId="74C0811E" w14:textId="0440E7F9" w:rsidR="007C4754" w:rsidRDefault="005C37CB" w:rsidP="001223CE">
      <w:pPr>
        <w:jc w:val="both"/>
        <w:rPr>
          <w:rFonts w:ascii="Times New Roman"/>
          <w:bCs/>
          <w:color w:val="000000"/>
          <w:sz w:val="22"/>
          <w:szCs w:val="22"/>
          <w:shd w:val="clear" w:color="auto" w:fill="FFFFFF"/>
        </w:rPr>
      </w:pPr>
      <w:r>
        <w:rPr>
          <w:rFonts w:ascii="Times New Roman"/>
          <w:bCs/>
          <w:noProof/>
          <w:color w:val="000000"/>
          <w:sz w:val="22"/>
          <w:szCs w:val="22"/>
          <w:shd w:val="clear" w:color="auto" w:fill="FFFFFF"/>
        </w:rPr>
        <w:drawing>
          <wp:inline distT="0" distB="0" distL="0" distR="0" wp14:anchorId="0D158FCA" wp14:editId="533B76A9">
            <wp:extent cx="2635200" cy="2635200"/>
            <wp:effectExtent l="19050" t="19050" r="13335" b="13335"/>
            <wp:docPr id="1711757510" name="그림 1711757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35200" cy="2635200"/>
                    </a:xfrm>
                    <a:prstGeom prst="rect">
                      <a:avLst/>
                    </a:prstGeom>
                    <a:noFill/>
                    <a:ln w="12700">
                      <a:solidFill>
                        <a:schemeClr val="tx1"/>
                      </a:solidFill>
                    </a:ln>
                  </pic:spPr>
                </pic:pic>
              </a:graphicData>
            </a:graphic>
          </wp:inline>
        </w:drawing>
      </w:r>
      <w:r w:rsidR="001223CE">
        <w:rPr>
          <w:rFonts w:ascii="Times New Roman" w:hint="eastAsia"/>
          <w:bCs/>
          <w:color w:val="000000"/>
          <w:sz w:val="22"/>
          <w:szCs w:val="22"/>
          <w:shd w:val="clear" w:color="auto" w:fill="FFFFFF"/>
        </w:rPr>
        <w:t xml:space="preserve"> </w:t>
      </w:r>
      <w:r w:rsidR="001223CE">
        <w:rPr>
          <w:rFonts w:ascii="Times New Roman"/>
          <w:bCs/>
          <w:color w:val="000000"/>
          <w:sz w:val="22"/>
          <w:szCs w:val="22"/>
          <w:shd w:val="clear" w:color="auto" w:fill="FFFFFF"/>
        </w:rPr>
        <w:t xml:space="preserve">  </w:t>
      </w:r>
      <w:r w:rsidR="001223CE">
        <w:rPr>
          <w:rFonts w:ascii="Times New Roman"/>
          <w:bCs/>
          <w:noProof/>
          <w:color w:val="000000"/>
          <w:sz w:val="22"/>
          <w:szCs w:val="22"/>
          <w:shd w:val="clear" w:color="auto" w:fill="FFFFFF"/>
        </w:rPr>
        <w:drawing>
          <wp:inline distT="0" distB="0" distL="0" distR="0" wp14:anchorId="5D6CD479" wp14:editId="3B053E80">
            <wp:extent cx="2621792" cy="2634967"/>
            <wp:effectExtent l="19050" t="19050" r="26670" b="13335"/>
            <wp:docPr id="2005865116" name="그림 2005865116" descr="텍스트, 스크린샷, 도표, 라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865116" name="그림 6" descr="텍스트, 스크린샷, 도표, 라인이(가) 표시된 사진&#10;&#10;자동 생성된 설명"/>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40454" cy="2653722"/>
                    </a:xfrm>
                    <a:prstGeom prst="rect">
                      <a:avLst/>
                    </a:prstGeom>
                    <a:noFill/>
                    <a:ln w="12700">
                      <a:solidFill>
                        <a:schemeClr val="tx1"/>
                      </a:solidFill>
                    </a:ln>
                  </pic:spPr>
                </pic:pic>
              </a:graphicData>
            </a:graphic>
          </wp:inline>
        </w:drawing>
      </w:r>
    </w:p>
    <w:p w14:paraId="544EDB6F" w14:textId="77777777" w:rsidR="001223CE" w:rsidRDefault="001223CE" w:rsidP="001223CE">
      <w:pPr>
        <w:jc w:val="both"/>
        <w:rPr>
          <w:rFonts w:ascii="Times New Roman"/>
          <w:bCs/>
          <w:color w:val="000000"/>
          <w:sz w:val="22"/>
          <w:szCs w:val="22"/>
          <w:shd w:val="clear" w:color="auto" w:fill="FFFFFF"/>
        </w:rPr>
      </w:pPr>
    </w:p>
    <w:p w14:paraId="278B51F9" w14:textId="77777777" w:rsidR="009D5BEA" w:rsidRDefault="009D5BEA" w:rsidP="001223CE">
      <w:pPr>
        <w:jc w:val="both"/>
        <w:rPr>
          <w:rFonts w:ascii="Times New Roman"/>
          <w:bCs/>
          <w:color w:val="000000"/>
          <w:sz w:val="22"/>
          <w:szCs w:val="22"/>
          <w:shd w:val="clear" w:color="auto" w:fill="FFFFFF"/>
        </w:rPr>
      </w:pPr>
    </w:p>
    <w:p w14:paraId="29E02A3D" w14:textId="77777777" w:rsidR="009D5BEA" w:rsidRDefault="009D5BEA" w:rsidP="001223CE">
      <w:pPr>
        <w:jc w:val="both"/>
        <w:rPr>
          <w:rFonts w:ascii="Times New Roman"/>
          <w:bCs/>
          <w:color w:val="000000"/>
          <w:sz w:val="22"/>
          <w:szCs w:val="22"/>
          <w:shd w:val="clear" w:color="auto" w:fill="FFFFFF"/>
        </w:rPr>
      </w:pPr>
    </w:p>
    <w:p w14:paraId="65300AD9" w14:textId="23CE2077" w:rsidR="00C63BDD" w:rsidRPr="00174EAC" w:rsidRDefault="00174EAC" w:rsidP="00174EAC">
      <w:pPr>
        <w:ind w:firstLine="216"/>
        <w:jc w:val="both"/>
        <w:rPr>
          <w:rFonts w:ascii="Times New Roman" w:hAnsi="Times New Roman" w:cs="Times New Roman"/>
          <w:b/>
          <w:color w:val="000000"/>
          <w:sz w:val="22"/>
          <w:szCs w:val="22"/>
          <w:shd w:val="clear" w:color="auto" w:fill="FFFFFF"/>
        </w:rPr>
      </w:pPr>
      <w:r w:rsidRPr="00174EAC">
        <w:rPr>
          <w:rFonts w:ascii="Times New Roman" w:hAnsi="Times New Roman" w:cs="Times New Roman"/>
          <w:b/>
          <w:color w:val="000000"/>
          <w:sz w:val="22"/>
          <w:szCs w:val="22"/>
          <w:shd w:val="clear" w:color="auto" w:fill="FFFFFF"/>
        </w:rPr>
        <w:t>(</w:t>
      </w:r>
      <w:r>
        <w:rPr>
          <w:rFonts w:ascii="Times New Roman" w:hAnsi="Times New Roman" w:cs="Times New Roman"/>
          <w:b/>
          <w:color w:val="000000"/>
          <w:sz w:val="22"/>
          <w:szCs w:val="22"/>
          <w:shd w:val="clear" w:color="auto" w:fill="FFFFFF"/>
        </w:rPr>
        <w:t>c</w:t>
      </w:r>
      <w:r w:rsidRPr="00174EAC">
        <w:rPr>
          <w:rFonts w:ascii="Times New Roman" w:hAnsi="Times New Roman" w:cs="Times New Roman"/>
          <w:b/>
          <w:color w:val="000000"/>
          <w:sz w:val="22"/>
          <w:szCs w:val="22"/>
          <w:shd w:val="clear" w:color="auto" w:fill="FFFFFF"/>
        </w:rPr>
        <w:t xml:space="preserve">) </w:t>
      </w:r>
      <w:r w:rsidR="00614255" w:rsidRPr="00174EAC">
        <w:rPr>
          <w:rFonts w:ascii="Times New Roman" w:hAnsi="Times New Roman" w:cs="Times New Roman"/>
          <w:b/>
          <w:color w:val="000000"/>
          <w:sz w:val="22"/>
          <w:szCs w:val="22"/>
          <w:shd w:val="clear" w:color="auto" w:fill="FFFFFF"/>
        </w:rPr>
        <w:t>cg01490772</w:t>
      </w:r>
      <w:r>
        <w:rPr>
          <w:b/>
          <w:color w:val="000000"/>
          <w:sz w:val="22"/>
          <w:szCs w:val="22"/>
          <w:shd w:val="clear" w:color="auto" w:fill="FFFFFF"/>
        </w:rPr>
        <w:tab/>
      </w:r>
      <w:r>
        <w:rPr>
          <w:b/>
          <w:color w:val="000000"/>
          <w:sz w:val="22"/>
          <w:szCs w:val="22"/>
          <w:shd w:val="clear" w:color="auto" w:fill="FFFFFF"/>
        </w:rPr>
        <w:tab/>
      </w:r>
      <w:r>
        <w:rPr>
          <w:b/>
          <w:color w:val="000000"/>
          <w:sz w:val="22"/>
          <w:szCs w:val="22"/>
          <w:shd w:val="clear" w:color="auto" w:fill="FFFFFF"/>
        </w:rPr>
        <w:tab/>
        <w:t xml:space="preserve">     </w:t>
      </w:r>
      <w:proofErr w:type="gramStart"/>
      <w:r>
        <w:rPr>
          <w:b/>
          <w:color w:val="000000"/>
          <w:sz w:val="22"/>
          <w:szCs w:val="22"/>
          <w:shd w:val="clear" w:color="auto" w:fill="FFFFFF"/>
        </w:rPr>
        <w:t xml:space="preserve">   </w:t>
      </w:r>
      <w:r w:rsidRPr="00174EAC">
        <w:rPr>
          <w:rFonts w:ascii="Times New Roman" w:hAnsi="Times New Roman" w:cs="Times New Roman"/>
          <w:b/>
          <w:color w:val="000000"/>
          <w:sz w:val="22"/>
          <w:szCs w:val="22"/>
          <w:shd w:val="clear" w:color="auto" w:fill="FFFFFF"/>
        </w:rPr>
        <w:t>(</w:t>
      </w:r>
      <w:proofErr w:type="gramEnd"/>
      <w:r>
        <w:rPr>
          <w:rFonts w:ascii="Times New Roman" w:hAnsi="Times New Roman" w:cs="Times New Roman"/>
          <w:b/>
          <w:color w:val="000000"/>
          <w:sz w:val="22"/>
          <w:szCs w:val="22"/>
          <w:shd w:val="clear" w:color="auto" w:fill="FFFFFF"/>
        </w:rPr>
        <w:t>d</w:t>
      </w:r>
      <w:r w:rsidRPr="00174EAC">
        <w:rPr>
          <w:rFonts w:ascii="Times New Roman" w:hAnsi="Times New Roman" w:cs="Times New Roman"/>
          <w:b/>
          <w:color w:val="000000"/>
          <w:sz w:val="22"/>
          <w:szCs w:val="22"/>
          <w:shd w:val="clear" w:color="auto" w:fill="FFFFFF"/>
        </w:rPr>
        <w:t>) cg23644045</w:t>
      </w:r>
    </w:p>
    <w:p w14:paraId="22C4268D" w14:textId="258EDC80" w:rsidR="00575FAD" w:rsidRDefault="001B52AA" w:rsidP="00E86935">
      <w:pPr>
        <w:jc w:val="both"/>
        <w:rPr>
          <w:rFonts w:ascii="Times New Roman"/>
          <w:bCs/>
          <w:color w:val="000000"/>
          <w:sz w:val="22"/>
          <w:szCs w:val="22"/>
          <w:shd w:val="clear" w:color="auto" w:fill="FFFFFF"/>
        </w:rPr>
      </w:pPr>
      <w:r>
        <w:rPr>
          <w:rFonts w:ascii="Times New Roman"/>
          <w:bCs/>
          <w:noProof/>
          <w:color w:val="000000"/>
          <w:sz w:val="22"/>
          <w:szCs w:val="22"/>
          <w:shd w:val="clear" w:color="auto" w:fill="FFFFFF"/>
        </w:rPr>
        <w:drawing>
          <wp:inline distT="0" distB="0" distL="0" distR="0" wp14:anchorId="3824CB7D" wp14:editId="5C3D6980">
            <wp:extent cx="2638800" cy="2635200"/>
            <wp:effectExtent l="19050" t="19050" r="9525" b="13335"/>
            <wp:docPr id="492258234" name="그림 492258234" descr="텍스트, 스크린샷, 폰트, 도표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258234" name="그림 7" descr="텍스트, 스크린샷, 폰트, 도표이(가) 표시된 사진&#10;&#10;자동 생성된 설명"/>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38800" cy="2635200"/>
                    </a:xfrm>
                    <a:prstGeom prst="rect">
                      <a:avLst/>
                    </a:prstGeom>
                    <a:noFill/>
                    <a:ln w="12700">
                      <a:solidFill>
                        <a:schemeClr val="tx1"/>
                      </a:solidFill>
                    </a:ln>
                  </pic:spPr>
                </pic:pic>
              </a:graphicData>
            </a:graphic>
          </wp:inline>
        </w:drawing>
      </w:r>
      <w:r w:rsidR="00C15436">
        <w:rPr>
          <w:rFonts w:ascii="Times New Roman" w:hint="eastAsia"/>
          <w:bCs/>
          <w:color w:val="000000"/>
          <w:sz w:val="22"/>
          <w:szCs w:val="22"/>
          <w:shd w:val="clear" w:color="auto" w:fill="FFFFFF"/>
        </w:rPr>
        <w:t xml:space="preserve"> </w:t>
      </w:r>
      <w:r w:rsidR="00C15436">
        <w:rPr>
          <w:rFonts w:ascii="Times New Roman"/>
          <w:bCs/>
          <w:color w:val="000000"/>
          <w:sz w:val="22"/>
          <w:szCs w:val="22"/>
          <w:shd w:val="clear" w:color="auto" w:fill="FFFFFF"/>
        </w:rPr>
        <w:t xml:space="preserve">  </w:t>
      </w:r>
      <w:r w:rsidR="00C15436">
        <w:rPr>
          <w:rFonts w:ascii="Times New Roman"/>
          <w:bCs/>
          <w:noProof/>
          <w:color w:val="000000"/>
          <w:sz w:val="22"/>
          <w:szCs w:val="22"/>
          <w:shd w:val="clear" w:color="auto" w:fill="FFFFFF"/>
        </w:rPr>
        <w:drawing>
          <wp:inline distT="0" distB="0" distL="0" distR="0" wp14:anchorId="329A6016" wp14:editId="4B677D44">
            <wp:extent cx="2638800" cy="2635200"/>
            <wp:effectExtent l="19050" t="19050" r="9525" b="13335"/>
            <wp:docPr id="1461737582" name="그림 1461737582" descr="텍스트, 스크린샷, 도표,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737582" name="그림 8" descr="텍스트, 스크린샷, 도표, 폰트이(가) 표시된 사진&#10;&#10;자동 생성된 설명"/>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38800" cy="2635200"/>
                    </a:xfrm>
                    <a:prstGeom prst="rect">
                      <a:avLst/>
                    </a:prstGeom>
                    <a:noFill/>
                    <a:ln w="12700">
                      <a:solidFill>
                        <a:schemeClr val="tx1"/>
                      </a:solidFill>
                    </a:ln>
                  </pic:spPr>
                </pic:pic>
              </a:graphicData>
            </a:graphic>
          </wp:inline>
        </w:drawing>
      </w:r>
    </w:p>
    <w:p w14:paraId="016999A6" w14:textId="0D421A61" w:rsidR="004E61DC" w:rsidRDefault="004E61DC" w:rsidP="00174EAC">
      <w:pPr>
        <w:jc w:val="both"/>
        <w:rPr>
          <w:b/>
          <w:color w:val="000000"/>
          <w:sz w:val="22"/>
          <w:szCs w:val="22"/>
          <w:shd w:val="clear" w:color="auto" w:fill="FFFFFF"/>
        </w:rPr>
      </w:pPr>
    </w:p>
    <w:p w14:paraId="585673C7" w14:textId="77777777" w:rsidR="00174EAC" w:rsidRDefault="00174EAC" w:rsidP="00174EAC">
      <w:pPr>
        <w:jc w:val="both"/>
        <w:rPr>
          <w:b/>
          <w:color w:val="000000"/>
          <w:sz w:val="22"/>
          <w:szCs w:val="22"/>
          <w:shd w:val="clear" w:color="auto" w:fill="FFFFFF"/>
        </w:rPr>
      </w:pPr>
    </w:p>
    <w:p w14:paraId="548C2DBD" w14:textId="77777777" w:rsidR="00174EAC" w:rsidRDefault="00174EAC" w:rsidP="00174EAC">
      <w:pPr>
        <w:jc w:val="both"/>
        <w:rPr>
          <w:b/>
          <w:color w:val="000000"/>
          <w:sz w:val="22"/>
          <w:szCs w:val="22"/>
          <w:shd w:val="clear" w:color="auto" w:fill="FFFFFF"/>
        </w:rPr>
      </w:pPr>
    </w:p>
    <w:p w14:paraId="167AD6FA" w14:textId="77777777" w:rsidR="00174EAC" w:rsidRDefault="00174EAC" w:rsidP="00174EAC">
      <w:pPr>
        <w:jc w:val="both"/>
        <w:rPr>
          <w:b/>
          <w:color w:val="000000"/>
          <w:sz w:val="22"/>
          <w:szCs w:val="22"/>
          <w:shd w:val="clear" w:color="auto" w:fill="FFFFFF"/>
        </w:rPr>
      </w:pPr>
    </w:p>
    <w:p w14:paraId="2901A0D7" w14:textId="77777777" w:rsidR="00174EAC" w:rsidRPr="00174EAC" w:rsidRDefault="00174EAC" w:rsidP="00174EAC">
      <w:pPr>
        <w:jc w:val="both"/>
        <w:rPr>
          <w:b/>
          <w:color w:val="000000"/>
          <w:sz w:val="22"/>
          <w:szCs w:val="22"/>
          <w:shd w:val="clear" w:color="auto" w:fill="FFFFFF"/>
        </w:rPr>
      </w:pPr>
    </w:p>
    <w:p w14:paraId="1AD94C26" w14:textId="01ACB0F8" w:rsidR="004E61DC" w:rsidRDefault="004E61DC" w:rsidP="00E86935">
      <w:pPr>
        <w:jc w:val="both"/>
        <w:rPr>
          <w:rFonts w:ascii="Times New Roman"/>
          <w:bCs/>
          <w:noProof/>
          <w:color w:val="000000"/>
          <w:sz w:val="22"/>
          <w:szCs w:val="22"/>
          <w:shd w:val="clear" w:color="auto" w:fill="FFFFFF"/>
        </w:rPr>
      </w:pPr>
      <w:r w:rsidRPr="004E61DC">
        <w:rPr>
          <w:rFonts w:ascii="Times New Roman"/>
          <w:bCs/>
          <w:noProof/>
          <w:color w:val="000000"/>
          <w:sz w:val="22"/>
          <w:szCs w:val="22"/>
          <w:shd w:val="clear" w:color="auto" w:fill="FFFFFF"/>
        </w:rPr>
        <w:t xml:space="preserve"> </w:t>
      </w:r>
    </w:p>
    <w:p w14:paraId="27BB515F" w14:textId="77777777" w:rsidR="000215FA" w:rsidRDefault="000215FA" w:rsidP="00E86935">
      <w:pPr>
        <w:jc w:val="both"/>
        <w:rPr>
          <w:rFonts w:ascii="Times New Roman"/>
          <w:bCs/>
          <w:noProof/>
          <w:color w:val="000000"/>
          <w:sz w:val="22"/>
          <w:szCs w:val="22"/>
          <w:shd w:val="clear" w:color="auto" w:fill="FFFFFF"/>
        </w:rPr>
      </w:pPr>
    </w:p>
    <w:p w14:paraId="1FA2D52F" w14:textId="2C2CE396" w:rsidR="004E61DC" w:rsidRPr="00174EAC" w:rsidRDefault="00174EAC" w:rsidP="00174EAC">
      <w:pPr>
        <w:ind w:firstLineChars="100" w:firstLine="216"/>
        <w:jc w:val="both"/>
        <w:rPr>
          <w:rFonts w:ascii="Times New Roman" w:hAnsi="Times New Roman" w:cs="Times New Roman"/>
          <w:b/>
          <w:noProof/>
          <w:color w:val="000000"/>
          <w:sz w:val="22"/>
          <w:szCs w:val="22"/>
          <w:shd w:val="clear" w:color="auto" w:fill="FFFFFF"/>
        </w:rPr>
      </w:pPr>
      <w:r w:rsidRPr="00174EAC">
        <w:rPr>
          <w:rFonts w:ascii="Times New Roman" w:hAnsi="Times New Roman" w:cs="Times New Roman"/>
          <w:b/>
          <w:noProof/>
          <w:color w:val="000000"/>
          <w:sz w:val="22"/>
          <w:szCs w:val="22"/>
          <w:shd w:val="clear" w:color="auto" w:fill="FFFFFF"/>
        </w:rPr>
        <w:lastRenderedPageBreak/>
        <w:t xml:space="preserve">(e) </w:t>
      </w:r>
      <w:r w:rsidR="00614255" w:rsidRPr="00174EAC">
        <w:rPr>
          <w:rFonts w:ascii="Times New Roman" w:hAnsi="Times New Roman" w:cs="Times New Roman"/>
          <w:b/>
          <w:noProof/>
          <w:color w:val="000000"/>
          <w:sz w:val="22"/>
          <w:szCs w:val="22"/>
          <w:shd w:val="clear" w:color="auto" w:fill="FFFFFF"/>
        </w:rPr>
        <w:t>cg24300703</w:t>
      </w:r>
      <w:r w:rsidRPr="00174EAC">
        <w:rPr>
          <w:rFonts w:ascii="Times New Roman" w:hAnsi="Times New Roman" w:cs="Times New Roman"/>
          <w:b/>
          <w:color w:val="000000"/>
          <w:sz w:val="22"/>
          <w:szCs w:val="22"/>
          <w:shd w:val="clear" w:color="auto" w:fill="FFFFFF"/>
        </w:rPr>
        <w:tab/>
      </w:r>
      <w:r w:rsidRPr="00174EAC">
        <w:rPr>
          <w:rFonts w:ascii="Times New Roman" w:hAnsi="Times New Roman" w:cs="Times New Roman"/>
          <w:b/>
          <w:color w:val="000000"/>
          <w:sz w:val="22"/>
          <w:szCs w:val="22"/>
          <w:shd w:val="clear" w:color="auto" w:fill="FFFFFF"/>
        </w:rPr>
        <w:tab/>
      </w:r>
      <w:r w:rsidRPr="00174EAC">
        <w:rPr>
          <w:rFonts w:ascii="Times New Roman" w:hAnsi="Times New Roman" w:cs="Times New Roman"/>
          <w:b/>
          <w:color w:val="000000"/>
          <w:sz w:val="22"/>
          <w:szCs w:val="22"/>
          <w:shd w:val="clear" w:color="auto" w:fill="FFFFFF"/>
        </w:rPr>
        <w:tab/>
      </w:r>
      <w:r>
        <w:rPr>
          <w:rFonts w:ascii="Times New Roman" w:hAnsi="Times New Roman" w:cs="Times New Roman"/>
          <w:b/>
          <w:color w:val="000000"/>
          <w:sz w:val="22"/>
          <w:szCs w:val="22"/>
          <w:shd w:val="clear" w:color="auto" w:fill="FFFFFF"/>
        </w:rPr>
        <w:tab/>
      </w:r>
      <w:r w:rsidRPr="00174EAC">
        <w:rPr>
          <w:rFonts w:ascii="Times New Roman" w:hAnsi="Times New Roman" w:cs="Times New Roman"/>
          <w:b/>
          <w:color w:val="000000"/>
          <w:sz w:val="22"/>
          <w:szCs w:val="22"/>
          <w:shd w:val="clear" w:color="auto" w:fill="FFFFFF"/>
        </w:rPr>
        <w:t>(f) cg04227758</w:t>
      </w:r>
    </w:p>
    <w:p w14:paraId="1E08C4D5" w14:textId="2AA1D7E0" w:rsidR="00D25397" w:rsidRDefault="009F3404" w:rsidP="00E86935">
      <w:pPr>
        <w:jc w:val="both"/>
        <w:rPr>
          <w:rFonts w:ascii="Times New Roman"/>
          <w:bCs/>
          <w:color w:val="000000"/>
          <w:sz w:val="22"/>
          <w:szCs w:val="22"/>
          <w:shd w:val="clear" w:color="auto" w:fill="FFFFFF"/>
        </w:rPr>
      </w:pPr>
      <w:r>
        <w:rPr>
          <w:rFonts w:ascii="Times New Roman"/>
          <w:bCs/>
          <w:noProof/>
          <w:color w:val="000000"/>
          <w:sz w:val="22"/>
          <w:szCs w:val="22"/>
          <w:shd w:val="clear" w:color="auto" w:fill="FFFFFF"/>
        </w:rPr>
        <w:drawing>
          <wp:inline distT="0" distB="0" distL="0" distR="0" wp14:anchorId="5AE9586F" wp14:editId="1087F8FB">
            <wp:extent cx="2631600" cy="2635200"/>
            <wp:effectExtent l="19050" t="19050" r="16510" b="13335"/>
            <wp:docPr id="808450604" name="그림 808450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31600" cy="2635200"/>
                    </a:xfrm>
                    <a:prstGeom prst="rect">
                      <a:avLst/>
                    </a:prstGeom>
                    <a:noFill/>
                    <a:ln w="12700">
                      <a:solidFill>
                        <a:schemeClr val="tx1"/>
                      </a:solidFill>
                    </a:ln>
                  </pic:spPr>
                </pic:pic>
              </a:graphicData>
            </a:graphic>
          </wp:inline>
        </w:drawing>
      </w:r>
      <w:r w:rsidR="00174EAC">
        <w:rPr>
          <w:rFonts w:ascii="Times New Roman" w:hint="eastAsia"/>
          <w:bCs/>
          <w:color w:val="000000"/>
          <w:sz w:val="22"/>
          <w:szCs w:val="22"/>
          <w:shd w:val="clear" w:color="auto" w:fill="FFFFFF"/>
        </w:rPr>
        <w:t xml:space="preserve"> </w:t>
      </w:r>
      <w:r w:rsidR="00174EAC">
        <w:rPr>
          <w:rFonts w:ascii="Times New Roman"/>
          <w:bCs/>
          <w:color w:val="000000"/>
          <w:sz w:val="22"/>
          <w:szCs w:val="22"/>
          <w:shd w:val="clear" w:color="auto" w:fill="FFFFFF"/>
        </w:rPr>
        <w:t xml:space="preserve">  </w:t>
      </w:r>
      <w:r w:rsidR="00174EAC">
        <w:rPr>
          <w:rFonts w:ascii="Times New Roman"/>
          <w:bCs/>
          <w:noProof/>
          <w:color w:val="000000"/>
          <w:sz w:val="22"/>
          <w:szCs w:val="22"/>
          <w:shd w:val="clear" w:color="auto" w:fill="FFFFFF"/>
        </w:rPr>
        <w:drawing>
          <wp:inline distT="0" distB="0" distL="0" distR="0" wp14:anchorId="3598221D" wp14:editId="2E6269F7">
            <wp:extent cx="2649600" cy="2635200"/>
            <wp:effectExtent l="19050" t="19050" r="17780" b="13335"/>
            <wp:docPr id="63059802" name="그림 63059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49600" cy="2635200"/>
                    </a:xfrm>
                    <a:prstGeom prst="rect">
                      <a:avLst/>
                    </a:prstGeom>
                    <a:noFill/>
                    <a:ln w="12700">
                      <a:solidFill>
                        <a:schemeClr val="tx1"/>
                      </a:solidFill>
                    </a:ln>
                  </pic:spPr>
                </pic:pic>
              </a:graphicData>
            </a:graphic>
          </wp:inline>
        </w:drawing>
      </w:r>
    </w:p>
    <w:p w14:paraId="60F178E2" w14:textId="77777777" w:rsidR="007D4EC5" w:rsidRDefault="007D4EC5" w:rsidP="00D25397">
      <w:pPr>
        <w:jc w:val="both"/>
        <w:rPr>
          <w:rFonts w:ascii="Times New Roman"/>
          <w:bCs/>
          <w:color w:val="000000"/>
          <w:sz w:val="22"/>
          <w:szCs w:val="22"/>
          <w:shd w:val="clear" w:color="auto" w:fill="FFFFFF"/>
        </w:rPr>
      </w:pPr>
    </w:p>
    <w:p w14:paraId="33D5F0C5" w14:textId="22DF5D57" w:rsidR="00C63BDD" w:rsidRDefault="004E2E5B" w:rsidP="00E86935">
      <w:pPr>
        <w:jc w:val="both"/>
        <w:rPr>
          <w:rFonts w:ascii="Times New Roman"/>
          <w:bCs/>
          <w:color w:val="000000"/>
          <w:sz w:val="22"/>
          <w:szCs w:val="22"/>
          <w:shd w:val="clear" w:color="auto" w:fill="FFFFFF"/>
        </w:rPr>
      </w:pPr>
      <w:r w:rsidRPr="00DA4FD0">
        <w:rPr>
          <w:rFonts w:ascii="Times New Roman" w:eastAsia="맑은 고딕" w:hAnsi="Times New Roman" w:cs="Times New Roman"/>
          <w:b/>
          <w:bCs/>
        </w:rPr>
        <w:t>Fig</w:t>
      </w:r>
      <w:r w:rsidR="00E479AF">
        <w:rPr>
          <w:rFonts w:ascii="Times New Roman" w:eastAsia="맑은 고딕" w:hAnsi="Times New Roman" w:cs="Times New Roman"/>
          <w:b/>
          <w:bCs/>
        </w:rPr>
        <w:t>ure</w:t>
      </w:r>
      <w:r w:rsidRPr="00DA4FD0">
        <w:rPr>
          <w:rFonts w:ascii="Times New Roman" w:eastAsia="맑은 고딕" w:hAnsi="Times New Roman" w:cs="Times New Roman"/>
          <w:b/>
          <w:bCs/>
        </w:rPr>
        <w:t xml:space="preserve"> S5</w:t>
      </w:r>
      <w:r w:rsidR="00E479AF">
        <w:rPr>
          <w:rFonts w:ascii="Times New Roman" w:eastAsia="맑은 고딕" w:hAnsi="Times New Roman" w:cs="Times New Roman"/>
          <w:b/>
          <w:bCs/>
        </w:rPr>
        <w:t>.</w:t>
      </w:r>
      <w:r w:rsidRPr="00DA4FD0">
        <w:rPr>
          <w:rFonts w:ascii="Times New Roman" w:eastAsia="맑은 고딕" w:hAnsi="Times New Roman" w:cs="Times New Roman"/>
        </w:rPr>
        <w:t xml:space="preserve"> Regional association plots of six CpG sites from neuroimaging–methylation analysis. (a) cg02593636, (b) cg26929161, (c) cg01490772, (d) cg23644045, (e) cg24300703, and (f) cg04227758. In the MDD-methylation association profiles (top panel), CpG sites are represented by dots. The </w:t>
      </w:r>
      <w:r>
        <w:rPr>
          <w:rFonts w:ascii="Times New Roman" w:eastAsia="맑은 고딕" w:hAnsi="Times New Roman" w:cs="Times New Roman"/>
        </w:rPr>
        <w:t>x</w:t>
      </w:r>
      <w:r w:rsidRPr="00DA4FD0">
        <w:rPr>
          <w:rFonts w:ascii="Times New Roman" w:eastAsia="맑은 고딕" w:hAnsi="Times New Roman" w:cs="Times New Roman"/>
        </w:rPr>
        <w:t xml:space="preserve">-axis indicates genomic position, and the </w:t>
      </w:r>
      <w:r>
        <w:rPr>
          <w:rFonts w:ascii="Times New Roman" w:eastAsia="맑은 고딕" w:hAnsi="Times New Roman" w:cs="Times New Roman"/>
        </w:rPr>
        <w:t>y</w:t>
      </w:r>
      <w:r w:rsidRPr="00DA4FD0">
        <w:rPr>
          <w:rFonts w:ascii="Times New Roman" w:eastAsia="맑은 고딕" w:hAnsi="Times New Roman" w:cs="Times New Roman"/>
        </w:rPr>
        <w:t>-axis indicates log10(</w:t>
      </w:r>
      <w:r w:rsidRPr="00DA4FD0">
        <w:rPr>
          <w:rFonts w:ascii="Times New Roman" w:eastAsia="맑은 고딕" w:hAnsi="Times New Roman" w:cs="Times New Roman"/>
          <w:i/>
          <w:iCs/>
        </w:rPr>
        <w:t>P</w:t>
      </w:r>
      <w:r w:rsidRPr="00DA4FD0">
        <w:rPr>
          <w:rFonts w:ascii="Times New Roman" w:eastAsia="맑은 고딕" w:hAnsi="Times New Roman" w:cs="Times New Roman"/>
        </w:rPr>
        <w:t xml:space="preserve">-value). The red horizontal dashed line represents the nominal </w:t>
      </w:r>
      <w:r w:rsidRPr="00DA4FD0">
        <w:rPr>
          <w:rFonts w:ascii="Times New Roman" w:eastAsia="맑은 고딕" w:hAnsi="Times New Roman" w:cs="Times New Roman"/>
          <w:i/>
          <w:iCs/>
        </w:rPr>
        <w:t>P</w:t>
      </w:r>
      <w:r w:rsidRPr="00DA4FD0">
        <w:rPr>
          <w:rFonts w:ascii="Times New Roman" w:eastAsia="맑은 고딕" w:hAnsi="Times New Roman" w:cs="Times New Roman"/>
        </w:rPr>
        <w:t>-value cutoff (</w:t>
      </w:r>
      <w:r w:rsidRPr="00DA4FD0">
        <w:rPr>
          <w:rFonts w:ascii="Times New Roman" w:eastAsia="맑은 고딕" w:hAnsi="Times New Roman" w:cs="Times New Roman"/>
          <w:i/>
          <w:iCs/>
        </w:rPr>
        <w:t>P</w:t>
      </w:r>
      <w:r w:rsidRPr="00DA4FD0">
        <w:rPr>
          <w:rFonts w:ascii="Times New Roman" w:eastAsia="맑은 고딕" w:hAnsi="Times New Roman" w:cs="Times New Roman"/>
        </w:rPr>
        <w:t>-value &lt; 0.05)</w:t>
      </w:r>
      <w:r w:rsidRPr="00DA4FD0">
        <w:rPr>
          <w:rFonts w:ascii="Times New Roman" w:eastAsia="맑은 고딕" w:hAnsi="Times New Roman" w:cs="Times New Roman" w:hint="eastAsia"/>
        </w:rPr>
        <w:t>,</w:t>
      </w:r>
      <w:r w:rsidRPr="00DA4FD0">
        <w:rPr>
          <w:rFonts w:ascii="Times New Roman" w:eastAsia="맑은 고딕" w:hAnsi="Times New Roman" w:cs="Times New Roman"/>
        </w:rPr>
        <w:t xml:space="preserve"> and the orange horizontal dashed line represents the Bonferroni-corrected </w:t>
      </w:r>
      <w:r w:rsidRPr="00DA4FD0">
        <w:rPr>
          <w:rFonts w:ascii="Times New Roman" w:eastAsia="맑은 고딕" w:hAnsi="Times New Roman" w:cs="Times New Roman"/>
          <w:i/>
          <w:iCs/>
        </w:rPr>
        <w:t>P</w:t>
      </w:r>
      <w:r w:rsidRPr="00DA4FD0">
        <w:rPr>
          <w:rFonts w:ascii="Times New Roman" w:eastAsia="맑은 고딕" w:hAnsi="Times New Roman" w:cs="Times New Roman"/>
        </w:rPr>
        <w:t>-value cutoff (</w:t>
      </w:r>
      <w:r w:rsidRPr="00DA4FD0">
        <w:rPr>
          <w:rFonts w:ascii="Times New Roman" w:eastAsia="맑은 고딕" w:hAnsi="Times New Roman" w:cs="Times New Roman"/>
          <w:i/>
          <w:iCs/>
        </w:rPr>
        <w:t>P</w:t>
      </w:r>
      <w:r w:rsidRPr="00DA4FD0">
        <w:rPr>
          <w:rFonts w:ascii="Times New Roman" w:eastAsia="맑은 고딕" w:hAnsi="Times New Roman" w:cs="Times New Roman"/>
        </w:rPr>
        <w:t>-value &lt; 6.80×10</w:t>
      </w:r>
      <w:r w:rsidRPr="00DA4FD0">
        <w:rPr>
          <w:rFonts w:ascii="Times New Roman" w:eastAsia="맑은 고딕" w:hAnsi="Times New Roman" w:cs="Times New Roman"/>
          <w:vertAlign w:val="superscript"/>
        </w:rPr>
        <w:t>-08</w:t>
      </w:r>
      <w:r w:rsidRPr="00DA4FD0">
        <w:rPr>
          <w:rFonts w:ascii="Times New Roman" w:eastAsia="맑은 고딕" w:hAnsi="Times New Roman" w:cs="Times New Roman"/>
        </w:rPr>
        <w:t>). Functional annotation of the region is shown in the middle (middle panel), and the co-methylation pattern is shown at the bottom (bottom panel).</w:t>
      </w:r>
    </w:p>
    <w:p w14:paraId="121ACF18" w14:textId="77777777" w:rsidR="00C63BDD" w:rsidRDefault="00C63BDD" w:rsidP="00E86935">
      <w:pPr>
        <w:jc w:val="both"/>
        <w:rPr>
          <w:rFonts w:ascii="Times New Roman"/>
          <w:bCs/>
          <w:color w:val="000000"/>
          <w:sz w:val="22"/>
          <w:szCs w:val="22"/>
          <w:shd w:val="clear" w:color="auto" w:fill="FFFFFF"/>
        </w:rPr>
      </w:pPr>
    </w:p>
    <w:p w14:paraId="6C6E6ECA" w14:textId="77777777" w:rsidR="00C63BDD" w:rsidRDefault="00C63BDD" w:rsidP="00E86935">
      <w:pPr>
        <w:jc w:val="both"/>
        <w:rPr>
          <w:rFonts w:ascii="Times New Roman"/>
          <w:bCs/>
          <w:color w:val="000000"/>
          <w:sz w:val="22"/>
          <w:szCs w:val="22"/>
          <w:shd w:val="clear" w:color="auto" w:fill="FFFFFF"/>
        </w:rPr>
      </w:pPr>
    </w:p>
    <w:p w14:paraId="232F71E2" w14:textId="77777777" w:rsidR="00C63BDD" w:rsidRDefault="00C63BDD" w:rsidP="00E86935">
      <w:pPr>
        <w:jc w:val="both"/>
        <w:rPr>
          <w:rFonts w:ascii="Times New Roman"/>
          <w:bCs/>
          <w:color w:val="000000"/>
          <w:sz w:val="22"/>
          <w:szCs w:val="22"/>
          <w:shd w:val="clear" w:color="auto" w:fill="FFFFFF"/>
        </w:rPr>
      </w:pPr>
    </w:p>
    <w:p w14:paraId="0E149F4F" w14:textId="77777777" w:rsidR="00C63BDD" w:rsidRDefault="00C63BDD" w:rsidP="00E86935">
      <w:pPr>
        <w:jc w:val="both"/>
        <w:rPr>
          <w:rFonts w:ascii="Times New Roman"/>
          <w:bCs/>
          <w:color w:val="000000"/>
          <w:sz w:val="22"/>
          <w:szCs w:val="22"/>
          <w:shd w:val="clear" w:color="auto" w:fill="FFFFFF"/>
        </w:rPr>
      </w:pPr>
    </w:p>
    <w:p w14:paraId="4F88983E" w14:textId="77777777" w:rsidR="00C63BDD" w:rsidRDefault="00C63BDD" w:rsidP="00E86935">
      <w:pPr>
        <w:jc w:val="both"/>
        <w:rPr>
          <w:rFonts w:ascii="Times New Roman"/>
          <w:bCs/>
          <w:color w:val="000000"/>
          <w:sz w:val="22"/>
          <w:szCs w:val="22"/>
          <w:shd w:val="clear" w:color="auto" w:fill="FFFFFF"/>
        </w:rPr>
      </w:pPr>
    </w:p>
    <w:p w14:paraId="2135EA77" w14:textId="77777777" w:rsidR="00C63BDD" w:rsidRDefault="00C63BDD" w:rsidP="00E86935">
      <w:pPr>
        <w:jc w:val="both"/>
        <w:rPr>
          <w:rFonts w:ascii="Times New Roman"/>
          <w:bCs/>
          <w:color w:val="000000"/>
          <w:sz w:val="22"/>
          <w:szCs w:val="22"/>
          <w:shd w:val="clear" w:color="auto" w:fill="FFFFFF"/>
        </w:rPr>
      </w:pPr>
    </w:p>
    <w:p w14:paraId="48735C14" w14:textId="77777777" w:rsidR="00E10BEE" w:rsidRDefault="00E10BEE" w:rsidP="00E86935">
      <w:pPr>
        <w:jc w:val="both"/>
        <w:rPr>
          <w:rFonts w:ascii="Times New Roman"/>
          <w:bCs/>
          <w:color w:val="000000"/>
          <w:sz w:val="22"/>
          <w:szCs w:val="22"/>
          <w:shd w:val="clear" w:color="auto" w:fill="FFFFFF"/>
        </w:rPr>
      </w:pPr>
    </w:p>
    <w:p w14:paraId="7C962252" w14:textId="77777777" w:rsidR="00E10BEE" w:rsidRDefault="00E10BEE" w:rsidP="00E86935">
      <w:pPr>
        <w:jc w:val="both"/>
        <w:rPr>
          <w:rFonts w:ascii="Times New Roman"/>
          <w:bCs/>
          <w:color w:val="000000"/>
          <w:sz w:val="22"/>
          <w:szCs w:val="22"/>
          <w:shd w:val="clear" w:color="auto" w:fill="FFFFFF"/>
        </w:rPr>
      </w:pPr>
    </w:p>
    <w:p w14:paraId="3A922043" w14:textId="77777777" w:rsidR="00E10BEE" w:rsidRDefault="00E10BEE" w:rsidP="00E86935">
      <w:pPr>
        <w:jc w:val="both"/>
        <w:rPr>
          <w:rFonts w:ascii="Times New Roman"/>
          <w:bCs/>
          <w:color w:val="000000"/>
          <w:sz w:val="22"/>
          <w:szCs w:val="22"/>
          <w:shd w:val="clear" w:color="auto" w:fill="FFFFFF"/>
        </w:rPr>
      </w:pPr>
    </w:p>
    <w:p w14:paraId="17A8BE19" w14:textId="77777777" w:rsidR="00E10BEE" w:rsidRDefault="00E10BEE" w:rsidP="00E86935">
      <w:pPr>
        <w:jc w:val="both"/>
        <w:rPr>
          <w:rFonts w:ascii="Times New Roman"/>
          <w:bCs/>
          <w:color w:val="000000"/>
          <w:sz w:val="22"/>
          <w:szCs w:val="22"/>
          <w:shd w:val="clear" w:color="auto" w:fill="FFFFFF"/>
        </w:rPr>
      </w:pPr>
    </w:p>
    <w:p w14:paraId="4F4B83C3" w14:textId="77777777" w:rsidR="00E10BEE" w:rsidRDefault="00E10BEE" w:rsidP="00E86935">
      <w:pPr>
        <w:jc w:val="both"/>
        <w:rPr>
          <w:rFonts w:ascii="Times New Roman"/>
          <w:bCs/>
          <w:color w:val="000000"/>
          <w:sz w:val="22"/>
          <w:szCs w:val="22"/>
          <w:shd w:val="clear" w:color="auto" w:fill="FFFFFF"/>
        </w:rPr>
      </w:pPr>
    </w:p>
    <w:p w14:paraId="2677C822" w14:textId="77777777" w:rsidR="00C63BDD" w:rsidRPr="00E86935" w:rsidRDefault="00C63BDD" w:rsidP="00E86935">
      <w:pPr>
        <w:jc w:val="both"/>
        <w:rPr>
          <w:rFonts w:ascii="Times New Roman"/>
          <w:bCs/>
          <w:color w:val="000000"/>
          <w:sz w:val="22"/>
          <w:szCs w:val="22"/>
          <w:shd w:val="clear" w:color="auto" w:fill="FFFFFF"/>
        </w:rPr>
      </w:pPr>
    </w:p>
    <w:p w14:paraId="3B062EAF" w14:textId="77777777" w:rsidR="004E2E5B" w:rsidRDefault="004E2E5B" w:rsidP="00F52A50">
      <w:pPr>
        <w:jc w:val="both"/>
        <w:rPr>
          <w:rFonts w:ascii="Times New Roman"/>
          <w:b/>
          <w:color w:val="000000"/>
          <w:sz w:val="22"/>
          <w:szCs w:val="22"/>
          <w:shd w:val="clear" w:color="auto" w:fill="FFFFFF"/>
        </w:rPr>
      </w:pPr>
    </w:p>
    <w:p w14:paraId="392A6776" w14:textId="1FFCA9AE" w:rsidR="00E86935" w:rsidRPr="00911848" w:rsidRDefault="00911848" w:rsidP="00F52A50">
      <w:pPr>
        <w:jc w:val="both"/>
        <w:rPr>
          <w:rFonts w:ascii="Times New Roman"/>
          <w:b/>
          <w:color w:val="000000"/>
          <w:sz w:val="22"/>
          <w:szCs w:val="22"/>
          <w:shd w:val="clear" w:color="auto" w:fill="FFFFFF"/>
        </w:rPr>
      </w:pPr>
      <w:r w:rsidRPr="00911848">
        <w:rPr>
          <w:rFonts w:ascii="Times New Roman" w:hint="eastAsia"/>
          <w:b/>
          <w:color w:val="000000"/>
          <w:sz w:val="22"/>
          <w:szCs w:val="22"/>
          <w:shd w:val="clear" w:color="auto" w:fill="FFFFFF"/>
        </w:rPr>
        <w:lastRenderedPageBreak/>
        <w:t>Reference</w:t>
      </w:r>
    </w:p>
    <w:p w14:paraId="4F0B8B90" w14:textId="77777777" w:rsidR="00935A11" w:rsidRPr="00935A11" w:rsidRDefault="000759E2" w:rsidP="00935A11">
      <w:pPr>
        <w:pStyle w:val="af3"/>
        <w:rPr>
          <w:rFonts w:ascii="Times New Roman" w:hAnsi="Times New Roman" w:cs="Times New Roman"/>
          <w:sz w:val="22"/>
        </w:rPr>
      </w:pPr>
      <w:r>
        <w:rPr>
          <w:color w:val="000000"/>
          <w:sz w:val="22"/>
          <w:szCs w:val="22"/>
          <w:shd w:val="clear" w:color="auto" w:fill="FFFFFF"/>
        </w:rPr>
        <w:fldChar w:fldCharType="begin"/>
      </w:r>
      <w:r>
        <w:rPr>
          <w:color w:val="000000"/>
          <w:sz w:val="22"/>
          <w:szCs w:val="22"/>
          <w:shd w:val="clear" w:color="auto" w:fill="FFFFFF"/>
        </w:rPr>
        <w:instrText xml:space="preserve"> ADDIN ZOTERO_BIBL {"uncited":[],"omitted":[],"custom":[]} CSL_BIBLIOGRAPHY </w:instrText>
      </w:r>
      <w:r>
        <w:rPr>
          <w:color w:val="000000"/>
          <w:sz w:val="22"/>
          <w:szCs w:val="22"/>
          <w:shd w:val="clear" w:color="auto" w:fill="FFFFFF"/>
        </w:rPr>
        <w:fldChar w:fldCharType="separate"/>
      </w:r>
      <w:r w:rsidR="00935A11" w:rsidRPr="00935A11">
        <w:rPr>
          <w:rFonts w:ascii="Times New Roman" w:hAnsi="Times New Roman" w:cs="Times New Roman"/>
          <w:sz w:val="22"/>
        </w:rPr>
        <w:t xml:space="preserve">Graw, S., Henn, R., Thompson, J. A., &amp; Koestler, D. C. (2019). pwrEWAS: A user-friendly tool for comprehensive power estimation for epigenome wide association studies (EWAS). </w:t>
      </w:r>
      <w:r w:rsidR="00935A11" w:rsidRPr="00935A11">
        <w:rPr>
          <w:rFonts w:ascii="Times New Roman" w:hAnsi="Times New Roman" w:cs="Times New Roman"/>
          <w:i/>
          <w:iCs/>
          <w:sz w:val="22"/>
        </w:rPr>
        <w:t>BMC Bioinformatics</w:t>
      </w:r>
      <w:r w:rsidR="00935A11" w:rsidRPr="00935A11">
        <w:rPr>
          <w:rFonts w:ascii="Times New Roman" w:hAnsi="Times New Roman" w:cs="Times New Roman"/>
          <w:sz w:val="22"/>
        </w:rPr>
        <w:t xml:space="preserve">, </w:t>
      </w:r>
      <w:r w:rsidR="00935A11" w:rsidRPr="00935A11">
        <w:rPr>
          <w:rFonts w:ascii="Times New Roman" w:hAnsi="Times New Roman" w:cs="Times New Roman"/>
          <w:i/>
          <w:iCs/>
          <w:sz w:val="22"/>
        </w:rPr>
        <w:t>20</w:t>
      </w:r>
      <w:r w:rsidR="00935A11" w:rsidRPr="00935A11">
        <w:rPr>
          <w:rFonts w:ascii="Times New Roman" w:hAnsi="Times New Roman" w:cs="Times New Roman"/>
          <w:sz w:val="22"/>
        </w:rPr>
        <w:t>(1), 218. doi: 10.1186/s12859-019-2804-7</w:t>
      </w:r>
    </w:p>
    <w:p w14:paraId="08F5ED61" w14:textId="77777777" w:rsidR="00935A11" w:rsidRPr="00935A11" w:rsidRDefault="00935A11" w:rsidP="00935A11">
      <w:pPr>
        <w:pStyle w:val="af3"/>
        <w:rPr>
          <w:rFonts w:ascii="Times New Roman" w:hAnsi="Times New Roman" w:cs="Times New Roman"/>
          <w:sz w:val="22"/>
        </w:rPr>
      </w:pPr>
      <w:r w:rsidRPr="00935A11">
        <w:rPr>
          <w:rFonts w:ascii="Times New Roman" w:hAnsi="Times New Roman" w:cs="Times New Roman"/>
          <w:sz w:val="22"/>
        </w:rPr>
        <w:t xml:space="preserve">Hao, X., Luo, H., Krawczyk, M., Wei, W., Wang, W., Wang, J., … Zhang, K. (2017). DNA methylation markers for diagnosis and prognosis of common cancers. </w:t>
      </w:r>
      <w:r w:rsidRPr="00935A11">
        <w:rPr>
          <w:rFonts w:ascii="Times New Roman" w:hAnsi="Times New Roman" w:cs="Times New Roman"/>
          <w:i/>
          <w:iCs/>
          <w:sz w:val="22"/>
        </w:rPr>
        <w:t>Proceedings of the National Academy of Sciences</w:t>
      </w:r>
      <w:r w:rsidRPr="00935A11">
        <w:rPr>
          <w:rFonts w:ascii="Times New Roman" w:hAnsi="Times New Roman" w:cs="Times New Roman"/>
          <w:sz w:val="22"/>
        </w:rPr>
        <w:t xml:space="preserve">, </w:t>
      </w:r>
      <w:r w:rsidRPr="00935A11">
        <w:rPr>
          <w:rFonts w:ascii="Times New Roman" w:hAnsi="Times New Roman" w:cs="Times New Roman"/>
          <w:i/>
          <w:iCs/>
          <w:sz w:val="22"/>
        </w:rPr>
        <w:t>114</w:t>
      </w:r>
      <w:r w:rsidRPr="00935A11">
        <w:rPr>
          <w:rFonts w:ascii="Times New Roman" w:hAnsi="Times New Roman" w:cs="Times New Roman"/>
          <w:sz w:val="22"/>
        </w:rPr>
        <w:t>(28), 7414–7419. doi: 10.1073/pnas.1703577114</w:t>
      </w:r>
    </w:p>
    <w:p w14:paraId="5DA06273" w14:textId="77777777" w:rsidR="00935A11" w:rsidRPr="00935A11" w:rsidRDefault="00935A11" w:rsidP="00935A11">
      <w:pPr>
        <w:pStyle w:val="af3"/>
        <w:rPr>
          <w:rFonts w:ascii="Times New Roman" w:hAnsi="Times New Roman" w:cs="Times New Roman"/>
          <w:sz w:val="22"/>
        </w:rPr>
      </w:pPr>
      <w:r w:rsidRPr="00935A11">
        <w:rPr>
          <w:rFonts w:ascii="Times New Roman" w:hAnsi="Times New Roman" w:cs="Times New Roman"/>
          <w:sz w:val="22"/>
        </w:rPr>
        <w:t xml:space="preserve">Houseman, E. A., Accomando, W. P., Koestler, D. C., Christensen, B. C., Marsit, C. J., Nelson, H. H., … Kelsey, K. T. (2012). DNA methylation arrays as surrogate measures of cell mixture distribution. </w:t>
      </w:r>
      <w:r w:rsidRPr="00935A11">
        <w:rPr>
          <w:rFonts w:ascii="Times New Roman" w:hAnsi="Times New Roman" w:cs="Times New Roman"/>
          <w:i/>
          <w:iCs/>
          <w:sz w:val="22"/>
        </w:rPr>
        <w:t>BMC Bioinformatics</w:t>
      </w:r>
      <w:r w:rsidRPr="00935A11">
        <w:rPr>
          <w:rFonts w:ascii="Times New Roman" w:hAnsi="Times New Roman" w:cs="Times New Roman"/>
          <w:sz w:val="22"/>
        </w:rPr>
        <w:t xml:space="preserve">, </w:t>
      </w:r>
      <w:r w:rsidRPr="00935A11">
        <w:rPr>
          <w:rFonts w:ascii="Times New Roman" w:hAnsi="Times New Roman" w:cs="Times New Roman"/>
          <w:i/>
          <w:iCs/>
          <w:sz w:val="22"/>
        </w:rPr>
        <w:t>13</w:t>
      </w:r>
      <w:r w:rsidRPr="00935A11">
        <w:rPr>
          <w:rFonts w:ascii="Times New Roman" w:hAnsi="Times New Roman" w:cs="Times New Roman"/>
          <w:sz w:val="22"/>
        </w:rPr>
        <w:t>(1), 86. doi: 10.1186/1471-2105-13-86</w:t>
      </w:r>
    </w:p>
    <w:p w14:paraId="6CEDC92A" w14:textId="77777777" w:rsidR="00935A11" w:rsidRPr="00935A11" w:rsidRDefault="00935A11" w:rsidP="00935A11">
      <w:pPr>
        <w:pStyle w:val="af3"/>
        <w:rPr>
          <w:rFonts w:ascii="Times New Roman" w:hAnsi="Times New Roman" w:cs="Times New Roman"/>
          <w:sz w:val="22"/>
        </w:rPr>
      </w:pPr>
      <w:r w:rsidRPr="00935A11">
        <w:rPr>
          <w:rFonts w:ascii="Times New Roman" w:hAnsi="Times New Roman" w:cs="Times New Roman"/>
          <w:sz w:val="22"/>
        </w:rPr>
        <w:t xml:space="preserve">lucassalas. (2018). </w:t>
      </w:r>
      <w:r w:rsidRPr="00935A11">
        <w:rPr>
          <w:rFonts w:ascii="Times New Roman" w:hAnsi="Times New Roman" w:cs="Times New Roman"/>
          <w:i/>
          <w:iCs/>
          <w:sz w:val="22"/>
        </w:rPr>
        <w:t>immunomethylomics/FlowSorted.Blood.EPIC: FlowSorted.Blood.EPIC v.0.99.36</w:t>
      </w:r>
      <w:r w:rsidRPr="00935A11">
        <w:rPr>
          <w:rFonts w:ascii="Times New Roman" w:hAnsi="Times New Roman" w:cs="Times New Roman"/>
          <w:sz w:val="22"/>
        </w:rPr>
        <w:t>. Zenodo. doi: 10.5281/zenodo.1241200</w:t>
      </w:r>
    </w:p>
    <w:p w14:paraId="794B45F8" w14:textId="77777777" w:rsidR="00935A11" w:rsidRPr="00935A11" w:rsidRDefault="00935A11" w:rsidP="00935A11">
      <w:pPr>
        <w:pStyle w:val="af3"/>
        <w:rPr>
          <w:rFonts w:ascii="Times New Roman" w:hAnsi="Times New Roman" w:cs="Times New Roman"/>
          <w:sz w:val="22"/>
        </w:rPr>
      </w:pPr>
      <w:r w:rsidRPr="00935A11">
        <w:rPr>
          <w:rFonts w:ascii="Times New Roman" w:hAnsi="Times New Roman" w:cs="Times New Roman"/>
          <w:sz w:val="22"/>
        </w:rPr>
        <w:t xml:space="preserve">Martin, T. C., Yet, I., Tsai, P.-C., &amp; Bell, J. T. (2015). coMET: Visualisation of regional epigenome-wide association scan results and DNA co-methylation patterns. </w:t>
      </w:r>
      <w:r w:rsidRPr="00935A11">
        <w:rPr>
          <w:rFonts w:ascii="Times New Roman" w:hAnsi="Times New Roman" w:cs="Times New Roman"/>
          <w:i/>
          <w:iCs/>
          <w:sz w:val="22"/>
        </w:rPr>
        <w:t>BMC Bioinformatics</w:t>
      </w:r>
      <w:r w:rsidRPr="00935A11">
        <w:rPr>
          <w:rFonts w:ascii="Times New Roman" w:hAnsi="Times New Roman" w:cs="Times New Roman"/>
          <w:sz w:val="22"/>
        </w:rPr>
        <w:t xml:space="preserve">, </w:t>
      </w:r>
      <w:r w:rsidRPr="00935A11">
        <w:rPr>
          <w:rFonts w:ascii="Times New Roman" w:hAnsi="Times New Roman" w:cs="Times New Roman"/>
          <w:i/>
          <w:iCs/>
          <w:sz w:val="22"/>
        </w:rPr>
        <w:t>16</w:t>
      </w:r>
      <w:r w:rsidRPr="00935A11">
        <w:rPr>
          <w:rFonts w:ascii="Times New Roman" w:hAnsi="Times New Roman" w:cs="Times New Roman"/>
          <w:sz w:val="22"/>
        </w:rPr>
        <w:t>(1), 131. doi: 10.1186/s12859-015-0568-2</w:t>
      </w:r>
    </w:p>
    <w:p w14:paraId="030DC33D" w14:textId="7F5DDF57" w:rsidR="00B02C18" w:rsidRPr="00BD4186" w:rsidRDefault="000759E2" w:rsidP="00B02C18">
      <w:pPr>
        <w:jc w:val="both"/>
        <w:rPr>
          <w:rFonts w:ascii="Times New Roman"/>
          <w:bCs/>
          <w:color w:val="000000"/>
          <w:sz w:val="22"/>
          <w:szCs w:val="22"/>
          <w:shd w:val="clear" w:color="auto" w:fill="FFFFFF"/>
        </w:rPr>
      </w:pPr>
      <w:r>
        <w:rPr>
          <w:rFonts w:ascii="Times New Roman"/>
          <w:bCs/>
          <w:color w:val="000000"/>
          <w:sz w:val="22"/>
          <w:szCs w:val="22"/>
          <w:shd w:val="clear" w:color="auto" w:fill="FFFFFF"/>
        </w:rPr>
        <w:fldChar w:fldCharType="end"/>
      </w:r>
    </w:p>
    <w:p w14:paraId="47F95EB2" w14:textId="3E48FEAC" w:rsidR="00E86935" w:rsidRPr="00BD4186" w:rsidRDefault="00E86935" w:rsidP="00E72A1A">
      <w:pPr>
        <w:jc w:val="both"/>
        <w:rPr>
          <w:rFonts w:ascii="Times New Roman" w:hint="eastAsia"/>
          <w:bCs/>
          <w:color w:val="000000"/>
          <w:sz w:val="22"/>
          <w:szCs w:val="22"/>
          <w:shd w:val="clear" w:color="auto" w:fill="FFFFFF"/>
        </w:rPr>
      </w:pPr>
    </w:p>
    <w:sectPr w:rsidR="00E86935" w:rsidRPr="00BD4186" w:rsidSect="008B0595">
      <w:footerReference w:type="default" r:id="rId27"/>
      <w:pgSz w:w="12240" w:h="15840"/>
      <w:pgMar w:top="1440" w:right="1800" w:bottom="1440" w:left="1800" w:header="720" w:footer="720"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C42B3" w14:textId="77777777" w:rsidR="00C004F9" w:rsidRDefault="00C004F9" w:rsidP="007B4FFD">
      <w:r>
        <w:separator/>
      </w:r>
    </w:p>
  </w:endnote>
  <w:endnote w:type="continuationSeparator" w:id="0">
    <w:p w14:paraId="7FC13CD5" w14:textId="77777777" w:rsidR="00C004F9" w:rsidRDefault="00C004F9" w:rsidP="007B4FFD">
      <w:r>
        <w:continuationSeparator/>
      </w:r>
    </w:p>
  </w:endnote>
  <w:endnote w:type="continuationNotice" w:id="1">
    <w:p w14:paraId="60F8E545" w14:textId="77777777" w:rsidR="00C004F9" w:rsidRDefault="00C004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6B46D" w14:textId="11D1FD93" w:rsidR="00BD2D6D" w:rsidRPr="00572224" w:rsidRDefault="00BD2D6D">
    <w:pPr>
      <w:pStyle w:val="a6"/>
      <w:jc w:val="center"/>
      <w:rPr>
        <w:rFonts w:ascii="Times New Roman"/>
      </w:rPr>
    </w:pPr>
    <w:r w:rsidRPr="00572224">
      <w:rPr>
        <w:rFonts w:ascii="Times New Roman"/>
      </w:rPr>
      <w:fldChar w:fldCharType="begin"/>
    </w:r>
    <w:r w:rsidRPr="00572224">
      <w:rPr>
        <w:rFonts w:ascii="Times New Roman"/>
      </w:rPr>
      <w:instrText>PAGE   \* MERGEFORMAT</w:instrText>
    </w:r>
    <w:r w:rsidRPr="00572224">
      <w:rPr>
        <w:rFonts w:ascii="Times New Roman"/>
      </w:rPr>
      <w:fldChar w:fldCharType="separate"/>
    </w:r>
    <w:r w:rsidRPr="00D5791A">
      <w:rPr>
        <w:rFonts w:ascii="Times New Roman"/>
        <w:noProof/>
        <w:lang w:val="ko-KR" w:eastAsia="ko-KR"/>
      </w:rPr>
      <w:t>12</w:t>
    </w:r>
    <w:r w:rsidRPr="00572224">
      <w:rPr>
        <w:rFonts w:ascii="Times New Roman"/>
      </w:rPr>
      <w:fldChar w:fldCharType="end"/>
    </w:r>
  </w:p>
  <w:p w14:paraId="16E4A606" w14:textId="77777777" w:rsidR="00BD2D6D" w:rsidRDefault="00BD2D6D">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27EB5" w14:textId="77777777" w:rsidR="00C004F9" w:rsidRDefault="00C004F9" w:rsidP="007B4FFD">
      <w:r>
        <w:separator/>
      </w:r>
    </w:p>
  </w:footnote>
  <w:footnote w:type="continuationSeparator" w:id="0">
    <w:p w14:paraId="53BDD045" w14:textId="77777777" w:rsidR="00C004F9" w:rsidRDefault="00C004F9" w:rsidP="007B4FFD">
      <w:r>
        <w:continuationSeparator/>
      </w:r>
    </w:p>
  </w:footnote>
  <w:footnote w:type="continuationNotice" w:id="1">
    <w:p w14:paraId="7593BE9D" w14:textId="77777777" w:rsidR="00C004F9" w:rsidRDefault="00C004F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68E814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1C1A6E"/>
    <w:multiLevelType w:val="hybridMultilevel"/>
    <w:tmpl w:val="04C0806C"/>
    <w:lvl w:ilvl="0" w:tplc="5B4CF11A">
      <w:start w:val="1"/>
      <w:numFmt w:val="decimal"/>
      <w:lvlText w:val="%1."/>
      <w:lvlJc w:val="left"/>
      <w:pPr>
        <w:ind w:left="560" w:hanging="36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2" w15:restartNumberingAfterBreak="0">
    <w:nsid w:val="06506736"/>
    <w:multiLevelType w:val="hybridMultilevel"/>
    <w:tmpl w:val="E97A94D0"/>
    <w:lvl w:ilvl="0" w:tplc="F3324D40">
      <w:start w:val="1"/>
      <w:numFmt w:val="upperLetter"/>
      <w:lvlText w:val="(%1)"/>
      <w:lvlJc w:val="left"/>
      <w:pPr>
        <w:ind w:left="585" w:hanging="360"/>
      </w:pPr>
      <w:rPr>
        <w:rFonts w:hint="default"/>
      </w:rPr>
    </w:lvl>
    <w:lvl w:ilvl="1" w:tplc="04090019" w:tentative="1">
      <w:start w:val="1"/>
      <w:numFmt w:val="upperLetter"/>
      <w:lvlText w:val="%2."/>
      <w:lvlJc w:val="left"/>
      <w:pPr>
        <w:ind w:left="1105" w:hanging="440"/>
      </w:pPr>
    </w:lvl>
    <w:lvl w:ilvl="2" w:tplc="0409001B" w:tentative="1">
      <w:start w:val="1"/>
      <w:numFmt w:val="lowerRoman"/>
      <w:lvlText w:val="%3."/>
      <w:lvlJc w:val="right"/>
      <w:pPr>
        <w:ind w:left="1545" w:hanging="440"/>
      </w:pPr>
    </w:lvl>
    <w:lvl w:ilvl="3" w:tplc="0409000F" w:tentative="1">
      <w:start w:val="1"/>
      <w:numFmt w:val="decimal"/>
      <w:lvlText w:val="%4."/>
      <w:lvlJc w:val="left"/>
      <w:pPr>
        <w:ind w:left="1985" w:hanging="440"/>
      </w:pPr>
    </w:lvl>
    <w:lvl w:ilvl="4" w:tplc="04090019" w:tentative="1">
      <w:start w:val="1"/>
      <w:numFmt w:val="upperLetter"/>
      <w:lvlText w:val="%5."/>
      <w:lvlJc w:val="left"/>
      <w:pPr>
        <w:ind w:left="2425" w:hanging="440"/>
      </w:pPr>
    </w:lvl>
    <w:lvl w:ilvl="5" w:tplc="0409001B" w:tentative="1">
      <w:start w:val="1"/>
      <w:numFmt w:val="lowerRoman"/>
      <w:lvlText w:val="%6."/>
      <w:lvlJc w:val="right"/>
      <w:pPr>
        <w:ind w:left="2865" w:hanging="440"/>
      </w:pPr>
    </w:lvl>
    <w:lvl w:ilvl="6" w:tplc="0409000F" w:tentative="1">
      <w:start w:val="1"/>
      <w:numFmt w:val="decimal"/>
      <w:lvlText w:val="%7."/>
      <w:lvlJc w:val="left"/>
      <w:pPr>
        <w:ind w:left="3305" w:hanging="440"/>
      </w:pPr>
    </w:lvl>
    <w:lvl w:ilvl="7" w:tplc="04090019" w:tentative="1">
      <w:start w:val="1"/>
      <w:numFmt w:val="upperLetter"/>
      <w:lvlText w:val="%8."/>
      <w:lvlJc w:val="left"/>
      <w:pPr>
        <w:ind w:left="3745" w:hanging="440"/>
      </w:pPr>
    </w:lvl>
    <w:lvl w:ilvl="8" w:tplc="0409001B" w:tentative="1">
      <w:start w:val="1"/>
      <w:numFmt w:val="lowerRoman"/>
      <w:lvlText w:val="%9."/>
      <w:lvlJc w:val="right"/>
      <w:pPr>
        <w:ind w:left="4185" w:hanging="440"/>
      </w:pPr>
    </w:lvl>
  </w:abstractNum>
  <w:abstractNum w:abstractNumId="3" w15:restartNumberingAfterBreak="0">
    <w:nsid w:val="06BF71A2"/>
    <w:multiLevelType w:val="hybridMultilevel"/>
    <w:tmpl w:val="4678C1DC"/>
    <w:lvl w:ilvl="0" w:tplc="61BE52C2">
      <w:start w:val="1"/>
      <w:numFmt w:val="low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4" w15:restartNumberingAfterBreak="0">
    <w:nsid w:val="1FAE7E1A"/>
    <w:multiLevelType w:val="hybridMultilevel"/>
    <w:tmpl w:val="EF6A7F2A"/>
    <w:lvl w:ilvl="0" w:tplc="695C89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2C667817"/>
    <w:multiLevelType w:val="hybridMultilevel"/>
    <w:tmpl w:val="75E08FD0"/>
    <w:lvl w:ilvl="0" w:tplc="18B4F102">
      <w:start w:val="1"/>
      <w:numFmt w:val="lowerLetter"/>
      <w:lvlText w:val="(%1)"/>
      <w:lvlJc w:val="left"/>
      <w:pPr>
        <w:ind w:left="585" w:hanging="360"/>
      </w:pPr>
      <w:rPr>
        <w:rFonts w:hint="default"/>
      </w:rPr>
    </w:lvl>
    <w:lvl w:ilvl="1" w:tplc="04090019" w:tentative="1">
      <w:start w:val="1"/>
      <w:numFmt w:val="upperLetter"/>
      <w:lvlText w:val="%2."/>
      <w:lvlJc w:val="left"/>
      <w:pPr>
        <w:ind w:left="1105" w:hanging="440"/>
      </w:pPr>
    </w:lvl>
    <w:lvl w:ilvl="2" w:tplc="0409001B" w:tentative="1">
      <w:start w:val="1"/>
      <w:numFmt w:val="lowerRoman"/>
      <w:lvlText w:val="%3."/>
      <w:lvlJc w:val="right"/>
      <w:pPr>
        <w:ind w:left="1545" w:hanging="440"/>
      </w:pPr>
    </w:lvl>
    <w:lvl w:ilvl="3" w:tplc="0409000F" w:tentative="1">
      <w:start w:val="1"/>
      <w:numFmt w:val="decimal"/>
      <w:lvlText w:val="%4."/>
      <w:lvlJc w:val="left"/>
      <w:pPr>
        <w:ind w:left="1985" w:hanging="440"/>
      </w:pPr>
    </w:lvl>
    <w:lvl w:ilvl="4" w:tplc="04090019" w:tentative="1">
      <w:start w:val="1"/>
      <w:numFmt w:val="upperLetter"/>
      <w:lvlText w:val="%5."/>
      <w:lvlJc w:val="left"/>
      <w:pPr>
        <w:ind w:left="2425" w:hanging="440"/>
      </w:pPr>
    </w:lvl>
    <w:lvl w:ilvl="5" w:tplc="0409001B" w:tentative="1">
      <w:start w:val="1"/>
      <w:numFmt w:val="lowerRoman"/>
      <w:lvlText w:val="%6."/>
      <w:lvlJc w:val="right"/>
      <w:pPr>
        <w:ind w:left="2865" w:hanging="440"/>
      </w:pPr>
    </w:lvl>
    <w:lvl w:ilvl="6" w:tplc="0409000F" w:tentative="1">
      <w:start w:val="1"/>
      <w:numFmt w:val="decimal"/>
      <w:lvlText w:val="%7."/>
      <w:lvlJc w:val="left"/>
      <w:pPr>
        <w:ind w:left="3305" w:hanging="440"/>
      </w:pPr>
    </w:lvl>
    <w:lvl w:ilvl="7" w:tplc="04090019" w:tentative="1">
      <w:start w:val="1"/>
      <w:numFmt w:val="upperLetter"/>
      <w:lvlText w:val="%8."/>
      <w:lvlJc w:val="left"/>
      <w:pPr>
        <w:ind w:left="3745" w:hanging="440"/>
      </w:pPr>
    </w:lvl>
    <w:lvl w:ilvl="8" w:tplc="0409001B" w:tentative="1">
      <w:start w:val="1"/>
      <w:numFmt w:val="lowerRoman"/>
      <w:lvlText w:val="%9."/>
      <w:lvlJc w:val="right"/>
      <w:pPr>
        <w:ind w:left="4185" w:hanging="440"/>
      </w:pPr>
    </w:lvl>
  </w:abstractNum>
  <w:abstractNum w:abstractNumId="6" w15:restartNumberingAfterBreak="0">
    <w:nsid w:val="2FBE4F72"/>
    <w:multiLevelType w:val="hybridMultilevel"/>
    <w:tmpl w:val="C6E24BC8"/>
    <w:lvl w:ilvl="0" w:tplc="8A36B846">
      <w:numFmt w:val="bullet"/>
      <w:lvlText w:val="-"/>
      <w:lvlJc w:val="left"/>
      <w:pPr>
        <w:ind w:left="760" w:hanging="360"/>
      </w:pPr>
      <w:rPr>
        <w:rFonts w:ascii="Times New Roman" w:eastAsia="바탕"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710B02A8"/>
    <w:multiLevelType w:val="hybridMultilevel"/>
    <w:tmpl w:val="CA98BA56"/>
    <w:lvl w:ilvl="0" w:tplc="676402D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16cid:durableId="1906455686">
    <w:abstractNumId w:val="0"/>
  </w:num>
  <w:num w:numId="2" w16cid:durableId="580723883">
    <w:abstractNumId w:val="6"/>
  </w:num>
  <w:num w:numId="3" w16cid:durableId="246110998">
    <w:abstractNumId w:val="1"/>
  </w:num>
  <w:num w:numId="4" w16cid:durableId="2055081059">
    <w:abstractNumId w:val="7"/>
  </w:num>
  <w:num w:numId="5" w16cid:durableId="1804537811">
    <w:abstractNumId w:val="4"/>
  </w:num>
  <w:num w:numId="6" w16cid:durableId="1979608972">
    <w:abstractNumId w:val="2"/>
  </w:num>
  <w:num w:numId="7" w16cid:durableId="1816608201">
    <w:abstractNumId w:val="5"/>
  </w:num>
  <w:num w:numId="8" w16cid:durableId="323096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DateAndTime/>
  <w:bordersDoNotSurroundHeader/>
  <w:bordersDoNotSurroundFooter/>
  <w:activeWritingStyle w:appName="MSWord" w:lang="en-US" w:vendorID="64" w:dllVersion="6" w:nlCheck="1" w:checkStyle="0"/>
  <w:activeWritingStyle w:appName="MSWord" w:lang="ko-KR" w:vendorID="64" w:dllVersion="5" w:nlCheck="1" w:checkStyle="1"/>
  <w:activeWritingStyle w:appName="MSWord" w:lang="en-US" w:vendorID="64" w:dllVersion="0" w:nlCheck="1" w:checkStyle="0"/>
  <w:activeWritingStyle w:appName="MSWord" w:lang="ko-KR"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0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edpaptzv9zfzew0wdxsrxjzz9vww55pep2&quot;&gt;methyl_MDD&lt;record-ids&gt;&lt;item&gt;178&lt;/item&gt;&lt;/record-ids&gt;&lt;/item&gt;&lt;/Libraries&gt;"/>
  </w:docVars>
  <w:rsids>
    <w:rsidRoot w:val="00BC7657"/>
    <w:rsid w:val="00000018"/>
    <w:rsid w:val="0000020E"/>
    <w:rsid w:val="00000296"/>
    <w:rsid w:val="000012A0"/>
    <w:rsid w:val="000014FE"/>
    <w:rsid w:val="0000193B"/>
    <w:rsid w:val="00001A8F"/>
    <w:rsid w:val="00001E5E"/>
    <w:rsid w:val="00001F0F"/>
    <w:rsid w:val="00002010"/>
    <w:rsid w:val="000020AF"/>
    <w:rsid w:val="0000216A"/>
    <w:rsid w:val="000021BB"/>
    <w:rsid w:val="000021D7"/>
    <w:rsid w:val="0000226F"/>
    <w:rsid w:val="000023BC"/>
    <w:rsid w:val="000026F3"/>
    <w:rsid w:val="00002BEB"/>
    <w:rsid w:val="00002F0F"/>
    <w:rsid w:val="0000379E"/>
    <w:rsid w:val="00003817"/>
    <w:rsid w:val="00003C21"/>
    <w:rsid w:val="00003DCD"/>
    <w:rsid w:val="00004064"/>
    <w:rsid w:val="000043C4"/>
    <w:rsid w:val="00004412"/>
    <w:rsid w:val="000044E5"/>
    <w:rsid w:val="00004795"/>
    <w:rsid w:val="00004DD0"/>
    <w:rsid w:val="00004EFF"/>
    <w:rsid w:val="00004F06"/>
    <w:rsid w:val="00004FD6"/>
    <w:rsid w:val="00005309"/>
    <w:rsid w:val="0000550D"/>
    <w:rsid w:val="0000552D"/>
    <w:rsid w:val="00005791"/>
    <w:rsid w:val="000057B8"/>
    <w:rsid w:val="0000585C"/>
    <w:rsid w:val="000061BD"/>
    <w:rsid w:val="00006228"/>
    <w:rsid w:val="0000684F"/>
    <w:rsid w:val="00006BCA"/>
    <w:rsid w:val="00006BEA"/>
    <w:rsid w:val="000074F2"/>
    <w:rsid w:val="000078B6"/>
    <w:rsid w:val="0000792D"/>
    <w:rsid w:val="00007C5B"/>
    <w:rsid w:val="00007D7A"/>
    <w:rsid w:val="00007F32"/>
    <w:rsid w:val="00010003"/>
    <w:rsid w:val="00010166"/>
    <w:rsid w:val="00010173"/>
    <w:rsid w:val="000102BC"/>
    <w:rsid w:val="0001084C"/>
    <w:rsid w:val="00010BB8"/>
    <w:rsid w:val="0001173F"/>
    <w:rsid w:val="0001176D"/>
    <w:rsid w:val="00011877"/>
    <w:rsid w:val="000118A6"/>
    <w:rsid w:val="00011D1E"/>
    <w:rsid w:val="00012004"/>
    <w:rsid w:val="0001202D"/>
    <w:rsid w:val="000120E9"/>
    <w:rsid w:val="000121AC"/>
    <w:rsid w:val="00012270"/>
    <w:rsid w:val="0001240B"/>
    <w:rsid w:val="000125E8"/>
    <w:rsid w:val="00012924"/>
    <w:rsid w:val="00012EFE"/>
    <w:rsid w:val="000138AA"/>
    <w:rsid w:val="00013917"/>
    <w:rsid w:val="00013A57"/>
    <w:rsid w:val="00013A89"/>
    <w:rsid w:val="000143A1"/>
    <w:rsid w:val="000144C9"/>
    <w:rsid w:val="000147A8"/>
    <w:rsid w:val="00014D5B"/>
    <w:rsid w:val="00014D63"/>
    <w:rsid w:val="00014E2E"/>
    <w:rsid w:val="000150F1"/>
    <w:rsid w:val="000151EB"/>
    <w:rsid w:val="00015856"/>
    <w:rsid w:val="0001588C"/>
    <w:rsid w:val="000158FA"/>
    <w:rsid w:val="00015D0D"/>
    <w:rsid w:val="00016887"/>
    <w:rsid w:val="000168BB"/>
    <w:rsid w:val="00016EA3"/>
    <w:rsid w:val="00016FAB"/>
    <w:rsid w:val="00017006"/>
    <w:rsid w:val="000170B3"/>
    <w:rsid w:val="0001759F"/>
    <w:rsid w:val="0001791F"/>
    <w:rsid w:val="00017A38"/>
    <w:rsid w:val="00017A6C"/>
    <w:rsid w:val="00017D2C"/>
    <w:rsid w:val="00017EAF"/>
    <w:rsid w:val="00017EC0"/>
    <w:rsid w:val="00017ED4"/>
    <w:rsid w:val="00020678"/>
    <w:rsid w:val="000206F9"/>
    <w:rsid w:val="00020892"/>
    <w:rsid w:val="0002091D"/>
    <w:rsid w:val="00020D02"/>
    <w:rsid w:val="00020D66"/>
    <w:rsid w:val="000215FA"/>
    <w:rsid w:val="0002194F"/>
    <w:rsid w:val="000221C6"/>
    <w:rsid w:val="00022237"/>
    <w:rsid w:val="000229D5"/>
    <w:rsid w:val="00023004"/>
    <w:rsid w:val="000233D0"/>
    <w:rsid w:val="00023492"/>
    <w:rsid w:val="00023B22"/>
    <w:rsid w:val="00023DF4"/>
    <w:rsid w:val="00023E6F"/>
    <w:rsid w:val="000241FA"/>
    <w:rsid w:val="00024B16"/>
    <w:rsid w:val="00024D7E"/>
    <w:rsid w:val="00024F9D"/>
    <w:rsid w:val="00025273"/>
    <w:rsid w:val="0002559A"/>
    <w:rsid w:val="000256EB"/>
    <w:rsid w:val="000259A7"/>
    <w:rsid w:val="00025AD9"/>
    <w:rsid w:val="00025C85"/>
    <w:rsid w:val="00025E84"/>
    <w:rsid w:val="0002613E"/>
    <w:rsid w:val="000263A4"/>
    <w:rsid w:val="00026506"/>
    <w:rsid w:val="00026783"/>
    <w:rsid w:val="00026B44"/>
    <w:rsid w:val="00026D26"/>
    <w:rsid w:val="00026D2D"/>
    <w:rsid w:val="0002721E"/>
    <w:rsid w:val="0002776D"/>
    <w:rsid w:val="00027C84"/>
    <w:rsid w:val="00030010"/>
    <w:rsid w:val="000301E2"/>
    <w:rsid w:val="000303D9"/>
    <w:rsid w:val="0003051B"/>
    <w:rsid w:val="00030553"/>
    <w:rsid w:val="000308ED"/>
    <w:rsid w:val="00030B7B"/>
    <w:rsid w:val="00030D4B"/>
    <w:rsid w:val="00030E1C"/>
    <w:rsid w:val="00030F33"/>
    <w:rsid w:val="00030F46"/>
    <w:rsid w:val="00031D43"/>
    <w:rsid w:val="000321FA"/>
    <w:rsid w:val="00032399"/>
    <w:rsid w:val="000325C2"/>
    <w:rsid w:val="00032CD8"/>
    <w:rsid w:val="00032CDA"/>
    <w:rsid w:val="00032DB6"/>
    <w:rsid w:val="000332DD"/>
    <w:rsid w:val="00033474"/>
    <w:rsid w:val="000338C7"/>
    <w:rsid w:val="00033D6E"/>
    <w:rsid w:val="00033E1D"/>
    <w:rsid w:val="00033F76"/>
    <w:rsid w:val="00034054"/>
    <w:rsid w:val="00034494"/>
    <w:rsid w:val="00034715"/>
    <w:rsid w:val="00034CB1"/>
    <w:rsid w:val="00034DE0"/>
    <w:rsid w:val="00034F9E"/>
    <w:rsid w:val="0003536D"/>
    <w:rsid w:val="000353FF"/>
    <w:rsid w:val="00035A22"/>
    <w:rsid w:val="00035C4B"/>
    <w:rsid w:val="00035D71"/>
    <w:rsid w:val="00035EA7"/>
    <w:rsid w:val="00035EC0"/>
    <w:rsid w:val="0003605F"/>
    <w:rsid w:val="00036088"/>
    <w:rsid w:val="00036558"/>
    <w:rsid w:val="00036566"/>
    <w:rsid w:val="0003684E"/>
    <w:rsid w:val="00037045"/>
    <w:rsid w:val="000370B1"/>
    <w:rsid w:val="0003761B"/>
    <w:rsid w:val="000377A7"/>
    <w:rsid w:val="00037AF5"/>
    <w:rsid w:val="00037B80"/>
    <w:rsid w:val="00037DB7"/>
    <w:rsid w:val="00037EB0"/>
    <w:rsid w:val="00037F64"/>
    <w:rsid w:val="000403B7"/>
    <w:rsid w:val="00040ADB"/>
    <w:rsid w:val="00040B56"/>
    <w:rsid w:val="00040BF3"/>
    <w:rsid w:val="000416E7"/>
    <w:rsid w:val="0004172E"/>
    <w:rsid w:val="000418F4"/>
    <w:rsid w:val="00041C16"/>
    <w:rsid w:val="00042234"/>
    <w:rsid w:val="0004226B"/>
    <w:rsid w:val="000426AF"/>
    <w:rsid w:val="0004294F"/>
    <w:rsid w:val="000429B7"/>
    <w:rsid w:val="00042C5E"/>
    <w:rsid w:val="00042F36"/>
    <w:rsid w:val="00043404"/>
    <w:rsid w:val="00043561"/>
    <w:rsid w:val="00043692"/>
    <w:rsid w:val="00043D65"/>
    <w:rsid w:val="00043E2A"/>
    <w:rsid w:val="000445A4"/>
    <w:rsid w:val="000446BC"/>
    <w:rsid w:val="00044C24"/>
    <w:rsid w:val="00044D85"/>
    <w:rsid w:val="00044F6B"/>
    <w:rsid w:val="000451EA"/>
    <w:rsid w:val="000457D2"/>
    <w:rsid w:val="000457EA"/>
    <w:rsid w:val="0004581E"/>
    <w:rsid w:val="00045AB3"/>
    <w:rsid w:val="00045B48"/>
    <w:rsid w:val="000464E7"/>
    <w:rsid w:val="00046568"/>
    <w:rsid w:val="00046E1D"/>
    <w:rsid w:val="000470E3"/>
    <w:rsid w:val="00047E98"/>
    <w:rsid w:val="00047FEF"/>
    <w:rsid w:val="00050449"/>
    <w:rsid w:val="000506C0"/>
    <w:rsid w:val="00050D90"/>
    <w:rsid w:val="00051250"/>
    <w:rsid w:val="00051363"/>
    <w:rsid w:val="000517E3"/>
    <w:rsid w:val="00051F0F"/>
    <w:rsid w:val="00052190"/>
    <w:rsid w:val="000522C5"/>
    <w:rsid w:val="00052878"/>
    <w:rsid w:val="00052A18"/>
    <w:rsid w:val="00052B1B"/>
    <w:rsid w:val="00052D31"/>
    <w:rsid w:val="00052D9E"/>
    <w:rsid w:val="00053B06"/>
    <w:rsid w:val="00054155"/>
    <w:rsid w:val="000544C7"/>
    <w:rsid w:val="00054797"/>
    <w:rsid w:val="000547D2"/>
    <w:rsid w:val="00054A35"/>
    <w:rsid w:val="00054D9D"/>
    <w:rsid w:val="00054E57"/>
    <w:rsid w:val="00054EB5"/>
    <w:rsid w:val="00055597"/>
    <w:rsid w:val="000558C5"/>
    <w:rsid w:val="000558FA"/>
    <w:rsid w:val="00055B37"/>
    <w:rsid w:val="00055BC9"/>
    <w:rsid w:val="00055F94"/>
    <w:rsid w:val="00055FC3"/>
    <w:rsid w:val="0005631A"/>
    <w:rsid w:val="0005634E"/>
    <w:rsid w:val="00056A29"/>
    <w:rsid w:val="000571A5"/>
    <w:rsid w:val="000571A9"/>
    <w:rsid w:val="000571DA"/>
    <w:rsid w:val="000578DE"/>
    <w:rsid w:val="00057C60"/>
    <w:rsid w:val="00060272"/>
    <w:rsid w:val="000604AD"/>
    <w:rsid w:val="000604D2"/>
    <w:rsid w:val="00060797"/>
    <w:rsid w:val="0006194D"/>
    <w:rsid w:val="00061B2F"/>
    <w:rsid w:val="00061B9D"/>
    <w:rsid w:val="000627DF"/>
    <w:rsid w:val="00062C84"/>
    <w:rsid w:val="00062D0A"/>
    <w:rsid w:val="00062EBB"/>
    <w:rsid w:val="0006302C"/>
    <w:rsid w:val="000635B3"/>
    <w:rsid w:val="000637F3"/>
    <w:rsid w:val="00063B57"/>
    <w:rsid w:val="00063D81"/>
    <w:rsid w:val="00063FD0"/>
    <w:rsid w:val="00063FD7"/>
    <w:rsid w:val="00064378"/>
    <w:rsid w:val="0006445A"/>
    <w:rsid w:val="00064AF1"/>
    <w:rsid w:val="00064CDD"/>
    <w:rsid w:val="00064E88"/>
    <w:rsid w:val="00064F5A"/>
    <w:rsid w:val="00064FB3"/>
    <w:rsid w:val="000654F7"/>
    <w:rsid w:val="00065843"/>
    <w:rsid w:val="00065900"/>
    <w:rsid w:val="00065CD6"/>
    <w:rsid w:val="00065DE5"/>
    <w:rsid w:val="00066101"/>
    <w:rsid w:val="000663EA"/>
    <w:rsid w:val="0006664B"/>
    <w:rsid w:val="000667AF"/>
    <w:rsid w:val="00066B69"/>
    <w:rsid w:val="00066BAA"/>
    <w:rsid w:val="00066E03"/>
    <w:rsid w:val="00066F00"/>
    <w:rsid w:val="000671B3"/>
    <w:rsid w:val="000671C2"/>
    <w:rsid w:val="00067409"/>
    <w:rsid w:val="0006756F"/>
    <w:rsid w:val="00067846"/>
    <w:rsid w:val="00070026"/>
    <w:rsid w:val="0007050B"/>
    <w:rsid w:val="000707F9"/>
    <w:rsid w:val="000707FC"/>
    <w:rsid w:val="0007081A"/>
    <w:rsid w:val="00070887"/>
    <w:rsid w:val="00070CD8"/>
    <w:rsid w:val="00070F51"/>
    <w:rsid w:val="00071126"/>
    <w:rsid w:val="000712D3"/>
    <w:rsid w:val="0007133C"/>
    <w:rsid w:val="000716DA"/>
    <w:rsid w:val="00071865"/>
    <w:rsid w:val="00071936"/>
    <w:rsid w:val="00071D32"/>
    <w:rsid w:val="00071D64"/>
    <w:rsid w:val="00072826"/>
    <w:rsid w:val="00072C64"/>
    <w:rsid w:val="00073339"/>
    <w:rsid w:val="00073452"/>
    <w:rsid w:val="0007346D"/>
    <w:rsid w:val="000734C9"/>
    <w:rsid w:val="00073638"/>
    <w:rsid w:val="00073BB5"/>
    <w:rsid w:val="00073C5A"/>
    <w:rsid w:val="00074074"/>
    <w:rsid w:val="00074726"/>
    <w:rsid w:val="000748BE"/>
    <w:rsid w:val="00074D41"/>
    <w:rsid w:val="00074E17"/>
    <w:rsid w:val="0007515A"/>
    <w:rsid w:val="000751F6"/>
    <w:rsid w:val="000757ED"/>
    <w:rsid w:val="000759E2"/>
    <w:rsid w:val="000760A4"/>
    <w:rsid w:val="0007629A"/>
    <w:rsid w:val="000763FF"/>
    <w:rsid w:val="00076458"/>
    <w:rsid w:val="0007680D"/>
    <w:rsid w:val="00076A7A"/>
    <w:rsid w:val="00076C4F"/>
    <w:rsid w:val="00076D9D"/>
    <w:rsid w:val="00077220"/>
    <w:rsid w:val="0007743E"/>
    <w:rsid w:val="00077A3E"/>
    <w:rsid w:val="00077D8D"/>
    <w:rsid w:val="00077E79"/>
    <w:rsid w:val="0008051D"/>
    <w:rsid w:val="00080C5D"/>
    <w:rsid w:val="00080F38"/>
    <w:rsid w:val="0008109E"/>
    <w:rsid w:val="0008131E"/>
    <w:rsid w:val="00081454"/>
    <w:rsid w:val="00081522"/>
    <w:rsid w:val="0008159A"/>
    <w:rsid w:val="00082178"/>
    <w:rsid w:val="000825DE"/>
    <w:rsid w:val="00082B99"/>
    <w:rsid w:val="00082F27"/>
    <w:rsid w:val="0008338C"/>
    <w:rsid w:val="000839FE"/>
    <w:rsid w:val="00083E59"/>
    <w:rsid w:val="0008402C"/>
    <w:rsid w:val="0008420F"/>
    <w:rsid w:val="0008423D"/>
    <w:rsid w:val="00084274"/>
    <w:rsid w:val="00084966"/>
    <w:rsid w:val="00084EC0"/>
    <w:rsid w:val="00085623"/>
    <w:rsid w:val="000857E4"/>
    <w:rsid w:val="00085A78"/>
    <w:rsid w:val="00085B98"/>
    <w:rsid w:val="000861F2"/>
    <w:rsid w:val="00086425"/>
    <w:rsid w:val="0008651E"/>
    <w:rsid w:val="00086E7E"/>
    <w:rsid w:val="00086F73"/>
    <w:rsid w:val="00087342"/>
    <w:rsid w:val="000873ED"/>
    <w:rsid w:val="00087507"/>
    <w:rsid w:val="000875AD"/>
    <w:rsid w:val="00087614"/>
    <w:rsid w:val="0008767D"/>
    <w:rsid w:val="00087999"/>
    <w:rsid w:val="00087B37"/>
    <w:rsid w:val="000903E5"/>
    <w:rsid w:val="0009088E"/>
    <w:rsid w:val="00090A6D"/>
    <w:rsid w:val="00090BC3"/>
    <w:rsid w:val="00090EC2"/>
    <w:rsid w:val="00090EEE"/>
    <w:rsid w:val="00090F56"/>
    <w:rsid w:val="000912C7"/>
    <w:rsid w:val="0009152A"/>
    <w:rsid w:val="00091D02"/>
    <w:rsid w:val="00091D3C"/>
    <w:rsid w:val="0009210C"/>
    <w:rsid w:val="00092288"/>
    <w:rsid w:val="0009292E"/>
    <w:rsid w:val="0009295C"/>
    <w:rsid w:val="0009295F"/>
    <w:rsid w:val="00092D5D"/>
    <w:rsid w:val="00092DBD"/>
    <w:rsid w:val="00092E81"/>
    <w:rsid w:val="00093207"/>
    <w:rsid w:val="00093293"/>
    <w:rsid w:val="00093483"/>
    <w:rsid w:val="0009348F"/>
    <w:rsid w:val="000936C3"/>
    <w:rsid w:val="00093766"/>
    <w:rsid w:val="00093846"/>
    <w:rsid w:val="00093865"/>
    <w:rsid w:val="00093ABC"/>
    <w:rsid w:val="00093C18"/>
    <w:rsid w:val="00093CFA"/>
    <w:rsid w:val="00093EC1"/>
    <w:rsid w:val="00094059"/>
    <w:rsid w:val="000942A4"/>
    <w:rsid w:val="0009435C"/>
    <w:rsid w:val="00094A12"/>
    <w:rsid w:val="00094A34"/>
    <w:rsid w:val="00094C6B"/>
    <w:rsid w:val="00094DDB"/>
    <w:rsid w:val="00095A09"/>
    <w:rsid w:val="00095C9E"/>
    <w:rsid w:val="00095E5E"/>
    <w:rsid w:val="000960C2"/>
    <w:rsid w:val="00096101"/>
    <w:rsid w:val="00096301"/>
    <w:rsid w:val="000963A8"/>
    <w:rsid w:val="00096787"/>
    <w:rsid w:val="00096CB6"/>
    <w:rsid w:val="00096EFA"/>
    <w:rsid w:val="0009703E"/>
    <w:rsid w:val="00097089"/>
    <w:rsid w:val="000975B6"/>
    <w:rsid w:val="00097613"/>
    <w:rsid w:val="00097911"/>
    <w:rsid w:val="0009795E"/>
    <w:rsid w:val="0009799F"/>
    <w:rsid w:val="000A0047"/>
    <w:rsid w:val="000A0097"/>
    <w:rsid w:val="000A0568"/>
    <w:rsid w:val="000A091F"/>
    <w:rsid w:val="000A0FA8"/>
    <w:rsid w:val="000A125E"/>
    <w:rsid w:val="000A13AB"/>
    <w:rsid w:val="000A1507"/>
    <w:rsid w:val="000A1545"/>
    <w:rsid w:val="000A1746"/>
    <w:rsid w:val="000A180E"/>
    <w:rsid w:val="000A1916"/>
    <w:rsid w:val="000A1B77"/>
    <w:rsid w:val="000A1B83"/>
    <w:rsid w:val="000A2332"/>
    <w:rsid w:val="000A2783"/>
    <w:rsid w:val="000A2C18"/>
    <w:rsid w:val="000A2D73"/>
    <w:rsid w:val="000A2E4F"/>
    <w:rsid w:val="000A320A"/>
    <w:rsid w:val="000A34B7"/>
    <w:rsid w:val="000A3677"/>
    <w:rsid w:val="000A3C95"/>
    <w:rsid w:val="000A4050"/>
    <w:rsid w:val="000A490D"/>
    <w:rsid w:val="000A4970"/>
    <w:rsid w:val="000A4AFA"/>
    <w:rsid w:val="000A4D45"/>
    <w:rsid w:val="000A5184"/>
    <w:rsid w:val="000A56ED"/>
    <w:rsid w:val="000A59A2"/>
    <w:rsid w:val="000A5FA5"/>
    <w:rsid w:val="000A6853"/>
    <w:rsid w:val="000A692F"/>
    <w:rsid w:val="000A6CAA"/>
    <w:rsid w:val="000A6F5B"/>
    <w:rsid w:val="000A7044"/>
    <w:rsid w:val="000A71F4"/>
    <w:rsid w:val="000A7733"/>
    <w:rsid w:val="000A7763"/>
    <w:rsid w:val="000A7781"/>
    <w:rsid w:val="000A7E40"/>
    <w:rsid w:val="000A7F99"/>
    <w:rsid w:val="000B0427"/>
    <w:rsid w:val="000B0802"/>
    <w:rsid w:val="000B0BE1"/>
    <w:rsid w:val="000B0E0B"/>
    <w:rsid w:val="000B1509"/>
    <w:rsid w:val="000B157A"/>
    <w:rsid w:val="000B160C"/>
    <w:rsid w:val="000B1831"/>
    <w:rsid w:val="000B1834"/>
    <w:rsid w:val="000B190E"/>
    <w:rsid w:val="000B19CD"/>
    <w:rsid w:val="000B1F56"/>
    <w:rsid w:val="000B2198"/>
    <w:rsid w:val="000B2269"/>
    <w:rsid w:val="000B25FC"/>
    <w:rsid w:val="000B2EAD"/>
    <w:rsid w:val="000B343F"/>
    <w:rsid w:val="000B3A4E"/>
    <w:rsid w:val="000B3BF9"/>
    <w:rsid w:val="000B41A9"/>
    <w:rsid w:val="000B4305"/>
    <w:rsid w:val="000B4AA1"/>
    <w:rsid w:val="000B4C79"/>
    <w:rsid w:val="000B4C99"/>
    <w:rsid w:val="000B4E27"/>
    <w:rsid w:val="000B4F24"/>
    <w:rsid w:val="000B58DF"/>
    <w:rsid w:val="000B5C40"/>
    <w:rsid w:val="000B6054"/>
    <w:rsid w:val="000B60D6"/>
    <w:rsid w:val="000B6277"/>
    <w:rsid w:val="000B67C0"/>
    <w:rsid w:val="000B695A"/>
    <w:rsid w:val="000B6D50"/>
    <w:rsid w:val="000B6FB5"/>
    <w:rsid w:val="000B7906"/>
    <w:rsid w:val="000B7EA4"/>
    <w:rsid w:val="000C0208"/>
    <w:rsid w:val="000C0258"/>
    <w:rsid w:val="000C07AB"/>
    <w:rsid w:val="000C0A1E"/>
    <w:rsid w:val="000C0DAA"/>
    <w:rsid w:val="000C0F97"/>
    <w:rsid w:val="000C1101"/>
    <w:rsid w:val="000C11AA"/>
    <w:rsid w:val="000C124A"/>
    <w:rsid w:val="000C1615"/>
    <w:rsid w:val="000C1A39"/>
    <w:rsid w:val="000C1B1A"/>
    <w:rsid w:val="000C220D"/>
    <w:rsid w:val="000C23E7"/>
    <w:rsid w:val="000C263E"/>
    <w:rsid w:val="000C2678"/>
    <w:rsid w:val="000C28C7"/>
    <w:rsid w:val="000C3177"/>
    <w:rsid w:val="000C396B"/>
    <w:rsid w:val="000C3F38"/>
    <w:rsid w:val="000C412B"/>
    <w:rsid w:val="000C42FF"/>
    <w:rsid w:val="000C4414"/>
    <w:rsid w:val="000C4924"/>
    <w:rsid w:val="000C49F3"/>
    <w:rsid w:val="000C4A37"/>
    <w:rsid w:val="000C4C9B"/>
    <w:rsid w:val="000C5131"/>
    <w:rsid w:val="000C52B4"/>
    <w:rsid w:val="000C54D7"/>
    <w:rsid w:val="000C5649"/>
    <w:rsid w:val="000C5AC5"/>
    <w:rsid w:val="000C5AF4"/>
    <w:rsid w:val="000C5BEB"/>
    <w:rsid w:val="000C62EE"/>
    <w:rsid w:val="000C6910"/>
    <w:rsid w:val="000C6D1A"/>
    <w:rsid w:val="000C70E5"/>
    <w:rsid w:val="000C779E"/>
    <w:rsid w:val="000C7872"/>
    <w:rsid w:val="000C7B39"/>
    <w:rsid w:val="000C7BBE"/>
    <w:rsid w:val="000C7BC0"/>
    <w:rsid w:val="000D064D"/>
    <w:rsid w:val="000D0BC3"/>
    <w:rsid w:val="000D0D68"/>
    <w:rsid w:val="000D0F63"/>
    <w:rsid w:val="000D11A1"/>
    <w:rsid w:val="000D130C"/>
    <w:rsid w:val="000D13A6"/>
    <w:rsid w:val="000D159A"/>
    <w:rsid w:val="000D171F"/>
    <w:rsid w:val="000D189C"/>
    <w:rsid w:val="000D19AD"/>
    <w:rsid w:val="000D1BE3"/>
    <w:rsid w:val="000D1CDF"/>
    <w:rsid w:val="000D1E18"/>
    <w:rsid w:val="000D1F63"/>
    <w:rsid w:val="000D1FE1"/>
    <w:rsid w:val="000D2218"/>
    <w:rsid w:val="000D2464"/>
    <w:rsid w:val="000D267B"/>
    <w:rsid w:val="000D271C"/>
    <w:rsid w:val="000D2875"/>
    <w:rsid w:val="000D2AF2"/>
    <w:rsid w:val="000D3259"/>
    <w:rsid w:val="000D352F"/>
    <w:rsid w:val="000D3705"/>
    <w:rsid w:val="000D3D58"/>
    <w:rsid w:val="000D3FF7"/>
    <w:rsid w:val="000D4554"/>
    <w:rsid w:val="000D46DA"/>
    <w:rsid w:val="000D4A89"/>
    <w:rsid w:val="000D4CA9"/>
    <w:rsid w:val="000D4F7A"/>
    <w:rsid w:val="000D5292"/>
    <w:rsid w:val="000D5441"/>
    <w:rsid w:val="000D5799"/>
    <w:rsid w:val="000D57AB"/>
    <w:rsid w:val="000D5B6C"/>
    <w:rsid w:val="000D5DB5"/>
    <w:rsid w:val="000D5DFF"/>
    <w:rsid w:val="000D5FFD"/>
    <w:rsid w:val="000D69F7"/>
    <w:rsid w:val="000D6AC8"/>
    <w:rsid w:val="000D6B3B"/>
    <w:rsid w:val="000D6BE6"/>
    <w:rsid w:val="000D6C78"/>
    <w:rsid w:val="000D6D25"/>
    <w:rsid w:val="000D6FBE"/>
    <w:rsid w:val="000D7161"/>
    <w:rsid w:val="000D751E"/>
    <w:rsid w:val="000D77EB"/>
    <w:rsid w:val="000D78CF"/>
    <w:rsid w:val="000D792C"/>
    <w:rsid w:val="000D7BEC"/>
    <w:rsid w:val="000E0422"/>
    <w:rsid w:val="000E081B"/>
    <w:rsid w:val="000E0A4F"/>
    <w:rsid w:val="000E0A5B"/>
    <w:rsid w:val="000E0E29"/>
    <w:rsid w:val="000E0E2F"/>
    <w:rsid w:val="000E177E"/>
    <w:rsid w:val="000E1C50"/>
    <w:rsid w:val="000E1EE6"/>
    <w:rsid w:val="000E2575"/>
    <w:rsid w:val="000E2F56"/>
    <w:rsid w:val="000E3641"/>
    <w:rsid w:val="000E3685"/>
    <w:rsid w:val="000E371B"/>
    <w:rsid w:val="000E38C0"/>
    <w:rsid w:val="000E3E3D"/>
    <w:rsid w:val="000E42D6"/>
    <w:rsid w:val="000E42DB"/>
    <w:rsid w:val="000E459B"/>
    <w:rsid w:val="000E473D"/>
    <w:rsid w:val="000E4753"/>
    <w:rsid w:val="000E47D2"/>
    <w:rsid w:val="000E4E19"/>
    <w:rsid w:val="000E4E59"/>
    <w:rsid w:val="000E4EFE"/>
    <w:rsid w:val="000E51DA"/>
    <w:rsid w:val="000E5657"/>
    <w:rsid w:val="000E56A1"/>
    <w:rsid w:val="000E582B"/>
    <w:rsid w:val="000E5A3E"/>
    <w:rsid w:val="000E5C84"/>
    <w:rsid w:val="000E5EBE"/>
    <w:rsid w:val="000E5F2E"/>
    <w:rsid w:val="000E607E"/>
    <w:rsid w:val="000E6179"/>
    <w:rsid w:val="000E6205"/>
    <w:rsid w:val="000E62D9"/>
    <w:rsid w:val="000E6499"/>
    <w:rsid w:val="000E6B67"/>
    <w:rsid w:val="000E6C1B"/>
    <w:rsid w:val="000E6C38"/>
    <w:rsid w:val="000E6CA2"/>
    <w:rsid w:val="000E6D23"/>
    <w:rsid w:val="000E6FCB"/>
    <w:rsid w:val="000E6FD0"/>
    <w:rsid w:val="000E7113"/>
    <w:rsid w:val="000E767E"/>
    <w:rsid w:val="000E7716"/>
    <w:rsid w:val="000E7DC9"/>
    <w:rsid w:val="000F0143"/>
    <w:rsid w:val="000F0874"/>
    <w:rsid w:val="000F0917"/>
    <w:rsid w:val="000F0F5E"/>
    <w:rsid w:val="000F11E8"/>
    <w:rsid w:val="000F157B"/>
    <w:rsid w:val="000F19A7"/>
    <w:rsid w:val="000F1AA5"/>
    <w:rsid w:val="000F1B64"/>
    <w:rsid w:val="000F1F75"/>
    <w:rsid w:val="000F2124"/>
    <w:rsid w:val="000F244C"/>
    <w:rsid w:val="000F26A0"/>
    <w:rsid w:val="000F2825"/>
    <w:rsid w:val="000F2913"/>
    <w:rsid w:val="000F2AE9"/>
    <w:rsid w:val="000F357C"/>
    <w:rsid w:val="000F42C1"/>
    <w:rsid w:val="000F42C3"/>
    <w:rsid w:val="000F4641"/>
    <w:rsid w:val="000F4828"/>
    <w:rsid w:val="000F4978"/>
    <w:rsid w:val="000F4B7C"/>
    <w:rsid w:val="000F4E03"/>
    <w:rsid w:val="000F4F09"/>
    <w:rsid w:val="000F533C"/>
    <w:rsid w:val="000F548F"/>
    <w:rsid w:val="000F54DB"/>
    <w:rsid w:val="000F5854"/>
    <w:rsid w:val="000F5B79"/>
    <w:rsid w:val="000F6135"/>
    <w:rsid w:val="000F66DA"/>
    <w:rsid w:val="000F68B2"/>
    <w:rsid w:val="000F6B5A"/>
    <w:rsid w:val="000F6D69"/>
    <w:rsid w:val="000F7136"/>
    <w:rsid w:val="000F71D8"/>
    <w:rsid w:val="000F742A"/>
    <w:rsid w:val="000F75B6"/>
    <w:rsid w:val="000F790D"/>
    <w:rsid w:val="000F7F98"/>
    <w:rsid w:val="00100130"/>
    <w:rsid w:val="00100145"/>
    <w:rsid w:val="001002BF"/>
    <w:rsid w:val="001003CD"/>
    <w:rsid w:val="001003F6"/>
    <w:rsid w:val="001004EF"/>
    <w:rsid w:val="00100532"/>
    <w:rsid w:val="001006A5"/>
    <w:rsid w:val="00100900"/>
    <w:rsid w:val="00100CD4"/>
    <w:rsid w:val="00101330"/>
    <w:rsid w:val="00101CE0"/>
    <w:rsid w:val="001020FD"/>
    <w:rsid w:val="001021BA"/>
    <w:rsid w:val="00102382"/>
    <w:rsid w:val="00102858"/>
    <w:rsid w:val="00102D80"/>
    <w:rsid w:val="001031BF"/>
    <w:rsid w:val="001032BD"/>
    <w:rsid w:val="00103534"/>
    <w:rsid w:val="0010376D"/>
    <w:rsid w:val="00103787"/>
    <w:rsid w:val="00103DEA"/>
    <w:rsid w:val="00103F1F"/>
    <w:rsid w:val="00103F81"/>
    <w:rsid w:val="00104186"/>
    <w:rsid w:val="00104655"/>
    <w:rsid w:val="00104698"/>
    <w:rsid w:val="00104C67"/>
    <w:rsid w:val="00104FD1"/>
    <w:rsid w:val="001050BB"/>
    <w:rsid w:val="00105264"/>
    <w:rsid w:val="00105274"/>
    <w:rsid w:val="001052E4"/>
    <w:rsid w:val="0010556C"/>
    <w:rsid w:val="001055ED"/>
    <w:rsid w:val="0010561C"/>
    <w:rsid w:val="0010599D"/>
    <w:rsid w:val="00105DFF"/>
    <w:rsid w:val="00106047"/>
    <w:rsid w:val="001061BC"/>
    <w:rsid w:val="001061CD"/>
    <w:rsid w:val="001064A4"/>
    <w:rsid w:val="00106605"/>
    <w:rsid w:val="001066B1"/>
    <w:rsid w:val="00106A4D"/>
    <w:rsid w:val="00106C6C"/>
    <w:rsid w:val="00107092"/>
    <w:rsid w:val="00107385"/>
    <w:rsid w:val="00107724"/>
    <w:rsid w:val="00107906"/>
    <w:rsid w:val="001079FC"/>
    <w:rsid w:val="00107DB4"/>
    <w:rsid w:val="00107DE7"/>
    <w:rsid w:val="00107F3B"/>
    <w:rsid w:val="00107FAF"/>
    <w:rsid w:val="00110202"/>
    <w:rsid w:val="00110435"/>
    <w:rsid w:val="00110873"/>
    <w:rsid w:val="00111449"/>
    <w:rsid w:val="001114AA"/>
    <w:rsid w:val="001114B2"/>
    <w:rsid w:val="00111A8C"/>
    <w:rsid w:val="00111CE8"/>
    <w:rsid w:val="00111F49"/>
    <w:rsid w:val="00112799"/>
    <w:rsid w:val="00112D67"/>
    <w:rsid w:val="00112DD5"/>
    <w:rsid w:val="001138A2"/>
    <w:rsid w:val="00113AD3"/>
    <w:rsid w:val="00113C2E"/>
    <w:rsid w:val="00113E91"/>
    <w:rsid w:val="00114001"/>
    <w:rsid w:val="00114A54"/>
    <w:rsid w:val="00114C14"/>
    <w:rsid w:val="00114DA6"/>
    <w:rsid w:val="00114F8D"/>
    <w:rsid w:val="001152E9"/>
    <w:rsid w:val="0011534F"/>
    <w:rsid w:val="0011535F"/>
    <w:rsid w:val="00115462"/>
    <w:rsid w:val="001156F4"/>
    <w:rsid w:val="001157F4"/>
    <w:rsid w:val="001159BD"/>
    <w:rsid w:val="00115C40"/>
    <w:rsid w:val="00116362"/>
    <w:rsid w:val="001166A1"/>
    <w:rsid w:val="001166DC"/>
    <w:rsid w:val="00116910"/>
    <w:rsid w:val="00116BD1"/>
    <w:rsid w:val="00116E37"/>
    <w:rsid w:val="00116FCC"/>
    <w:rsid w:val="001170BD"/>
    <w:rsid w:val="001170D5"/>
    <w:rsid w:val="001171CE"/>
    <w:rsid w:val="0011788B"/>
    <w:rsid w:val="00117A51"/>
    <w:rsid w:val="00117C40"/>
    <w:rsid w:val="00117DFA"/>
    <w:rsid w:val="0012018A"/>
    <w:rsid w:val="001205C7"/>
    <w:rsid w:val="00120713"/>
    <w:rsid w:val="0012075D"/>
    <w:rsid w:val="00120D12"/>
    <w:rsid w:val="00121252"/>
    <w:rsid w:val="0012127E"/>
    <w:rsid w:val="00121393"/>
    <w:rsid w:val="00121B8E"/>
    <w:rsid w:val="00121C45"/>
    <w:rsid w:val="00121FC0"/>
    <w:rsid w:val="00122205"/>
    <w:rsid w:val="001223CE"/>
    <w:rsid w:val="001223E3"/>
    <w:rsid w:val="001228D2"/>
    <w:rsid w:val="001229CF"/>
    <w:rsid w:val="00122D7C"/>
    <w:rsid w:val="00122DB9"/>
    <w:rsid w:val="00122FE0"/>
    <w:rsid w:val="00123832"/>
    <w:rsid w:val="00123946"/>
    <w:rsid w:val="00123F9D"/>
    <w:rsid w:val="001240CE"/>
    <w:rsid w:val="001241D1"/>
    <w:rsid w:val="00124334"/>
    <w:rsid w:val="001244B2"/>
    <w:rsid w:val="00124A5E"/>
    <w:rsid w:val="00124C67"/>
    <w:rsid w:val="00124CE1"/>
    <w:rsid w:val="00124D02"/>
    <w:rsid w:val="00124D08"/>
    <w:rsid w:val="0012532E"/>
    <w:rsid w:val="0012546C"/>
    <w:rsid w:val="00125481"/>
    <w:rsid w:val="001257A4"/>
    <w:rsid w:val="00125BDD"/>
    <w:rsid w:val="00125D92"/>
    <w:rsid w:val="0012607E"/>
    <w:rsid w:val="001263FA"/>
    <w:rsid w:val="00126467"/>
    <w:rsid w:val="0012679D"/>
    <w:rsid w:val="001269CD"/>
    <w:rsid w:val="00126B17"/>
    <w:rsid w:val="00126F32"/>
    <w:rsid w:val="001270B4"/>
    <w:rsid w:val="001275AC"/>
    <w:rsid w:val="001276D9"/>
    <w:rsid w:val="00127747"/>
    <w:rsid w:val="00127852"/>
    <w:rsid w:val="0012799B"/>
    <w:rsid w:val="00127A9F"/>
    <w:rsid w:val="00127CC3"/>
    <w:rsid w:val="0013019C"/>
    <w:rsid w:val="00130811"/>
    <w:rsid w:val="001308EC"/>
    <w:rsid w:val="00130BE0"/>
    <w:rsid w:val="00130E13"/>
    <w:rsid w:val="00130F72"/>
    <w:rsid w:val="00131283"/>
    <w:rsid w:val="001314E1"/>
    <w:rsid w:val="00131547"/>
    <w:rsid w:val="001315FF"/>
    <w:rsid w:val="00131751"/>
    <w:rsid w:val="0013181B"/>
    <w:rsid w:val="00131A56"/>
    <w:rsid w:val="00131D98"/>
    <w:rsid w:val="0013214F"/>
    <w:rsid w:val="00132333"/>
    <w:rsid w:val="00132616"/>
    <w:rsid w:val="0013293A"/>
    <w:rsid w:val="00132F2F"/>
    <w:rsid w:val="001333CC"/>
    <w:rsid w:val="0013363F"/>
    <w:rsid w:val="0013390B"/>
    <w:rsid w:val="00133BE7"/>
    <w:rsid w:val="00133DC6"/>
    <w:rsid w:val="00134234"/>
    <w:rsid w:val="00134276"/>
    <w:rsid w:val="00134BCF"/>
    <w:rsid w:val="00134EAB"/>
    <w:rsid w:val="00134F65"/>
    <w:rsid w:val="001351EA"/>
    <w:rsid w:val="0013533D"/>
    <w:rsid w:val="0013541A"/>
    <w:rsid w:val="00135977"/>
    <w:rsid w:val="00135A49"/>
    <w:rsid w:val="00135C26"/>
    <w:rsid w:val="00135DA3"/>
    <w:rsid w:val="00135EBB"/>
    <w:rsid w:val="00135F10"/>
    <w:rsid w:val="00136478"/>
    <w:rsid w:val="00136EF8"/>
    <w:rsid w:val="00137092"/>
    <w:rsid w:val="00137283"/>
    <w:rsid w:val="0013736B"/>
    <w:rsid w:val="001376D5"/>
    <w:rsid w:val="00137CC5"/>
    <w:rsid w:val="00137D29"/>
    <w:rsid w:val="00137F1F"/>
    <w:rsid w:val="00140032"/>
    <w:rsid w:val="001401C8"/>
    <w:rsid w:val="001403C4"/>
    <w:rsid w:val="001405FB"/>
    <w:rsid w:val="00140780"/>
    <w:rsid w:val="00140840"/>
    <w:rsid w:val="0014102B"/>
    <w:rsid w:val="00141604"/>
    <w:rsid w:val="001417F0"/>
    <w:rsid w:val="001419B0"/>
    <w:rsid w:val="00141B6D"/>
    <w:rsid w:val="00141C46"/>
    <w:rsid w:val="001421B0"/>
    <w:rsid w:val="00142AAE"/>
    <w:rsid w:val="00142B9B"/>
    <w:rsid w:val="00142F5A"/>
    <w:rsid w:val="00143578"/>
    <w:rsid w:val="00143750"/>
    <w:rsid w:val="001437B7"/>
    <w:rsid w:val="00143B6D"/>
    <w:rsid w:val="00143F59"/>
    <w:rsid w:val="001441F1"/>
    <w:rsid w:val="00144252"/>
    <w:rsid w:val="0014491F"/>
    <w:rsid w:val="00144AA8"/>
    <w:rsid w:val="00144B36"/>
    <w:rsid w:val="001452AC"/>
    <w:rsid w:val="001452CE"/>
    <w:rsid w:val="00145543"/>
    <w:rsid w:val="00145825"/>
    <w:rsid w:val="00146083"/>
    <w:rsid w:val="001461CC"/>
    <w:rsid w:val="0014658D"/>
    <w:rsid w:val="00146CB3"/>
    <w:rsid w:val="001477EA"/>
    <w:rsid w:val="00147877"/>
    <w:rsid w:val="001479D2"/>
    <w:rsid w:val="00147D4B"/>
    <w:rsid w:val="00150205"/>
    <w:rsid w:val="0015080D"/>
    <w:rsid w:val="0015092F"/>
    <w:rsid w:val="00150A17"/>
    <w:rsid w:val="00150D01"/>
    <w:rsid w:val="00151566"/>
    <w:rsid w:val="0015161D"/>
    <w:rsid w:val="00151B33"/>
    <w:rsid w:val="00151C27"/>
    <w:rsid w:val="00151EC0"/>
    <w:rsid w:val="00152460"/>
    <w:rsid w:val="00152744"/>
    <w:rsid w:val="00152921"/>
    <w:rsid w:val="00152CD8"/>
    <w:rsid w:val="00152CD9"/>
    <w:rsid w:val="00152F46"/>
    <w:rsid w:val="00152F4E"/>
    <w:rsid w:val="001530CE"/>
    <w:rsid w:val="00153149"/>
    <w:rsid w:val="00153181"/>
    <w:rsid w:val="00153766"/>
    <w:rsid w:val="00153860"/>
    <w:rsid w:val="00153A3E"/>
    <w:rsid w:val="00153CE2"/>
    <w:rsid w:val="00153EDD"/>
    <w:rsid w:val="00154066"/>
    <w:rsid w:val="001540F4"/>
    <w:rsid w:val="001541D5"/>
    <w:rsid w:val="001547C1"/>
    <w:rsid w:val="00154A82"/>
    <w:rsid w:val="00154D6B"/>
    <w:rsid w:val="00154DAD"/>
    <w:rsid w:val="00155070"/>
    <w:rsid w:val="00155814"/>
    <w:rsid w:val="00155AC5"/>
    <w:rsid w:val="00155C88"/>
    <w:rsid w:val="0015623E"/>
    <w:rsid w:val="00156494"/>
    <w:rsid w:val="00156719"/>
    <w:rsid w:val="00156C9A"/>
    <w:rsid w:val="00156CDF"/>
    <w:rsid w:val="00156DE7"/>
    <w:rsid w:val="00156E6F"/>
    <w:rsid w:val="00156ED0"/>
    <w:rsid w:val="001573CF"/>
    <w:rsid w:val="00157482"/>
    <w:rsid w:val="0015753B"/>
    <w:rsid w:val="00157BDF"/>
    <w:rsid w:val="00157DFC"/>
    <w:rsid w:val="00157E2D"/>
    <w:rsid w:val="00157EFC"/>
    <w:rsid w:val="00160352"/>
    <w:rsid w:val="001609D2"/>
    <w:rsid w:val="00160B11"/>
    <w:rsid w:val="00160B32"/>
    <w:rsid w:val="00160D63"/>
    <w:rsid w:val="00160DAB"/>
    <w:rsid w:val="001617F2"/>
    <w:rsid w:val="0016182A"/>
    <w:rsid w:val="001619C8"/>
    <w:rsid w:val="00161B64"/>
    <w:rsid w:val="00162055"/>
    <w:rsid w:val="00162331"/>
    <w:rsid w:val="0016233B"/>
    <w:rsid w:val="0016268A"/>
    <w:rsid w:val="00162836"/>
    <w:rsid w:val="001628C3"/>
    <w:rsid w:val="00162BE7"/>
    <w:rsid w:val="00162C8E"/>
    <w:rsid w:val="00163507"/>
    <w:rsid w:val="00163CFA"/>
    <w:rsid w:val="001645CB"/>
    <w:rsid w:val="0016464B"/>
    <w:rsid w:val="001647BC"/>
    <w:rsid w:val="00164B21"/>
    <w:rsid w:val="00164C19"/>
    <w:rsid w:val="00164F9C"/>
    <w:rsid w:val="00165564"/>
    <w:rsid w:val="00165685"/>
    <w:rsid w:val="00165913"/>
    <w:rsid w:val="00165BB7"/>
    <w:rsid w:val="00165BC4"/>
    <w:rsid w:val="00165DDA"/>
    <w:rsid w:val="001660B4"/>
    <w:rsid w:val="0016632D"/>
    <w:rsid w:val="0016660F"/>
    <w:rsid w:val="00166C42"/>
    <w:rsid w:val="00167234"/>
    <w:rsid w:val="001674C7"/>
    <w:rsid w:val="001678EA"/>
    <w:rsid w:val="00167B79"/>
    <w:rsid w:val="00167B87"/>
    <w:rsid w:val="00167FBB"/>
    <w:rsid w:val="00170219"/>
    <w:rsid w:val="00170506"/>
    <w:rsid w:val="00170659"/>
    <w:rsid w:val="0017083A"/>
    <w:rsid w:val="00170C06"/>
    <w:rsid w:val="00170FBF"/>
    <w:rsid w:val="0017115E"/>
    <w:rsid w:val="00171284"/>
    <w:rsid w:val="001716CE"/>
    <w:rsid w:val="00171AD5"/>
    <w:rsid w:val="0017225C"/>
    <w:rsid w:val="00172490"/>
    <w:rsid w:val="00172558"/>
    <w:rsid w:val="00172776"/>
    <w:rsid w:val="00172B5E"/>
    <w:rsid w:val="001730D5"/>
    <w:rsid w:val="001732F9"/>
    <w:rsid w:val="001736DB"/>
    <w:rsid w:val="00174296"/>
    <w:rsid w:val="00174A4C"/>
    <w:rsid w:val="00174C55"/>
    <w:rsid w:val="00174CCE"/>
    <w:rsid w:val="00174E47"/>
    <w:rsid w:val="00174EAC"/>
    <w:rsid w:val="00175249"/>
    <w:rsid w:val="001752F1"/>
    <w:rsid w:val="00175653"/>
    <w:rsid w:val="0017568D"/>
    <w:rsid w:val="001756AA"/>
    <w:rsid w:val="00175A81"/>
    <w:rsid w:val="00175FB3"/>
    <w:rsid w:val="0017667E"/>
    <w:rsid w:val="00176778"/>
    <w:rsid w:val="00176805"/>
    <w:rsid w:val="00176A84"/>
    <w:rsid w:val="00176E0E"/>
    <w:rsid w:val="00176E63"/>
    <w:rsid w:val="001774DD"/>
    <w:rsid w:val="0017779D"/>
    <w:rsid w:val="00177FB5"/>
    <w:rsid w:val="00180032"/>
    <w:rsid w:val="0018013E"/>
    <w:rsid w:val="001801F7"/>
    <w:rsid w:val="00180DD7"/>
    <w:rsid w:val="00180F9E"/>
    <w:rsid w:val="001810AD"/>
    <w:rsid w:val="001812E9"/>
    <w:rsid w:val="001817CB"/>
    <w:rsid w:val="001818FC"/>
    <w:rsid w:val="00181901"/>
    <w:rsid w:val="00181BD8"/>
    <w:rsid w:val="00181CC9"/>
    <w:rsid w:val="00181CCB"/>
    <w:rsid w:val="00182669"/>
    <w:rsid w:val="00182944"/>
    <w:rsid w:val="00182FCB"/>
    <w:rsid w:val="001831BB"/>
    <w:rsid w:val="0018326F"/>
    <w:rsid w:val="001837E3"/>
    <w:rsid w:val="00183952"/>
    <w:rsid w:val="00183A14"/>
    <w:rsid w:val="00184218"/>
    <w:rsid w:val="0018442C"/>
    <w:rsid w:val="00184516"/>
    <w:rsid w:val="00184C69"/>
    <w:rsid w:val="00184F26"/>
    <w:rsid w:val="00184F47"/>
    <w:rsid w:val="00185483"/>
    <w:rsid w:val="00185B49"/>
    <w:rsid w:val="00185BD3"/>
    <w:rsid w:val="00185F56"/>
    <w:rsid w:val="00186786"/>
    <w:rsid w:val="00186C1B"/>
    <w:rsid w:val="00186EA2"/>
    <w:rsid w:val="001879EC"/>
    <w:rsid w:val="00187A81"/>
    <w:rsid w:val="00187EAB"/>
    <w:rsid w:val="00190610"/>
    <w:rsid w:val="00190A36"/>
    <w:rsid w:val="00190F40"/>
    <w:rsid w:val="0019142E"/>
    <w:rsid w:val="00191572"/>
    <w:rsid w:val="0019161B"/>
    <w:rsid w:val="001919F5"/>
    <w:rsid w:val="00191AA3"/>
    <w:rsid w:val="00191DAE"/>
    <w:rsid w:val="00192086"/>
    <w:rsid w:val="001921EF"/>
    <w:rsid w:val="001927E5"/>
    <w:rsid w:val="001927F2"/>
    <w:rsid w:val="00192A25"/>
    <w:rsid w:val="00192AF8"/>
    <w:rsid w:val="00192EA8"/>
    <w:rsid w:val="00192FB5"/>
    <w:rsid w:val="00193158"/>
    <w:rsid w:val="00193596"/>
    <w:rsid w:val="00193A2C"/>
    <w:rsid w:val="00194221"/>
    <w:rsid w:val="00194477"/>
    <w:rsid w:val="001948D1"/>
    <w:rsid w:val="00194A9F"/>
    <w:rsid w:val="00194E3D"/>
    <w:rsid w:val="00195046"/>
    <w:rsid w:val="001950D4"/>
    <w:rsid w:val="0019564E"/>
    <w:rsid w:val="001956C1"/>
    <w:rsid w:val="001956F6"/>
    <w:rsid w:val="001958B6"/>
    <w:rsid w:val="00195DD0"/>
    <w:rsid w:val="00195DE0"/>
    <w:rsid w:val="00195F2C"/>
    <w:rsid w:val="001960FF"/>
    <w:rsid w:val="00196349"/>
    <w:rsid w:val="0019638D"/>
    <w:rsid w:val="0019640E"/>
    <w:rsid w:val="001965D6"/>
    <w:rsid w:val="00196CB8"/>
    <w:rsid w:val="00196FFD"/>
    <w:rsid w:val="001970C0"/>
    <w:rsid w:val="00197173"/>
    <w:rsid w:val="00197225"/>
    <w:rsid w:val="0019782C"/>
    <w:rsid w:val="0019794A"/>
    <w:rsid w:val="001979FD"/>
    <w:rsid w:val="00197C3B"/>
    <w:rsid w:val="00197D34"/>
    <w:rsid w:val="00197F9E"/>
    <w:rsid w:val="001A0166"/>
    <w:rsid w:val="001A0613"/>
    <w:rsid w:val="001A064B"/>
    <w:rsid w:val="001A0683"/>
    <w:rsid w:val="001A0685"/>
    <w:rsid w:val="001A0720"/>
    <w:rsid w:val="001A08C1"/>
    <w:rsid w:val="001A0BC8"/>
    <w:rsid w:val="001A0CC9"/>
    <w:rsid w:val="001A0E12"/>
    <w:rsid w:val="001A0F0E"/>
    <w:rsid w:val="001A13AD"/>
    <w:rsid w:val="001A13BA"/>
    <w:rsid w:val="001A1693"/>
    <w:rsid w:val="001A1A47"/>
    <w:rsid w:val="001A230C"/>
    <w:rsid w:val="001A2311"/>
    <w:rsid w:val="001A23E5"/>
    <w:rsid w:val="001A2635"/>
    <w:rsid w:val="001A356F"/>
    <w:rsid w:val="001A37EB"/>
    <w:rsid w:val="001A38A9"/>
    <w:rsid w:val="001A390F"/>
    <w:rsid w:val="001A3A24"/>
    <w:rsid w:val="001A3BCA"/>
    <w:rsid w:val="001A4283"/>
    <w:rsid w:val="001A45AA"/>
    <w:rsid w:val="001A460B"/>
    <w:rsid w:val="001A4B20"/>
    <w:rsid w:val="001A4CFC"/>
    <w:rsid w:val="001A51FC"/>
    <w:rsid w:val="001A5256"/>
    <w:rsid w:val="001A5476"/>
    <w:rsid w:val="001A5601"/>
    <w:rsid w:val="001A5FDA"/>
    <w:rsid w:val="001A63B1"/>
    <w:rsid w:val="001A668C"/>
    <w:rsid w:val="001A6768"/>
    <w:rsid w:val="001A6915"/>
    <w:rsid w:val="001A69A0"/>
    <w:rsid w:val="001A6B05"/>
    <w:rsid w:val="001A6DD7"/>
    <w:rsid w:val="001A7049"/>
    <w:rsid w:val="001A70B9"/>
    <w:rsid w:val="001A71DB"/>
    <w:rsid w:val="001A73B5"/>
    <w:rsid w:val="001A79D1"/>
    <w:rsid w:val="001A7AF3"/>
    <w:rsid w:val="001A7DD6"/>
    <w:rsid w:val="001B0189"/>
    <w:rsid w:val="001B04BF"/>
    <w:rsid w:val="001B0B71"/>
    <w:rsid w:val="001B0B7E"/>
    <w:rsid w:val="001B0D5B"/>
    <w:rsid w:val="001B0F3B"/>
    <w:rsid w:val="001B1248"/>
    <w:rsid w:val="001B14C9"/>
    <w:rsid w:val="001B17B9"/>
    <w:rsid w:val="001B1A9F"/>
    <w:rsid w:val="001B1C64"/>
    <w:rsid w:val="001B26B3"/>
    <w:rsid w:val="001B27A9"/>
    <w:rsid w:val="001B2856"/>
    <w:rsid w:val="001B294D"/>
    <w:rsid w:val="001B2A5C"/>
    <w:rsid w:val="001B2B2D"/>
    <w:rsid w:val="001B2D4D"/>
    <w:rsid w:val="001B3409"/>
    <w:rsid w:val="001B3706"/>
    <w:rsid w:val="001B39B2"/>
    <w:rsid w:val="001B3A4F"/>
    <w:rsid w:val="001B3B2B"/>
    <w:rsid w:val="001B4069"/>
    <w:rsid w:val="001B4475"/>
    <w:rsid w:val="001B4524"/>
    <w:rsid w:val="001B4607"/>
    <w:rsid w:val="001B48D6"/>
    <w:rsid w:val="001B49B7"/>
    <w:rsid w:val="001B4A96"/>
    <w:rsid w:val="001B4B1A"/>
    <w:rsid w:val="001B4BE6"/>
    <w:rsid w:val="001B4D93"/>
    <w:rsid w:val="001B4DB4"/>
    <w:rsid w:val="001B4E76"/>
    <w:rsid w:val="001B4EB5"/>
    <w:rsid w:val="001B52AA"/>
    <w:rsid w:val="001B552D"/>
    <w:rsid w:val="001B612B"/>
    <w:rsid w:val="001B63A6"/>
    <w:rsid w:val="001B63AC"/>
    <w:rsid w:val="001B6C65"/>
    <w:rsid w:val="001B723A"/>
    <w:rsid w:val="001B756F"/>
    <w:rsid w:val="001B7655"/>
    <w:rsid w:val="001B78C7"/>
    <w:rsid w:val="001B7DAC"/>
    <w:rsid w:val="001B7DCA"/>
    <w:rsid w:val="001B7DCB"/>
    <w:rsid w:val="001B7EC9"/>
    <w:rsid w:val="001B7F34"/>
    <w:rsid w:val="001C0288"/>
    <w:rsid w:val="001C06BF"/>
    <w:rsid w:val="001C08B1"/>
    <w:rsid w:val="001C0AE5"/>
    <w:rsid w:val="001C0B30"/>
    <w:rsid w:val="001C0E73"/>
    <w:rsid w:val="001C17A3"/>
    <w:rsid w:val="001C2082"/>
    <w:rsid w:val="001C21DB"/>
    <w:rsid w:val="001C24FA"/>
    <w:rsid w:val="001C2B1B"/>
    <w:rsid w:val="001C2BC9"/>
    <w:rsid w:val="001C2BEC"/>
    <w:rsid w:val="001C2CE5"/>
    <w:rsid w:val="001C2DEC"/>
    <w:rsid w:val="001C31FD"/>
    <w:rsid w:val="001C38B9"/>
    <w:rsid w:val="001C3AB5"/>
    <w:rsid w:val="001C3D99"/>
    <w:rsid w:val="001C3DE8"/>
    <w:rsid w:val="001C4071"/>
    <w:rsid w:val="001C420E"/>
    <w:rsid w:val="001C4583"/>
    <w:rsid w:val="001C4A26"/>
    <w:rsid w:val="001C4A3F"/>
    <w:rsid w:val="001C4A57"/>
    <w:rsid w:val="001C4EC7"/>
    <w:rsid w:val="001C4EDB"/>
    <w:rsid w:val="001C52B6"/>
    <w:rsid w:val="001C5844"/>
    <w:rsid w:val="001C596F"/>
    <w:rsid w:val="001C5A72"/>
    <w:rsid w:val="001C60C6"/>
    <w:rsid w:val="001C61C0"/>
    <w:rsid w:val="001C679C"/>
    <w:rsid w:val="001C6831"/>
    <w:rsid w:val="001C695C"/>
    <w:rsid w:val="001C6ADE"/>
    <w:rsid w:val="001C6CA9"/>
    <w:rsid w:val="001C6F4D"/>
    <w:rsid w:val="001C702F"/>
    <w:rsid w:val="001C728F"/>
    <w:rsid w:val="001C774C"/>
    <w:rsid w:val="001C7826"/>
    <w:rsid w:val="001C7AE5"/>
    <w:rsid w:val="001C7C93"/>
    <w:rsid w:val="001C7DB4"/>
    <w:rsid w:val="001C7FC6"/>
    <w:rsid w:val="001D003F"/>
    <w:rsid w:val="001D0638"/>
    <w:rsid w:val="001D07A8"/>
    <w:rsid w:val="001D0C3C"/>
    <w:rsid w:val="001D11E7"/>
    <w:rsid w:val="001D175E"/>
    <w:rsid w:val="001D18F5"/>
    <w:rsid w:val="001D1907"/>
    <w:rsid w:val="001D1DA0"/>
    <w:rsid w:val="001D204B"/>
    <w:rsid w:val="001D23AE"/>
    <w:rsid w:val="001D23D9"/>
    <w:rsid w:val="001D25CD"/>
    <w:rsid w:val="001D2A45"/>
    <w:rsid w:val="001D2C2A"/>
    <w:rsid w:val="001D2EDE"/>
    <w:rsid w:val="001D2F23"/>
    <w:rsid w:val="001D35BD"/>
    <w:rsid w:val="001D3AA0"/>
    <w:rsid w:val="001D3E57"/>
    <w:rsid w:val="001D42B7"/>
    <w:rsid w:val="001D47A7"/>
    <w:rsid w:val="001D4C96"/>
    <w:rsid w:val="001D4F90"/>
    <w:rsid w:val="001D5578"/>
    <w:rsid w:val="001D55BB"/>
    <w:rsid w:val="001D571E"/>
    <w:rsid w:val="001D5B92"/>
    <w:rsid w:val="001D5C33"/>
    <w:rsid w:val="001D60A6"/>
    <w:rsid w:val="001D612C"/>
    <w:rsid w:val="001D6689"/>
    <w:rsid w:val="001D679B"/>
    <w:rsid w:val="001D67C0"/>
    <w:rsid w:val="001D6849"/>
    <w:rsid w:val="001D696C"/>
    <w:rsid w:val="001D69CB"/>
    <w:rsid w:val="001D71B3"/>
    <w:rsid w:val="001D7518"/>
    <w:rsid w:val="001D7CA5"/>
    <w:rsid w:val="001D7CD8"/>
    <w:rsid w:val="001E0836"/>
    <w:rsid w:val="001E0D9D"/>
    <w:rsid w:val="001E1079"/>
    <w:rsid w:val="001E1950"/>
    <w:rsid w:val="001E1A0F"/>
    <w:rsid w:val="001E1B2C"/>
    <w:rsid w:val="001E215E"/>
    <w:rsid w:val="001E22E8"/>
    <w:rsid w:val="001E2339"/>
    <w:rsid w:val="001E239D"/>
    <w:rsid w:val="001E27D0"/>
    <w:rsid w:val="001E2852"/>
    <w:rsid w:val="001E28B5"/>
    <w:rsid w:val="001E2986"/>
    <w:rsid w:val="001E2AA5"/>
    <w:rsid w:val="001E2D84"/>
    <w:rsid w:val="001E3463"/>
    <w:rsid w:val="001E35BE"/>
    <w:rsid w:val="001E3921"/>
    <w:rsid w:val="001E43AC"/>
    <w:rsid w:val="001E4620"/>
    <w:rsid w:val="001E486C"/>
    <w:rsid w:val="001E4B18"/>
    <w:rsid w:val="001E4DAE"/>
    <w:rsid w:val="001E4E1F"/>
    <w:rsid w:val="001E4F1F"/>
    <w:rsid w:val="001E5122"/>
    <w:rsid w:val="001E525F"/>
    <w:rsid w:val="001E5473"/>
    <w:rsid w:val="001E58D9"/>
    <w:rsid w:val="001E5C9A"/>
    <w:rsid w:val="001E5DE7"/>
    <w:rsid w:val="001E5EB5"/>
    <w:rsid w:val="001E61D2"/>
    <w:rsid w:val="001E6394"/>
    <w:rsid w:val="001E63E7"/>
    <w:rsid w:val="001E67EE"/>
    <w:rsid w:val="001E6859"/>
    <w:rsid w:val="001E6A5A"/>
    <w:rsid w:val="001E6B48"/>
    <w:rsid w:val="001E6D2D"/>
    <w:rsid w:val="001E72D9"/>
    <w:rsid w:val="001E74C8"/>
    <w:rsid w:val="001E7895"/>
    <w:rsid w:val="001F009C"/>
    <w:rsid w:val="001F01AD"/>
    <w:rsid w:val="001F06DD"/>
    <w:rsid w:val="001F0794"/>
    <w:rsid w:val="001F080C"/>
    <w:rsid w:val="001F08F8"/>
    <w:rsid w:val="001F0A7C"/>
    <w:rsid w:val="001F0CEB"/>
    <w:rsid w:val="001F0D1E"/>
    <w:rsid w:val="001F0D59"/>
    <w:rsid w:val="001F12DE"/>
    <w:rsid w:val="001F1696"/>
    <w:rsid w:val="001F17EC"/>
    <w:rsid w:val="001F17F3"/>
    <w:rsid w:val="001F1955"/>
    <w:rsid w:val="001F1B8F"/>
    <w:rsid w:val="001F1BA8"/>
    <w:rsid w:val="001F1D8E"/>
    <w:rsid w:val="001F28FC"/>
    <w:rsid w:val="001F2B71"/>
    <w:rsid w:val="001F2C20"/>
    <w:rsid w:val="001F2E2E"/>
    <w:rsid w:val="001F2E3E"/>
    <w:rsid w:val="001F2F1C"/>
    <w:rsid w:val="001F30BD"/>
    <w:rsid w:val="001F30D0"/>
    <w:rsid w:val="001F33AD"/>
    <w:rsid w:val="001F369D"/>
    <w:rsid w:val="001F3976"/>
    <w:rsid w:val="001F3C66"/>
    <w:rsid w:val="001F3D0A"/>
    <w:rsid w:val="001F3E91"/>
    <w:rsid w:val="001F3E96"/>
    <w:rsid w:val="001F4476"/>
    <w:rsid w:val="001F493E"/>
    <w:rsid w:val="001F4D36"/>
    <w:rsid w:val="001F4FED"/>
    <w:rsid w:val="001F551F"/>
    <w:rsid w:val="001F57BB"/>
    <w:rsid w:val="001F58F2"/>
    <w:rsid w:val="001F5C04"/>
    <w:rsid w:val="001F5F1D"/>
    <w:rsid w:val="001F63B3"/>
    <w:rsid w:val="001F64C1"/>
    <w:rsid w:val="001F6631"/>
    <w:rsid w:val="001F699E"/>
    <w:rsid w:val="001F69EF"/>
    <w:rsid w:val="001F6A21"/>
    <w:rsid w:val="001F6AEB"/>
    <w:rsid w:val="001F7405"/>
    <w:rsid w:val="001F7A63"/>
    <w:rsid w:val="001F7B03"/>
    <w:rsid w:val="001F7D1E"/>
    <w:rsid w:val="001F7D8C"/>
    <w:rsid w:val="001F7DBA"/>
    <w:rsid w:val="002000C6"/>
    <w:rsid w:val="002004CC"/>
    <w:rsid w:val="002004D0"/>
    <w:rsid w:val="002006A1"/>
    <w:rsid w:val="00200738"/>
    <w:rsid w:val="00200A13"/>
    <w:rsid w:val="00200BBE"/>
    <w:rsid w:val="00200E8A"/>
    <w:rsid w:val="00200EC6"/>
    <w:rsid w:val="002010E7"/>
    <w:rsid w:val="002012B4"/>
    <w:rsid w:val="00201337"/>
    <w:rsid w:val="00201CEB"/>
    <w:rsid w:val="00201EDF"/>
    <w:rsid w:val="002021FD"/>
    <w:rsid w:val="002022C8"/>
    <w:rsid w:val="002022D6"/>
    <w:rsid w:val="002024C7"/>
    <w:rsid w:val="002025F9"/>
    <w:rsid w:val="00202ACB"/>
    <w:rsid w:val="00202DF7"/>
    <w:rsid w:val="0020358E"/>
    <w:rsid w:val="00203605"/>
    <w:rsid w:val="00203CF2"/>
    <w:rsid w:val="00203F7E"/>
    <w:rsid w:val="00203FFD"/>
    <w:rsid w:val="00204289"/>
    <w:rsid w:val="00204637"/>
    <w:rsid w:val="00205226"/>
    <w:rsid w:val="0020536D"/>
    <w:rsid w:val="002053B8"/>
    <w:rsid w:val="002057A1"/>
    <w:rsid w:val="00205813"/>
    <w:rsid w:val="00205925"/>
    <w:rsid w:val="00205D3B"/>
    <w:rsid w:val="00205D75"/>
    <w:rsid w:val="00205DA3"/>
    <w:rsid w:val="00205EBD"/>
    <w:rsid w:val="00205FFB"/>
    <w:rsid w:val="00206130"/>
    <w:rsid w:val="002061F7"/>
    <w:rsid w:val="00206498"/>
    <w:rsid w:val="0020675C"/>
    <w:rsid w:val="002071FA"/>
    <w:rsid w:val="0020731A"/>
    <w:rsid w:val="002073F4"/>
    <w:rsid w:val="00207AD2"/>
    <w:rsid w:val="00207CCB"/>
    <w:rsid w:val="00207F6A"/>
    <w:rsid w:val="00210150"/>
    <w:rsid w:val="002104E0"/>
    <w:rsid w:val="00210796"/>
    <w:rsid w:val="00210BD7"/>
    <w:rsid w:val="00211074"/>
    <w:rsid w:val="00211702"/>
    <w:rsid w:val="002118D6"/>
    <w:rsid w:val="00211995"/>
    <w:rsid w:val="002121FF"/>
    <w:rsid w:val="00212265"/>
    <w:rsid w:val="0021279C"/>
    <w:rsid w:val="002129A3"/>
    <w:rsid w:val="00212A29"/>
    <w:rsid w:val="002130D7"/>
    <w:rsid w:val="00213273"/>
    <w:rsid w:val="00213320"/>
    <w:rsid w:val="00213494"/>
    <w:rsid w:val="00213568"/>
    <w:rsid w:val="00213CAF"/>
    <w:rsid w:val="00213D3A"/>
    <w:rsid w:val="00213E3D"/>
    <w:rsid w:val="00213FBC"/>
    <w:rsid w:val="00214011"/>
    <w:rsid w:val="00214834"/>
    <w:rsid w:val="002149DE"/>
    <w:rsid w:val="00214C57"/>
    <w:rsid w:val="00214D29"/>
    <w:rsid w:val="00215012"/>
    <w:rsid w:val="002150C2"/>
    <w:rsid w:val="002150F2"/>
    <w:rsid w:val="002154B3"/>
    <w:rsid w:val="00215838"/>
    <w:rsid w:val="00216256"/>
    <w:rsid w:val="002162F1"/>
    <w:rsid w:val="002168AB"/>
    <w:rsid w:val="002168D6"/>
    <w:rsid w:val="002172E9"/>
    <w:rsid w:val="0021761E"/>
    <w:rsid w:val="00217ABF"/>
    <w:rsid w:val="00217C51"/>
    <w:rsid w:val="0022032D"/>
    <w:rsid w:val="00220AD0"/>
    <w:rsid w:val="00220CE4"/>
    <w:rsid w:val="0022104C"/>
    <w:rsid w:val="00221603"/>
    <w:rsid w:val="00221DDE"/>
    <w:rsid w:val="00221DFF"/>
    <w:rsid w:val="002224A2"/>
    <w:rsid w:val="0022266E"/>
    <w:rsid w:val="002226F7"/>
    <w:rsid w:val="00222891"/>
    <w:rsid w:val="002228D2"/>
    <w:rsid w:val="00222A9E"/>
    <w:rsid w:val="00222CEF"/>
    <w:rsid w:val="00222F4B"/>
    <w:rsid w:val="002232CC"/>
    <w:rsid w:val="002236C6"/>
    <w:rsid w:val="00223971"/>
    <w:rsid w:val="00223FC5"/>
    <w:rsid w:val="00223FDD"/>
    <w:rsid w:val="00224249"/>
    <w:rsid w:val="00224AE0"/>
    <w:rsid w:val="00224AF9"/>
    <w:rsid w:val="00224B28"/>
    <w:rsid w:val="00224C0A"/>
    <w:rsid w:val="00224DF1"/>
    <w:rsid w:val="00224E85"/>
    <w:rsid w:val="002255C9"/>
    <w:rsid w:val="002257D4"/>
    <w:rsid w:val="00225B31"/>
    <w:rsid w:val="00225C0B"/>
    <w:rsid w:val="0022639D"/>
    <w:rsid w:val="00226A4A"/>
    <w:rsid w:val="00226A84"/>
    <w:rsid w:val="00226FC5"/>
    <w:rsid w:val="00226FF1"/>
    <w:rsid w:val="002277BE"/>
    <w:rsid w:val="00227866"/>
    <w:rsid w:val="00227883"/>
    <w:rsid w:val="00227AB8"/>
    <w:rsid w:val="00227E36"/>
    <w:rsid w:val="00227EEA"/>
    <w:rsid w:val="002302AF"/>
    <w:rsid w:val="002303B0"/>
    <w:rsid w:val="002303EA"/>
    <w:rsid w:val="00230682"/>
    <w:rsid w:val="00230782"/>
    <w:rsid w:val="00230842"/>
    <w:rsid w:val="00230B0A"/>
    <w:rsid w:val="00230D9C"/>
    <w:rsid w:val="00230F58"/>
    <w:rsid w:val="0023139B"/>
    <w:rsid w:val="00231509"/>
    <w:rsid w:val="002316AF"/>
    <w:rsid w:val="00231790"/>
    <w:rsid w:val="00231B01"/>
    <w:rsid w:val="00232622"/>
    <w:rsid w:val="00232917"/>
    <w:rsid w:val="0023295C"/>
    <w:rsid w:val="00232F7F"/>
    <w:rsid w:val="00233065"/>
    <w:rsid w:val="0023315B"/>
    <w:rsid w:val="002339B4"/>
    <w:rsid w:val="00233C77"/>
    <w:rsid w:val="00233D10"/>
    <w:rsid w:val="00233D9B"/>
    <w:rsid w:val="00233EF8"/>
    <w:rsid w:val="002343D2"/>
    <w:rsid w:val="002344E7"/>
    <w:rsid w:val="002347F3"/>
    <w:rsid w:val="00234C42"/>
    <w:rsid w:val="00235325"/>
    <w:rsid w:val="00235684"/>
    <w:rsid w:val="0023584C"/>
    <w:rsid w:val="00235906"/>
    <w:rsid w:val="00235BA0"/>
    <w:rsid w:val="00235BFB"/>
    <w:rsid w:val="00236034"/>
    <w:rsid w:val="002369E2"/>
    <w:rsid w:val="00236B5F"/>
    <w:rsid w:val="00236DAF"/>
    <w:rsid w:val="00236F31"/>
    <w:rsid w:val="002370C9"/>
    <w:rsid w:val="002372CB"/>
    <w:rsid w:val="00237667"/>
    <w:rsid w:val="0023771D"/>
    <w:rsid w:val="002377FF"/>
    <w:rsid w:val="002379FB"/>
    <w:rsid w:val="00237E00"/>
    <w:rsid w:val="0024016B"/>
    <w:rsid w:val="00240566"/>
    <w:rsid w:val="00240BAF"/>
    <w:rsid w:val="00240DB5"/>
    <w:rsid w:val="002410D6"/>
    <w:rsid w:val="00241A99"/>
    <w:rsid w:val="00241C76"/>
    <w:rsid w:val="002421AF"/>
    <w:rsid w:val="0024237D"/>
    <w:rsid w:val="002423D8"/>
    <w:rsid w:val="00242895"/>
    <w:rsid w:val="002428CB"/>
    <w:rsid w:val="00242949"/>
    <w:rsid w:val="00243BB8"/>
    <w:rsid w:val="00243E51"/>
    <w:rsid w:val="00243EE8"/>
    <w:rsid w:val="00244072"/>
    <w:rsid w:val="0024480B"/>
    <w:rsid w:val="00244D13"/>
    <w:rsid w:val="00244D43"/>
    <w:rsid w:val="00244D46"/>
    <w:rsid w:val="0024539F"/>
    <w:rsid w:val="0024558F"/>
    <w:rsid w:val="00245801"/>
    <w:rsid w:val="00245813"/>
    <w:rsid w:val="00245A91"/>
    <w:rsid w:val="00245E38"/>
    <w:rsid w:val="00245FB7"/>
    <w:rsid w:val="00246198"/>
    <w:rsid w:val="0024647E"/>
    <w:rsid w:val="00246797"/>
    <w:rsid w:val="00246922"/>
    <w:rsid w:val="00246955"/>
    <w:rsid w:val="00246C09"/>
    <w:rsid w:val="00246E7A"/>
    <w:rsid w:val="00247F6C"/>
    <w:rsid w:val="00247FBF"/>
    <w:rsid w:val="0025015B"/>
    <w:rsid w:val="002502AB"/>
    <w:rsid w:val="002502B3"/>
    <w:rsid w:val="00250429"/>
    <w:rsid w:val="0025058B"/>
    <w:rsid w:val="00250EDD"/>
    <w:rsid w:val="0025131F"/>
    <w:rsid w:val="00251430"/>
    <w:rsid w:val="002517AB"/>
    <w:rsid w:val="00251818"/>
    <w:rsid w:val="00251885"/>
    <w:rsid w:val="0025189F"/>
    <w:rsid w:val="00251D1B"/>
    <w:rsid w:val="00251F44"/>
    <w:rsid w:val="002520DF"/>
    <w:rsid w:val="0025255A"/>
    <w:rsid w:val="00252809"/>
    <w:rsid w:val="00252CAD"/>
    <w:rsid w:val="00252EDE"/>
    <w:rsid w:val="00252F31"/>
    <w:rsid w:val="00252F33"/>
    <w:rsid w:val="00253241"/>
    <w:rsid w:val="002539AC"/>
    <w:rsid w:val="00253D76"/>
    <w:rsid w:val="00253EB6"/>
    <w:rsid w:val="00253EEB"/>
    <w:rsid w:val="00253EF5"/>
    <w:rsid w:val="00253F3F"/>
    <w:rsid w:val="00253F9B"/>
    <w:rsid w:val="0025430F"/>
    <w:rsid w:val="00254334"/>
    <w:rsid w:val="002547F0"/>
    <w:rsid w:val="00254927"/>
    <w:rsid w:val="00254BD8"/>
    <w:rsid w:val="00255207"/>
    <w:rsid w:val="0025560E"/>
    <w:rsid w:val="0025628C"/>
    <w:rsid w:val="00256360"/>
    <w:rsid w:val="0025648E"/>
    <w:rsid w:val="00256524"/>
    <w:rsid w:val="0025663A"/>
    <w:rsid w:val="00256699"/>
    <w:rsid w:val="0025690D"/>
    <w:rsid w:val="00256BB3"/>
    <w:rsid w:val="00256EB7"/>
    <w:rsid w:val="00256FB7"/>
    <w:rsid w:val="00257335"/>
    <w:rsid w:val="00257469"/>
    <w:rsid w:val="0025774C"/>
    <w:rsid w:val="00257A6F"/>
    <w:rsid w:val="002606D8"/>
    <w:rsid w:val="002607FD"/>
    <w:rsid w:val="00261560"/>
    <w:rsid w:val="0026177D"/>
    <w:rsid w:val="002619AF"/>
    <w:rsid w:val="00261AE5"/>
    <w:rsid w:val="00261D08"/>
    <w:rsid w:val="002628D1"/>
    <w:rsid w:val="00262CCF"/>
    <w:rsid w:val="00262D6E"/>
    <w:rsid w:val="00262D7B"/>
    <w:rsid w:val="002630FA"/>
    <w:rsid w:val="00263567"/>
    <w:rsid w:val="002637CA"/>
    <w:rsid w:val="002637CC"/>
    <w:rsid w:val="00263A59"/>
    <w:rsid w:val="00263D6C"/>
    <w:rsid w:val="00264547"/>
    <w:rsid w:val="002645FE"/>
    <w:rsid w:val="00264C4B"/>
    <w:rsid w:val="00264CC4"/>
    <w:rsid w:val="00264DAD"/>
    <w:rsid w:val="00264E40"/>
    <w:rsid w:val="00264FC9"/>
    <w:rsid w:val="002651BC"/>
    <w:rsid w:val="0026520D"/>
    <w:rsid w:val="00265BDE"/>
    <w:rsid w:val="00265C48"/>
    <w:rsid w:val="00265E33"/>
    <w:rsid w:val="00265F2B"/>
    <w:rsid w:val="0026608C"/>
    <w:rsid w:val="0026622D"/>
    <w:rsid w:val="00266794"/>
    <w:rsid w:val="00267499"/>
    <w:rsid w:val="002675B2"/>
    <w:rsid w:val="00267B34"/>
    <w:rsid w:val="00267B41"/>
    <w:rsid w:val="00267BC2"/>
    <w:rsid w:val="00267BF3"/>
    <w:rsid w:val="00267D5B"/>
    <w:rsid w:val="002703BF"/>
    <w:rsid w:val="0027066C"/>
    <w:rsid w:val="002707E6"/>
    <w:rsid w:val="002708FF"/>
    <w:rsid w:val="00271F72"/>
    <w:rsid w:val="00271FC3"/>
    <w:rsid w:val="00272013"/>
    <w:rsid w:val="002720BC"/>
    <w:rsid w:val="00272336"/>
    <w:rsid w:val="002723A9"/>
    <w:rsid w:val="0027252F"/>
    <w:rsid w:val="00272734"/>
    <w:rsid w:val="00272777"/>
    <w:rsid w:val="00272EB8"/>
    <w:rsid w:val="00272EC8"/>
    <w:rsid w:val="00272ECE"/>
    <w:rsid w:val="00273161"/>
    <w:rsid w:val="002731F7"/>
    <w:rsid w:val="002736BE"/>
    <w:rsid w:val="002736FE"/>
    <w:rsid w:val="00273867"/>
    <w:rsid w:val="00273AE2"/>
    <w:rsid w:val="00273D03"/>
    <w:rsid w:val="0027416E"/>
    <w:rsid w:val="0027447B"/>
    <w:rsid w:val="0027483B"/>
    <w:rsid w:val="002748BD"/>
    <w:rsid w:val="00274FC7"/>
    <w:rsid w:val="00275551"/>
    <w:rsid w:val="0027563F"/>
    <w:rsid w:val="0027564D"/>
    <w:rsid w:val="00275987"/>
    <w:rsid w:val="00275A33"/>
    <w:rsid w:val="002760A6"/>
    <w:rsid w:val="00276289"/>
    <w:rsid w:val="00276316"/>
    <w:rsid w:val="002765BF"/>
    <w:rsid w:val="00276642"/>
    <w:rsid w:val="00276702"/>
    <w:rsid w:val="00276E37"/>
    <w:rsid w:val="00276FD2"/>
    <w:rsid w:val="002772F3"/>
    <w:rsid w:val="002777C8"/>
    <w:rsid w:val="0027792E"/>
    <w:rsid w:val="0028005A"/>
    <w:rsid w:val="002806AC"/>
    <w:rsid w:val="002808A4"/>
    <w:rsid w:val="00280CFC"/>
    <w:rsid w:val="00280EF2"/>
    <w:rsid w:val="0028143B"/>
    <w:rsid w:val="00281FDD"/>
    <w:rsid w:val="0028217C"/>
    <w:rsid w:val="00282211"/>
    <w:rsid w:val="00282552"/>
    <w:rsid w:val="00282A8A"/>
    <w:rsid w:val="00282AFC"/>
    <w:rsid w:val="00282D9D"/>
    <w:rsid w:val="002831F2"/>
    <w:rsid w:val="002835C4"/>
    <w:rsid w:val="002837F1"/>
    <w:rsid w:val="002839A6"/>
    <w:rsid w:val="00283A70"/>
    <w:rsid w:val="00283C0C"/>
    <w:rsid w:val="00283E9A"/>
    <w:rsid w:val="002843C9"/>
    <w:rsid w:val="002846F2"/>
    <w:rsid w:val="00284C3E"/>
    <w:rsid w:val="00284D13"/>
    <w:rsid w:val="00284F9C"/>
    <w:rsid w:val="00285192"/>
    <w:rsid w:val="002852AF"/>
    <w:rsid w:val="00285324"/>
    <w:rsid w:val="00285478"/>
    <w:rsid w:val="0028575F"/>
    <w:rsid w:val="002859A8"/>
    <w:rsid w:val="00285A74"/>
    <w:rsid w:val="00285BDF"/>
    <w:rsid w:val="00286128"/>
    <w:rsid w:val="0028615C"/>
    <w:rsid w:val="002861DA"/>
    <w:rsid w:val="002864C3"/>
    <w:rsid w:val="002865EB"/>
    <w:rsid w:val="002868E4"/>
    <w:rsid w:val="00286C35"/>
    <w:rsid w:val="00286CF2"/>
    <w:rsid w:val="00286D05"/>
    <w:rsid w:val="0028723F"/>
    <w:rsid w:val="002873EC"/>
    <w:rsid w:val="00287692"/>
    <w:rsid w:val="00287806"/>
    <w:rsid w:val="00287E9E"/>
    <w:rsid w:val="00290115"/>
    <w:rsid w:val="002906BC"/>
    <w:rsid w:val="002908B1"/>
    <w:rsid w:val="00290AB6"/>
    <w:rsid w:val="00290BBB"/>
    <w:rsid w:val="00290BC9"/>
    <w:rsid w:val="00290EC3"/>
    <w:rsid w:val="00290FAC"/>
    <w:rsid w:val="002912F2"/>
    <w:rsid w:val="00291357"/>
    <w:rsid w:val="00291419"/>
    <w:rsid w:val="00291587"/>
    <w:rsid w:val="002919D9"/>
    <w:rsid w:val="00291AB1"/>
    <w:rsid w:val="00291C84"/>
    <w:rsid w:val="00291DEB"/>
    <w:rsid w:val="002920FE"/>
    <w:rsid w:val="0029221C"/>
    <w:rsid w:val="002923C5"/>
    <w:rsid w:val="002924E3"/>
    <w:rsid w:val="0029253D"/>
    <w:rsid w:val="002926B9"/>
    <w:rsid w:val="00292BFB"/>
    <w:rsid w:val="00292DC8"/>
    <w:rsid w:val="00293AC9"/>
    <w:rsid w:val="00293F42"/>
    <w:rsid w:val="00294025"/>
    <w:rsid w:val="0029408B"/>
    <w:rsid w:val="00294111"/>
    <w:rsid w:val="00294496"/>
    <w:rsid w:val="00294ACA"/>
    <w:rsid w:val="00296331"/>
    <w:rsid w:val="0029685C"/>
    <w:rsid w:val="0029686C"/>
    <w:rsid w:val="00296920"/>
    <w:rsid w:val="00296B9D"/>
    <w:rsid w:val="00296CDE"/>
    <w:rsid w:val="00297048"/>
    <w:rsid w:val="00297170"/>
    <w:rsid w:val="002971F7"/>
    <w:rsid w:val="00297260"/>
    <w:rsid w:val="00297595"/>
    <w:rsid w:val="00297727"/>
    <w:rsid w:val="00297751"/>
    <w:rsid w:val="00297815"/>
    <w:rsid w:val="002A0127"/>
    <w:rsid w:val="002A019E"/>
    <w:rsid w:val="002A0B01"/>
    <w:rsid w:val="002A0E2E"/>
    <w:rsid w:val="002A0EF6"/>
    <w:rsid w:val="002A1013"/>
    <w:rsid w:val="002A1207"/>
    <w:rsid w:val="002A13DE"/>
    <w:rsid w:val="002A1679"/>
    <w:rsid w:val="002A1956"/>
    <w:rsid w:val="002A1DC6"/>
    <w:rsid w:val="002A1E06"/>
    <w:rsid w:val="002A1F36"/>
    <w:rsid w:val="002A1F9B"/>
    <w:rsid w:val="002A2761"/>
    <w:rsid w:val="002A2959"/>
    <w:rsid w:val="002A2E80"/>
    <w:rsid w:val="002A2FF9"/>
    <w:rsid w:val="002A3122"/>
    <w:rsid w:val="002A32FC"/>
    <w:rsid w:val="002A332E"/>
    <w:rsid w:val="002A3715"/>
    <w:rsid w:val="002A3990"/>
    <w:rsid w:val="002A39C8"/>
    <w:rsid w:val="002A3AA9"/>
    <w:rsid w:val="002A3B8A"/>
    <w:rsid w:val="002A3C38"/>
    <w:rsid w:val="002A42F7"/>
    <w:rsid w:val="002A4390"/>
    <w:rsid w:val="002A4472"/>
    <w:rsid w:val="002A45EF"/>
    <w:rsid w:val="002A472B"/>
    <w:rsid w:val="002A47AC"/>
    <w:rsid w:val="002A4D47"/>
    <w:rsid w:val="002A5727"/>
    <w:rsid w:val="002A575D"/>
    <w:rsid w:val="002A585E"/>
    <w:rsid w:val="002A591C"/>
    <w:rsid w:val="002A5AB8"/>
    <w:rsid w:val="002A5CB2"/>
    <w:rsid w:val="002A5E25"/>
    <w:rsid w:val="002A63AD"/>
    <w:rsid w:val="002A6667"/>
    <w:rsid w:val="002A6944"/>
    <w:rsid w:val="002A6C89"/>
    <w:rsid w:val="002A6CA1"/>
    <w:rsid w:val="002A6D05"/>
    <w:rsid w:val="002A6F2F"/>
    <w:rsid w:val="002A6FB1"/>
    <w:rsid w:val="002A741C"/>
    <w:rsid w:val="002A745C"/>
    <w:rsid w:val="002A76B0"/>
    <w:rsid w:val="002A79A4"/>
    <w:rsid w:val="002A7D29"/>
    <w:rsid w:val="002B017C"/>
    <w:rsid w:val="002B01F1"/>
    <w:rsid w:val="002B0403"/>
    <w:rsid w:val="002B04FA"/>
    <w:rsid w:val="002B0547"/>
    <w:rsid w:val="002B0548"/>
    <w:rsid w:val="002B0881"/>
    <w:rsid w:val="002B107F"/>
    <w:rsid w:val="002B12BA"/>
    <w:rsid w:val="002B1627"/>
    <w:rsid w:val="002B17C3"/>
    <w:rsid w:val="002B1874"/>
    <w:rsid w:val="002B19D8"/>
    <w:rsid w:val="002B1ADD"/>
    <w:rsid w:val="002B1ED6"/>
    <w:rsid w:val="002B2966"/>
    <w:rsid w:val="002B29EE"/>
    <w:rsid w:val="002B344E"/>
    <w:rsid w:val="002B3565"/>
    <w:rsid w:val="002B3934"/>
    <w:rsid w:val="002B3D03"/>
    <w:rsid w:val="002B3FAA"/>
    <w:rsid w:val="002B4252"/>
    <w:rsid w:val="002B4995"/>
    <w:rsid w:val="002B4A1F"/>
    <w:rsid w:val="002B4EC6"/>
    <w:rsid w:val="002B52FC"/>
    <w:rsid w:val="002B5CC9"/>
    <w:rsid w:val="002B6170"/>
    <w:rsid w:val="002B648C"/>
    <w:rsid w:val="002B649B"/>
    <w:rsid w:val="002B6506"/>
    <w:rsid w:val="002B67F6"/>
    <w:rsid w:val="002B6848"/>
    <w:rsid w:val="002B68DE"/>
    <w:rsid w:val="002B6A1B"/>
    <w:rsid w:val="002B6BB6"/>
    <w:rsid w:val="002B6FC4"/>
    <w:rsid w:val="002B717E"/>
    <w:rsid w:val="002B719A"/>
    <w:rsid w:val="002B77CE"/>
    <w:rsid w:val="002B78E8"/>
    <w:rsid w:val="002B79E5"/>
    <w:rsid w:val="002B7E1E"/>
    <w:rsid w:val="002C026C"/>
    <w:rsid w:val="002C02D8"/>
    <w:rsid w:val="002C0442"/>
    <w:rsid w:val="002C0752"/>
    <w:rsid w:val="002C0845"/>
    <w:rsid w:val="002C0964"/>
    <w:rsid w:val="002C0997"/>
    <w:rsid w:val="002C0C33"/>
    <w:rsid w:val="002C1198"/>
    <w:rsid w:val="002C11E0"/>
    <w:rsid w:val="002C1267"/>
    <w:rsid w:val="002C1382"/>
    <w:rsid w:val="002C19AE"/>
    <w:rsid w:val="002C19D3"/>
    <w:rsid w:val="002C1A0E"/>
    <w:rsid w:val="002C1CC9"/>
    <w:rsid w:val="002C1DD0"/>
    <w:rsid w:val="002C1F9A"/>
    <w:rsid w:val="002C1FDA"/>
    <w:rsid w:val="002C258E"/>
    <w:rsid w:val="002C260E"/>
    <w:rsid w:val="002C27EE"/>
    <w:rsid w:val="002C2D2F"/>
    <w:rsid w:val="002C3514"/>
    <w:rsid w:val="002C3586"/>
    <w:rsid w:val="002C3CB2"/>
    <w:rsid w:val="002C3F2F"/>
    <w:rsid w:val="002C4235"/>
    <w:rsid w:val="002C4650"/>
    <w:rsid w:val="002C46C3"/>
    <w:rsid w:val="002C49A4"/>
    <w:rsid w:val="002C4B9D"/>
    <w:rsid w:val="002C4E25"/>
    <w:rsid w:val="002C4F4A"/>
    <w:rsid w:val="002C53E1"/>
    <w:rsid w:val="002C589B"/>
    <w:rsid w:val="002C5A19"/>
    <w:rsid w:val="002C5AD6"/>
    <w:rsid w:val="002C5C60"/>
    <w:rsid w:val="002C602A"/>
    <w:rsid w:val="002C602B"/>
    <w:rsid w:val="002C60FE"/>
    <w:rsid w:val="002C616E"/>
    <w:rsid w:val="002C62DB"/>
    <w:rsid w:val="002C65CA"/>
    <w:rsid w:val="002C664E"/>
    <w:rsid w:val="002C6E21"/>
    <w:rsid w:val="002C7013"/>
    <w:rsid w:val="002C704D"/>
    <w:rsid w:val="002C7074"/>
    <w:rsid w:val="002C7410"/>
    <w:rsid w:val="002C75A8"/>
    <w:rsid w:val="002C75E8"/>
    <w:rsid w:val="002C790C"/>
    <w:rsid w:val="002C7B5B"/>
    <w:rsid w:val="002C7C89"/>
    <w:rsid w:val="002D093C"/>
    <w:rsid w:val="002D0A3C"/>
    <w:rsid w:val="002D0F56"/>
    <w:rsid w:val="002D117F"/>
    <w:rsid w:val="002D1728"/>
    <w:rsid w:val="002D1F15"/>
    <w:rsid w:val="002D2379"/>
    <w:rsid w:val="002D261A"/>
    <w:rsid w:val="002D276D"/>
    <w:rsid w:val="002D2B99"/>
    <w:rsid w:val="002D2F2F"/>
    <w:rsid w:val="002D2F5E"/>
    <w:rsid w:val="002D2F6B"/>
    <w:rsid w:val="002D30E1"/>
    <w:rsid w:val="002D34FA"/>
    <w:rsid w:val="002D3594"/>
    <w:rsid w:val="002D3768"/>
    <w:rsid w:val="002D3975"/>
    <w:rsid w:val="002D3AB8"/>
    <w:rsid w:val="002D3B99"/>
    <w:rsid w:val="002D3D12"/>
    <w:rsid w:val="002D4245"/>
    <w:rsid w:val="002D4295"/>
    <w:rsid w:val="002D43CF"/>
    <w:rsid w:val="002D44F4"/>
    <w:rsid w:val="002D456D"/>
    <w:rsid w:val="002D4685"/>
    <w:rsid w:val="002D4760"/>
    <w:rsid w:val="002D479F"/>
    <w:rsid w:val="002D4891"/>
    <w:rsid w:val="002D500A"/>
    <w:rsid w:val="002D5124"/>
    <w:rsid w:val="002D571F"/>
    <w:rsid w:val="002D5C6D"/>
    <w:rsid w:val="002D5D3F"/>
    <w:rsid w:val="002D5EE9"/>
    <w:rsid w:val="002D628F"/>
    <w:rsid w:val="002D6B54"/>
    <w:rsid w:val="002D6C75"/>
    <w:rsid w:val="002D6D36"/>
    <w:rsid w:val="002D76AC"/>
    <w:rsid w:val="002D7A8A"/>
    <w:rsid w:val="002D7D2C"/>
    <w:rsid w:val="002D7E52"/>
    <w:rsid w:val="002E0365"/>
    <w:rsid w:val="002E04CC"/>
    <w:rsid w:val="002E0A15"/>
    <w:rsid w:val="002E0AA3"/>
    <w:rsid w:val="002E0B44"/>
    <w:rsid w:val="002E0D84"/>
    <w:rsid w:val="002E0E55"/>
    <w:rsid w:val="002E145D"/>
    <w:rsid w:val="002E1460"/>
    <w:rsid w:val="002E14BA"/>
    <w:rsid w:val="002E1637"/>
    <w:rsid w:val="002E1845"/>
    <w:rsid w:val="002E189E"/>
    <w:rsid w:val="002E1D8C"/>
    <w:rsid w:val="002E1E7D"/>
    <w:rsid w:val="002E268A"/>
    <w:rsid w:val="002E2785"/>
    <w:rsid w:val="002E2969"/>
    <w:rsid w:val="002E29FB"/>
    <w:rsid w:val="002E30A8"/>
    <w:rsid w:val="002E3282"/>
    <w:rsid w:val="002E3495"/>
    <w:rsid w:val="002E3674"/>
    <w:rsid w:val="002E375E"/>
    <w:rsid w:val="002E37EC"/>
    <w:rsid w:val="002E3909"/>
    <w:rsid w:val="002E3B18"/>
    <w:rsid w:val="002E4443"/>
    <w:rsid w:val="002E4793"/>
    <w:rsid w:val="002E47BA"/>
    <w:rsid w:val="002E4889"/>
    <w:rsid w:val="002E4F11"/>
    <w:rsid w:val="002E4FA7"/>
    <w:rsid w:val="002E5358"/>
    <w:rsid w:val="002E5659"/>
    <w:rsid w:val="002E5729"/>
    <w:rsid w:val="002E5A47"/>
    <w:rsid w:val="002E5BDB"/>
    <w:rsid w:val="002E5BDC"/>
    <w:rsid w:val="002E68D1"/>
    <w:rsid w:val="002E693D"/>
    <w:rsid w:val="002E6B3F"/>
    <w:rsid w:val="002E743A"/>
    <w:rsid w:val="002E7502"/>
    <w:rsid w:val="002E766F"/>
    <w:rsid w:val="002E7836"/>
    <w:rsid w:val="002E7A48"/>
    <w:rsid w:val="002E7BDA"/>
    <w:rsid w:val="002E7CC4"/>
    <w:rsid w:val="002F039F"/>
    <w:rsid w:val="002F03C9"/>
    <w:rsid w:val="002F07ED"/>
    <w:rsid w:val="002F0D7D"/>
    <w:rsid w:val="002F0EB1"/>
    <w:rsid w:val="002F10D0"/>
    <w:rsid w:val="002F12BE"/>
    <w:rsid w:val="002F1449"/>
    <w:rsid w:val="002F164A"/>
    <w:rsid w:val="002F169B"/>
    <w:rsid w:val="002F1A82"/>
    <w:rsid w:val="002F2210"/>
    <w:rsid w:val="002F23D5"/>
    <w:rsid w:val="002F243A"/>
    <w:rsid w:val="002F2498"/>
    <w:rsid w:val="002F24B8"/>
    <w:rsid w:val="002F25C9"/>
    <w:rsid w:val="002F27B0"/>
    <w:rsid w:val="002F29B2"/>
    <w:rsid w:val="002F2B48"/>
    <w:rsid w:val="002F2DB0"/>
    <w:rsid w:val="002F2E50"/>
    <w:rsid w:val="002F3220"/>
    <w:rsid w:val="002F3267"/>
    <w:rsid w:val="002F35B6"/>
    <w:rsid w:val="002F35F3"/>
    <w:rsid w:val="002F3747"/>
    <w:rsid w:val="002F387F"/>
    <w:rsid w:val="002F38A5"/>
    <w:rsid w:val="002F38D0"/>
    <w:rsid w:val="002F3D46"/>
    <w:rsid w:val="002F3E80"/>
    <w:rsid w:val="002F3EA0"/>
    <w:rsid w:val="002F427B"/>
    <w:rsid w:val="002F496D"/>
    <w:rsid w:val="002F4CAE"/>
    <w:rsid w:val="002F50B9"/>
    <w:rsid w:val="002F5108"/>
    <w:rsid w:val="002F51D2"/>
    <w:rsid w:val="002F540F"/>
    <w:rsid w:val="002F56BA"/>
    <w:rsid w:val="002F5820"/>
    <w:rsid w:val="002F599A"/>
    <w:rsid w:val="002F5E7A"/>
    <w:rsid w:val="002F6095"/>
    <w:rsid w:val="002F6349"/>
    <w:rsid w:val="002F6639"/>
    <w:rsid w:val="002F68C1"/>
    <w:rsid w:val="002F6B28"/>
    <w:rsid w:val="002F6C0B"/>
    <w:rsid w:val="002F7299"/>
    <w:rsid w:val="002F73C3"/>
    <w:rsid w:val="002F7409"/>
    <w:rsid w:val="002F75B4"/>
    <w:rsid w:val="002F76A5"/>
    <w:rsid w:val="002F7A6F"/>
    <w:rsid w:val="002F7E14"/>
    <w:rsid w:val="002F7F9A"/>
    <w:rsid w:val="0030037B"/>
    <w:rsid w:val="00300CE3"/>
    <w:rsid w:val="00300D15"/>
    <w:rsid w:val="00300F83"/>
    <w:rsid w:val="0030123F"/>
    <w:rsid w:val="003013B1"/>
    <w:rsid w:val="003015BE"/>
    <w:rsid w:val="00301623"/>
    <w:rsid w:val="00301DD6"/>
    <w:rsid w:val="00301DE7"/>
    <w:rsid w:val="003020A0"/>
    <w:rsid w:val="00302405"/>
    <w:rsid w:val="003025A5"/>
    <w:rsid w:val="003026C1"/>
    <w:rsid w:val="00302E4C"/>
    <w:rsid w:val="0030311D"/>
    <w:rsid w:val="0030345F"/>
    <w:rsid w:val="00303574"/>
    <w:rsid w:val="003039C4"/>
    <w:rsid w:val="003039FA"/>
    <w:rsid w:val="00303C4C"/>
    <w:rsid w:val="00303C9F"/>
    <w:rsid w:val="00303D85"/>
    <w:rsid w:val="00303E94"/>
    <w:rsid w:val="00304187"/>
    <w:rsid w:val="00304538"/>
    <w:rsid w:val="003046D8"/>
    <w:rsid w:val="0030478E"/>
    <w:rsid w:val="00305694"/>
    <w:rsid w:val="00305E31"/>
    <w:rsid w:val="00306089"/>
    <w:rsid w:val="00306205"/>
    <w:rsid w:val="00306435"/>
    <w:rsid w:val="003065E1"/>
    <w:rsid w:val="00306703"/>
    <w:rsid w:val="00306CD2"/>
    <w:rsid w:val="00306D3E"/>
    <w:rsid w:val="00306D82"/>
    <w:rsid w:val="003075A6"/>
    <w:rsid w:val="00307AE2"/>
    <w:rsid w:val="00307AF1"/>
    <w:rsid w:val="00307D87"/>
    <w:rsid w:val="00307F39"/>
    <w:rsid w:val="0031028E"/>
    <w:rsid w:val="00310E3E"/>
    <w:rsid w:val="00310E77"/>
    <w:rsid w:val="00311172"/>
    <w:rsid w:val="003114C7"/>
    <w:rsid w:val="003116BC"/>
    <w:rsid w:val="0031190F"/>
    <w:rsid w:val="00311C5A"/>
    <w:rsid w:val="00311C60"/>
    <w:rsid w:val="00311E65"/>
    <w:rsid w:val="003124AB"/>
    <w:rsid w:val="0031252C"/>
    <w:rsid w:val="00312673"/>
    <w:rsid w:val="00312936"/>
    <w:rsid w:val="00312EA7"/>
    <w:rsid w:val="003134F7"/>
    <w:rsid w:val="0031372B"/>
    <w:rsid w:val="00313825"/>
    <w:rsid w:val="00314116"/>
    <w:rsid w:val="003141D9"/>
    <w:rsid w:val="00314264"/>
    <w:rsid w:val="0031451F"/>
    <w:rsid w:val="0031474C"/>
    <w:rsid w:val="003147FF"/>
    <w:rsid w:val="00314B3E"/>
    <w:rsid w:val="00314C72"/>
    <w:rsid w:val="00314C90"/>
    <w:rsid w:val="00314EE6"/>
    <w:rsid w:val="00315152"/>
    <w:rsid w:val="0031540F"/>
    <w:rsid w:val="00315491"/>
    <w:rsid w:val="00315970"/>
    <w:rsid w:val="00315A0E"/>
    <w:rsid w:val="00315DBB"/>
    <w:rsid w:val="00315E39"/>
    <w:rsid w:val="003164FF"/>
    <w:rsid w:val="00316582"/>
    <w:rsid w:val="00316641"/>
    <w:rsid w:val="003167B6"/>
    <w:rsid w:val="00316DCE"/>
    <w:rsid w:val="00316E11"/>
    <w:rsid w:val="00316E99"/>
    <w:rsid w:val="00316F48"/>
    <w:rsid w:val="00316FF5"/>
    <w:rsid w:val="003170D0"/>
    <w:rsid w:val="00317531"/>
    <w:rsid w:val="00317868"/>
    <w:rsid w:val="003178E1"/>
    <w:rsid w:val="00317931"/>
    <w:rsid w:val="00317A58"/>
    <w:rsid w:val="00317D14"/>
    <w:rsid w:val="003200BF"/>
    <w:rsid w:val="00320598"/>
    <w:rsid w:val="0032096F"/>
    <w:rsid w:val="003209F2"/>
    <w:rsid w:val="00320E94"/>
    <w:rsid w:val="00320EB7"/>
    <w:rsid w:val="00320F2A"/>
    <w:rsid w:val="00321092"/>
    <w:rsid w:val="00321254"/>
    <w:rsid w:val="00321466"/>
    <w:rsid w:val="00321468"/>
    <w:rsid w:val="0032152D"/>
    <w:rsid w:val="00321CFC"/>
    <w:rsid w:val="0032207E"/>
    <w:rsid w:val="00322283"/>
    <w:rsid w:val="003225F6"/>
    <w:rsid w:val="003228CD"/>
    <w:rsid w:val="003228F3"/>
    <w:rsid w:val="00322E81"/>
    <w:rsid w:val="00323195"/>
    <w:rsid w:val="003233E1"/>
    <w:rsid w:val="0032365D"/>
    <w:rsid w:val="003237AC"/>
    <w:rsid w:val="003238D5"/>
    <w:rsid w:val="00323FCE"/>
    <w:rsid w:val="00324899"/>
    <w:rsid w:val="003249E4"/>
    <w:rsid w:val="00324D1E"/>
    <w:rsid w:val="00324FB0"/>
    <w:rsid w:val="00325E02"/>
    <w:rsid w:val="0032679C"/>
    <w:rsid w:val="00326891"/>
    <w:rsid w:val="00326EA4"/>
    <w:rsid w:val="00327033"/>
    <w:rsid w:val="00327247"/>
    <w:rsid w:val="0032729B"/>
    <w:rsid w:val="0032754F"/>
    <w:rsid w:val="003276A3"/>
    <w:rsid w:val="00327703"/>
    <w:rsid w:val="0032779F"/>
    <w:rsid w:val="003278CC"/>
    <w:rsid w:val="0032796B"/>
    <w:rsid w:val="00327B8F"/>
    <w:rsid w:val="00327BFF"/>
    <w:rsid w:val="00327EB1"/>
    <w:rsid w:val="00327F8E"/>
    <w:rsid w:val="0033018B"/>
    <w:rsid w:val="003301BB"/>
    <w:rsid w:val="00330522"/>
    <w:rsid w:val="00330AE1"/>
    <w:rsid w:val="00330CE1"/>
    <w:rsid w:val="00330D07"/>
    <w:rsid w:val="00330DB6"/>
    <w:rsid w:val="00330EC8"/>
    <w:rsid w:val="00331158"/>
    <w:rsid w:val="003317B0"/>
    <w:rsid w:val="003320EE"/>
    <w:rsid w:val="00332150"/>
    <w:rsid w:val="0033266A"/>
    <w:rsid w:val="0033272B"/>
    <w:rsid w:val="0033276F"/>
    <w:rsid w:val="00332B69"/>
    <w:rsid w:val="00333502"/>
    <w:rsid w:val="00333733"/>
    <w:rsid w:val="003337D3"/>
    <w:rsid w:val="00333DFA"/>
    <w:rsid w:val="003347A0"/>
    <w:rsid w:val="003348E2"/>
    <w:rsid w:val="00334A0F"/>
    <w:rsid w:val="00334B4D"/>
    <w:rsid w:val="00334FF9"/>
    <w:rsid w:val="003353D5"/>
    <w:rsid w:val="003359BD"/>
    <w:rsid w:val="00335DE7"/>
    <w:rsid w:val="00335E4A"/>
    <w:rsid w:val="00335F44"/>
    <w:rsid w:val="003362A9"/>
    <w:rsid w:val="003363BB"/>
    <w:rsid w:val="003365AE"/>
    <w:rsid w:val="00336703"/>
    <w:rsid w:val="00336A82"/>
    <w:rsid w:val="00336BF5"/>
    <w:rsid w:val="00336DC5"/>
    <w:rsid w:val="00336F33"/>
    <w:rsid w:val="00337273"/>
    <w:rsid w:val="00337313"/>
    <w:rsid w:val="00337330"/>
    <w:rsid w:val="00337339"/>
    <w:rsid w:val="003379C3"/>
    <w:rsid w:val="00337A93"/>
    <w:rsid w:val="00337D2F"/>
    <w:rsid w:val="00340364"/>
    <w:rsid w:val="0034036A"/>
    <w:rsid w:val="0034036C"/>
    <w:rsid w:val="003403D2"/>
    <w:rsid w:val="00340797"/>
    <w:rsid w:val="00340B92"/>
    <w:rsid w:val="00341359"/>
    <w:rsid w:val="003413EE"/>
    <w:rsid w:val="00341F2D"/>
    <w:rsid w:val="00342049"/>
    <w:rsid w:val="0034226C"/>
    <w:rsid w:val="00342996"/>
    <w:rsid w:val="003431B1"/>
    <w:rsid w:val="00343A38"/>
    <w:rsid w:val="00343AC5"/>
    <w:rsid w:val="00343DA5"/>
    <w:rsid w:val="00343F92"/>
    <w:rsid w:val="00344090"/>
    <w:rsid w:val="0034409B"/>
    <w:rsid w:val="003440B2"/>
    <w:rsid w:val="00344257"/>
    <w:rsid w:val="00344311"/>
    <w:rsid w:val="003444D9"/>
    <w:rsid w:val="00344750"/>
    <w:rsid w:val="003447BF"/>
    <w:rsid w:val="00344AD9"/>
    <w:rsid w:val="00344B4E"/>
    <w:rsid w:val="00345472"/>
    <w:rsid w:val="003454A8"/>
    <w:rsid w:val="00345535"/>
    <w:rsid w:val="0034594B"/>
    <w:rsid w:val="00345B9C"/>
    <w:rsid w:val="00345BC6"/>
    <w:rsid w:val="00346148"/>
    <w:rsid w:val="00346161"/>
    <w:rsid w:val="003466AA"/>
    <w:rsid w:val="003466AC"/>
    <w:rsid w:val="00346887"/>
    <w:rsid w:val="00346B19"/>
    <w:rsid w:val="00346C90"/>
    <w:rsid w:val="0034717C"/>
    <w:rsid w:val="003474D9"/>
    <w:rsid w:val="00347523"/>
    <w:rsid w:val="003475C7"/>
    <w:rsid w:val="00347896"/>
    <w:rsid w:val="003479E5"/>
    <w:rsid w:val="00347CA9"/>
    <w:rsid w:val="00347CC7"/>
    <w:rsid w:val="00347F1B"/>
    <w:rsid w:val="00347FE1"/>
    <w:rsid w:val="00350380"/>
    <w:rsid w:val="0035055F"/>
    <w:rsid w:val="003506D4"/>
    <w:rsid w:val="00350B38"/>
    <w:rsid w:val="00350DBD"/>
    <w:rsid w:val="003510A3"/>
    <w:rsid w:val="00351C7C"/>
    <w:rsid w:val="00351E03"/>
    <w:rsid w:val="00351E53"/>
    <w:rsid w:val="00351FCA"/>
    <w:rsid w:val="003523B4"/>
    <w:rsid w:val="0035244C"/>
    <w:rsid w:val="00352943"/>
    <w:rsid w:val="00352E31"/>
    <w:rsid w:val="00353592"/>
    <w:rsid w:val="003535A0"/>
    <w:rsid w:val="003538C2"/>
    <w:rsid w:val="00353A48"/>
    <w:rsid w:val="00353E41"/>
    <w:rsid w:val="00354160"/>
    <w:rsid w:val="0035435B"/>
    <w:rsid w:val="00354376"/>
    <w:rsid w:val="003545D2"/>
    <w:rsid w:val="00354895"/>
    <w:rsid w:val="00354A7D"/>
    <w:rsid w:val="00354C87"/>
    <w:rsid w:val="0035510F"/>
    <w:rsid w:val="00355806"/>
    <w:rsid w:val="00355E1A"/>
    <w:rsid w:val="00355FEF"/>
    <w:rsid w:val="003561DC"/>
    <w:rsid w:val="00356781"/>
    <w:rsid w:val="00356800"/>
    <w:rsid w:val="00356A58"/>
    <w:rsid w:val="00356B5A"/>
    <w:rsid w:val="00356E5F"/>
    <w:rsid w:val="00357089"/>
    <w:rsid w:val="00357097"/>
    <w:rsid w:val="003570F5"/>
    <w:rsid w:val="003575E8"/>
    <w:rsid w:val="0035770C"/>
    <w:rsid w:val="003578A6"/>
    <w:rsid w:val="003578CB"/>
    <w:rsid w:val="00357A03"/>
    <w:rsid w:val="00357B88"/>
    <w:rsid w:val="00357DA9"/>
    <w:rsid w:val="00357E4C"/>
    <w:rsid w:val="00357ED3"/>
    <w:rsid w:val="00357F70"/>
    <w:rsid w:val="00360764"/>
    <w:rsid w:val="00360879"/>
    <w:rsid w:val="00360F1C"/>
    <w:rsid w:val="00360F57"/>
    <w:rsid w:val="00361889"/>
    <w:rsid w:val="00361C0E"/>
    <w:rsid w:val="00361D4C"/>
    <w:rsid w:val="00361DC8"/>
    <w:rsid w:val="00361E02"/>
    <w:rsid w:val="00361E37"/>
    <w:rsid w:val="00361ECB"/>
    <w:rsid w:val="00361F7E"/>
    <w:rsid w:val="003620BA"/>
    <w:rsid w:val="003625F5"/>
    <w:rsid w:val="00362654"/>
    <w:rsid w:val="003629D7"/>
    <w:rsid w:val="00362FD8"/>
    <w:rsid w:val="0036317A"/>
    <w:rsid w:val="003635F6"/>
    <w:rsid w:val="0036384F"/>
    <w:rsid w:val="00363B07"/>
    <w:rsid w:val="00363BF2"/>
    <w:rsid w:val="00363D88"/>
    <w:rsid w:val="00363DEF"/>
    <w:rsid w:val="0036402C"/>
    <w:rsid w:val="0036418B"/>
    <w:rsid w:val="003642DE"/>
    <w:rsid w:val="00364590"/>
    <w:rsid w:val="0036463B"/>
    <w:rsid w:val="0036485E"/>
    <w:rsid w:val="0036491C"/>
    <w:rsid w:val="00364995"/>
    <w:rsid w:val="00364AC6"/>
    <w:rsid w:val="00364CAC"/>
    <w:rsid w:val="00364DF3"/>
    <w:rsid w:val="0036524F"/>
    <w:rsid w:val="0036579D"/>
    <w:rsid w:val="00365DF4"/>
    <w:rsid w:val="00366197"/>
    <w:rsid w:val="00366448"/>
    <w:rsid w:val="00366577"/>
    <w:rsid w:val="00366736"/>
    <w:rsid w:val="0036677D"/>
    <w:rsid w:val="003669FE"/>
    <w:rsid w:val="00367436"/>
    <w:rsid w:val="003674AF"/>
    <w:rsid w:val="003674D4"/>
    <w:rsid w:val="003676B8"/>
    <w:rsid w:val="003677BD"/>
    <w:rsid w:val="00367A10"/>
    <w:rsid w:val="00367CDB"/>
    <w:rsid w:val="00367CEB"/>
    <w:rsid w:val="00370204"/>
    <w:rsid w:val="003708DE"/>
    <w:rsid w:val="00370D24"/>
    <w:rsid w:val="00370EC9"/>
    <w:rsid w:val="003710E4"/>
    <w:rsid w:val="003714A6"/>
    <w:rsid w:val="00371826"/>
    <w:rsid w:val="00371FDD"/>
    <w:rsid w:val="003722B2"/>
    <w:rsid w:val="003723D3"/>
    <w:rsid w:val="003725E5"/>
    <w:rsid w:val="00372618"/>
    <w:rsid w:val="003726BA"/>
    <w:rsid w:val="003728C8"/>
    <w:rsid w:val="00372F15"/>
    <w:rsid w:val="00373226"/>
    <w:rsid w:val="00373645"/>
    <w:rsid w:val="00373E20"/>
    <w:rsid w:val="00373EB8"/>
    <w:rsid w:val="00374026"/>
    <w:rsid w:val="00374133"/>
    <w:rsid w:val="00374323"/>
    <w:rsid w:val="003743EF"/>
    <w:rsid w:val="003744AB"/>
    <w:rsid w:val="00374896"/>
    <w:rsid w:val="0037493A"/>
    <w:rsid w:val="00374A85"/>
    <w:rsid w:val="00374C3E"/>
    <w:rsid w:val="0037504D"/>
    <w:rsid w:val="00375423"/>
    <w:rsid w:val="003756F3"/>
    <w:rsid w:val="0037586C"/>
    <w:rsid w:val="00375944"/>
    <w:rsid w:val="00375EDC"/>
    <w:rsid w:val="0037601E"/>
    <w:rsid w:val="00376798"/>
    <w:rsid w:val="00376979"/>
    <w:rsid w:val="003769B1"/>
    <w:rsid w:val="00376B04"/>
    <w:rsid w:val="00376C68"/>
    <w:rsid w:val="00376CA8"/>
    <w:rsid w:val="00377693"/>
    <w:rsid w:val="003778CD"/>
    <w:rsid w:val="00377922"/>
    <w:rsid w:val="00377E46"/>
    <w:rsid w:val="00380672"/>
    <w:rsid w:val="00380820"/>
    <w:rsid w:val="0038105D"/>
    <w:rsid w:val="0038146D"/>
    <w:rsid w:val="003814D3"/>
    <w:rsid w:val="003816CD"/>
    <w:rsid w:val="00381A43"/>
    <w:rsid w:val="00381AB1"/>
    <w:rsid w:val="00381BB1"/>
    <w:rsid w:val="00381DEB"/>
    <w:rsid w:val="00381F0C"/>
    <w:rsid w:val="0038218E"/>
    <w:rsid w:val="00382774"/>
    <w:rsid w:val="00382B0E"/>
    <w:rsid w:val="00383019"/>
    <w:rsid w:val="00383786"/>
    <w:rsid w:val="00383B2D"/>
    <w:rsid w:val="00383C02"/>
    <w:rsid w:val="00383CCF"/>
    <w:rsid w:val="00383D83"/>
    <w:rsid w:val="00383FEE"/>
    <w:rsid w:val="0038472F"/>
    <w:rsid w:val="00384A43"/>
    <w:rsid w:val="00384A67"/>
    <w:rsid w:val="00384BA9"/>
    <w:rsid w:val="00384D18"/>
    <w:rsid w:val="00384EFD"/>
    <w:rsid w:val="0038517F"/>
    <w:rsid w:val="00385249"/>
    <w:rsid w:val="003856AE"/>
    <w:rsid w:val="003858D2"/>
    <w:rsid w:val="003860B5"/>
    <w:rsid w:val="003864BE"/>
    <w:rsid w:val="003866B9"/>
    <w:rsid w:val="00386773"/>
    <w:rsid w:val="0038690B"/>
    <w:rsid w:val="00386C9D"/>
    <w:rsid w:val="0038722E"/>
    <w:rsid w:val="00387412"/>
    <w:rsid w:val="00387725"/>
    <w:rsid w:val="0038797B"/>
    <w:rsid w:val="00387E21"/>
    <w:rsid w:val="0039038B"/>
    <w:rsid w:val="00390F49"/>
    <w:rsid w:val="0039114F"/>
    <w:rsid w:val="003913C4"/>
    <w:rsid w:val="0039159F"/>
    <w:rsid w:val="00391772"/>
    <w:rsid w:val="00391984"/>
    <w:rsid w:val="0039261F"/>
    <w:rsid w:val="003928DF"/>
    <w:rsid w:val="00392BB0"/>
    <w:rsid w:val="00392D82"/>
    <w:rsid w:val="00393873"/>
    <w:rsid w:val="00393BF2"/>
    <w:rsid w:val="00393D6C"/>
    <w:rsid w:val="00393FAB"/>
    <w:rsid w:val="003948EF"/>
    <w:rsid w:val="00394A83"/>
    <w:rsid w:val="00394ADE"/>
    <w:rsid w:val="00394B66"/>
    <w:rsid w:val="003953FC"/>
    <w:rsid w:val="0039549B"/>
    <w:rsid w:val="003957DB"/>
    <w:rsid w:val="0039585D"/>
    <w:rsid w:val="00395919"/>
    <w:rsid w:val="00395E07"/>
    <w:rsid w:val="00395E65"/>
    <w:rsid w:val="00396120"/>
    <w:rsid w:val="00396351"/>
    <w:rsid w:val="00396747"/>
    <w:rsid w:val="00396A10"/>
    <w:rsid w:val="00396B8C"/>
    <w:rsid w:val="00396B9F"/>
    <w:rsid w:val="00396EBA"/>
    <w:rsid w:val="00396EC6"/>
    <w:rsid w:val="0039726D"/>
    <w:rsid w:val="003973EB"/>
    <w:rsid w:val="0039746F"/>
    <w:rsid w:val="003974F8"/>
    <w:rsid w:val="003A00EA"/>
    <w:rsid w:val="003A0381"/>
    <w:rsid w:val="003A068F"/>
    <w:rsid w:val="003A0864"/>
    <w:rsid w:val="003A0E7C"/>
    <w:rsid w:val="003A0FAE"/>
    <w:rsid w:val="003A1105"/>
    <w:rsid w:val="003A111D"/>
    <w:rsid w:val="003A135C"/>
    <w:rsid w:val="003A13CB"/>
    <w:rsid w:val="003A1600"/>
    <w:rsid w:val="003A1A94"/>
    <w:rsid w:val="003A2118"/>
    <w:rsid w:val="003A2756"/>
    <w:rsid w:val="003A29E1"/>
    <w:rsid w:val="003A2C1C"/>
    <w:rsid w:val="003A2D36"/>
    <w:rsid w:val="003A2D96"/>
    <w:rsid w:val="003A2DF6"/>
    <w:rsid w:val="003A2F12"/>
    <w:rsid w:val="003A32FB"/>
    <w:rsid w:val="003A3384"/>
    <w:rsid w:val="003A3450"/>
    <w:rsid w:val="003A37E3"/>
    <w:rsid w:val="003A399A"/>
    <w:rsid w:val="003A39D8"/>
    <w:rsid w:val="003A3D0B"/>
    <w:rsid w:val="003A3D1B"/>
    <w:rsid w:val="003A4D51"/>
    <w:rsid w:val="003A50B4"/>
    <w:rsid w:val="003A52AD"/>
    <w:rsid w:val="003A5333"/>
    <w:rsid w:val="003A56F0"/>
    <w:rsid w:val="003A57D0"/>
    <w:rsid w:val="003A5CE5"/>
    <w:rsid w:val="003A68FC"/>
    <w:rsid w:val="003A69F2"/>
    <w:rsid w:val="003A6A5A"/>
    <w:rsid w:val="003A6B3B"/>
    <w:rsid w:val="003A704D"/>
    <w:rsid w:val="003A708A"/>
    <w:rsid w:val="003A7244"/>
    <w:rsid w:val="003A77AC"/>
    <w:rsid w:val="003A78AC"/>
    <w:rsid w:val="003A7C93"/>
    <w:rsid w:val="003A7CDE"/>
    <w:rsid w:val="003B0518"/>
    <w:rsid w:val="003B0727"/>
    <w:rsid w:val="003B09B3"/>
    <w:rsid w:val="003B0F58"/>
    <w:rsid w:val="003B1262"/>
    <w:rsid w:val="003B1619"/>
    <w:rsid w:val="003B1B94"/>
    <w:rsid w:val="003B1E83"/>
    <w:rsid w:val="003B20DF"/>
    <w:rsid w:val="003B222B"/>
    <w:rsid w:val="003B224D"/>
    <w:rsid w:val="003B23C9"/>
    <w:rsid w:val="003B25BF"/>
    <w:rsid w:val="003B25D5"/>
    <w:rsid w:val="003B29BA"/>
    <w:rsid w:val="003B2C32"/>
    <w:rsid w:val="003B2D07"/>
    <w:rsid w:val="003B2F3F"/>
    <w:rsid w:val="003B370F"/>
    <w:rsid w:val="003B38A8"/>
    <w:rsid w:val="003B38F5"/>
    <w:rsid w:val="003B3E8E"/>
    <w:rsid w:val="003B4012"/>
    <w:rsid w:val="003B4575"/>
    <w:rsid w:val="003B4D7B"/>
    <w:rsid w:val="003B4E2F"/>
    <w:rsid w:val="003B4EF8"/>
    <w:rsid w:val="003B5258"/>
    <w:rsid w:val="003B5585"/>
    <w:rsid w:val="003B56DC"/>
    <w:rsid w:val="003B58D5"/>
    <w:rsid w:val="003B5BD8"/>
    <w:rsid w:val="003B5D5E"/>
    <w:rsid w:val="003B5EF0"/>
    <w:rsid w:val="003B638E"/>
    <w:rsid w:val="003B6541"/>
    <w:rsid w:val="003B6727"/>
    <w:rsid w:val="003B6B3A"/>
    <w:rsid w:val="003B6C13"/>
    <w:rsid w:val="003B6FA8"/>
    <w:rsid w:val="003B71E4"/>
    <w:rsid w:val="003B7C5D"/>
    <w:rsid w:val="003B7DEA"/>
    <w:rsid w:val="003C012F"/>
    <w:rsid w:val="003C013F"/>
    <w:rsid w:val="003C0518"/>
    <w:rsid w:val="003C0DDD"/>
    <w:rsid w:val="003C0EEF"/>
    <w:rsid w:val="003C0F08"/>
    <w:rsid w:val="003C1C48"/>
    <w:rsid w:val="003C1FD0"/>
    <w:rsid w:val="003C2483"/>
    <w:rsid w:val="003C24DC"/>
    <w:rsid w:val="003C2E80"/>
    <w:rsid w:val="003C2F22"/>
    <w:rsid w:val="003C35B5"/>
    <w:rsid w:val="003C3B84"/>
    <w:rsid w:val="003C3B9F"/>
    <w:rsid w:val="003C424D"/>
    <w:rsid w:val="003C428F"/>
    <w:rsid w:val="003C4718"/>
    <w:rsid w:val="003C494F"/>
    <w:rsid w:val="003C49E9"/>
    <w:rsid w:val="003C4CA7"/>
    <w:rsid w:val="003C4F82"/>
    <w:rsid w:val="003C526A"/>
    <w:rsid w:val="003C5E70"/>
    <w:rsid w:val="003C621B"/>
    <w:rsid w:val="003C62AC"/>
    <w:rsid w:val="003C65DB"/>
    <w:rsid w:val="003C680C"/>
    <w:rsid w:val="003C6B80"/>
    <w:rsid w:val="003C6FED"/>
    <w:rsid w:val="003C71DB"/>
    <w:rsid w:val="003C757A"/>
    <w:rsid w:val="003C7690"/>
    <w:rsid w:val="003C7AE9"/>
    <w:rsid w:val="003C7F2C"/>
    <w:rsid w:val="003D0472"/>
    <w:rsid w:val="003D0DBA"/>
    <w:rsid w:val="003D0E36"/>
    <w:rsid w:val="003D0F63"/>
    <w:rsid w:val="003D13F9"/>
    <w:rsid w:val="003D1997"/>
    <w:rsid w:val="003D1DAE"/>
    <w:rsid w:val="003D1DC3"/>
    <w:rsid w:val="003D1F6E"/>
    <w:rsid w:val="003D1FE5"/>
    <w:rsid w:val="003D214B"/>
    <w:rsid w:val="003D2B3D"/>
    <w:rsid w:val="003D2B84"/>
    <w:rsid w:val="003D2DF4"/>
    <w:rsid w:val="003D2F3E"/>
    <w:rsid w:val="003D300A"/>
    <w:rsid w:val="003D3035"/>
    <w:rsid w:val="003D3189"/>
    <w:rsid w:val="003D3206"/>
    <w:rsid w:val="003D3455"/>
    <w:rsid w:val="003D3628"/>
    <w:rsid w:val="003D3A8C"/>
    <w:rsid w:val="003D3D1C"/>
    <w:rsid w:val="003D3E93"/>
    <w:rsid w:val="003D405E"/>
    <w:rsid w:val="003D4464"/>
    <w:rsid w:val="003D4A0A"/>
    <w:rsid w:val="003D4ED5"/>
    <w:rsid w:val="003D5163"/>
    <w:rsid w:val="003D5558"/>
    <w:rsid w:val="003D55F4"/>
    <w:rsid w:val="003D5929"/>
    <w:rsid w:val="003D5EB8"/>
    <w:rsid w:val="003D6218"/>
    <w:rsid w:val="003D638D"/>
    <w:rsid w:val="003D646D"/>
    <w:rsid w:val="003D65A6"/>
    <w:rsid w:val="003D68E0"/>
    <w:rsid w:val="003D6995"/>
    <w:rsid w:val="003D6B84"/>
    <w:rsid w:val="003D6E5E"/>
    <w:rsid w:val="003D7287"/>
    <w:rsid w:val="003D7614"/>
    <w:rsid w:val="003D7969"/>
    <w:rsid w:val="003D7E37"/>
    <w:rsid w:val="003D7E3F"/>
    <w:rsid w:val="003E0FEF"/>
    <w:rsid w:val="003E1570"/>
    <w:rsid w:val="003E1B52"/>
    <w:rsid w:val="003E1D3F"/>
    <w:rsid w:val="003E224C"/>
    <w:rsid w:val="003E2251"/>
    <w:rsid w:val="003E227B"/>
    <w:rsid w:val="003E2433"/>
    <w:rsid w:val="003E2627"/>
    <w:rsid w:val="003E2791"/>
    <w:rsid w:val="003E293D"/>
    <w:rsid w:val="003E2A7E"/>
    <w:rsid w:val="003E2D4D"/>
    <w:rsid w:val="003E2E66"/>
    <w:rsid w:val="003E3085"/>
    <w:rsid w:val="003E31AB"/>
    <w:rsid w:val="003E3221"/>
    <w:rsid w:val="003E3419"/>
    <w:rsid w:val="003E34E8"/>
    <w:rsid w:val="003E35EF"/>
    <w:rsid w:val="003E3A4E"/>
    <w:rsid w:val="003E3DB9"/>
    <w:rsid w:val="003E4B23"/>
    <w:rsid w:val="003E4E84"/>
    <w:rsid w:val="003E530C"/>
    <w:rsid w:val="003E53EE"/>
    <w:rsid w:val="003E5569"/>
    <w:rsid w:val="003E569D"/>
    <w:rsid w:val="003E56EA"/>
    <w:rsid w:val="003E5787"/>
    <w:rsid w:val="003E5A38"/>
    <w:rsid w:val="003E5B5C"/>
    <w:rsid w:val="003E5BDD"/>
    <w:rsid w:val="003E5DF0"/>
    <w:rsid w:val="003E61D5"/>
    <w:rsid w:val="003E64EF"/>
    <w:rsid w:val="003E6652"/>
    <w:rsid w:val="003E68BF"/>
    <w:rsid w:val="003E6D96"/>
    <w:rsid w:val="003E6F43"/>
    <w:rsid w:val="003E6F5D"/>
    <w:rsid w:val="003E717E"/>
    <w:rsid w:val="003E71B6"/>
    <w:rsid w:val="003E7513"/>
    <w:rsid w:val="003E779E"/>
    <w:rsid w:val="003E798F"/>
    <w:rsid w:val="003E7EF1"/>
    <w:rsid w:val="003E7F3F"/>
    <w:rsid w:val="003F0049"/>
    <w:rsid w:val="003F0368"/>
    <w:rsid w:val="003F03F3"/>
    <w:rsid w:val="003F0AFA"/>
    <w:rsid w:val="003F0C48"/>
    <w:rsid w:val="003F0DC1"/>
    <w:rsid w:val="003F111E"/>
    <w:rsid w:val="003F125D"/>
    <w:rsid w:val="003F16FE"/>
    <w:rsid w:val="003F190A"/>
    <w:rsid w:val="003F1CBD"/>
    <w:rsid w:val="003F1FCF"/>
    <w:rsid w:val="003F2015"/>
    <w:rsid w:val="003F2266"/>
    <w:rsid w:val="003F2684"/>
    <w:rsid w:val="003F2757"/>
    <w:rsid w:val="003F2943"/>
    <w:rsid w:val="003F2C21"/>
    <w:rsid w:val="003F2E0E"/>
    <w:rsid w:val="003F2FFA"/>
    <w:rsid w:val="003F3152"/>
    <w:rsid w:val="003F338B"/>
    <w:rsid w:val="003F3A0D"/>
    <w:rsid w:val="003F3CC1"/>
    <w:rsid w:val="003F3D55"/>
    <w:rsid w:val="003F3DC9"/>
    <w:rsid w:val="003F3FA6"/>
    <w:rsid w:val="003F4010"/>
    <w:rsid w:val="003F420E"/>
    <w:rsid w:val="003F45FB"/>
    <w:rsid w:val="003F4638"/>
    <w:rsid w:val="003F4750"/>
    <w:rsid w:val="003F4951"/>
    <w:rsid w:val="003F4C4D"/>
    <w:rsid w:val="003F4C8A"/>
    <w:rsid w:val="003F4E01"/>
    <w:rsid w:val="003F505B"/>
    <w:rsid w:val="003F5732"/>
    <w:rsid w:val="003F5780"/>
    <w:rsid w:val="003F591F"/>
    <w:rsid w:val="003F592F"/>
    <w:rsid w:val="003F61D2"/>
    <w:rsid w:val="003F6BF5"/>
    <w:rsid w:val="003F6D9A"/>
    <w:rsid w:val="003F7081"/>
    <w:rsid w:val="003F7D15"/>
    <w:rsid w:val="00400003"/>
    <w:rsid w:val="00400177"/>
    <w:rsid w:val="0040037F"/>
    <w:rsid w:val="004005C6"/>
    <w:rsid w:val="00400F1E"/>
    <w:rsid w:val="00401916"/>
    <w:rsid w:val="00401A38"/>
    <w:rsid w:val="00402002"/>
    <w:rsid w:val="00402026"/>
    <w:rsid w:val="00402076"/>
    <w:rsid w:val="004022B9"/>
    <w:rsid w:val="00402365"/>
    <w:rsid w:val="004024EA"/>
    <w:rsid w:val="00402C58"/>
    <w:rsid w:val="00402E07"/>
    <w:rsid w:val="0040336B"/>
    <w:rsid w:val="0040362F"/>
    <w:rsid w:val="004036EE"/>
    <w:rsid w:val="00403F8F"/>
    <w:rsid w:val="00403FED"/>
    <w:rsid w:val="004041C1"/>
    <w:rsid w:val="00404611"/>
    <w:rsid w:val="00404617"/>
    <w:rsid w:val="004046E6"/>
    <w:rsid w:val="00404B71"/>
    <w:rsid w:val="00405123"/>
    <w:rsid w:val="00405133"/>
    <w:rsid w:val="00405276"/>
    <w:rsid w:val="00405535"/>
    <w:rsid w:val="00405633"/>
    <w:rsid w:val="004057B6"/>
    <w:rsid w:val="00405AC5"/>
    <w:rsid w:val="00405CFB"/>
    <w:rsid w:val="00405FF3"/>
    <w:rsid w:val="00406062"/>
    <w:rsid w:val="0040639C"/>
    <w:rsid w:val="0040641D"/>
    <w:rsid w:val="004065BD"/>
    <w:rsid w:val="004066C3"/>
    <w:rsid w:val="004069FE"/>
    <w:rsid w:val="004070B5"/>
    <w:rsid w:val="00407107"/>
    <w:rsid w:val="0040723A"/>
    <w:rsid w:val="004073E3"/>
    <w:rsid w:val="004075D6"/>
    <w:rsid w:val="00407A47"/>
    <w:rsid w:val="00407A66"/>
    <w:rsid w:val="00407B73"/>
    <w:rsid w:val="00407D0C"/>
    <w:rsid w:val="0041034C"/>
    <w:rsid w:val="004105CC"/>
    <w:rsid w:val="00410B03"/>
    <w:rsid w:val="00410BE6"/>
    <w:rsid w:val="00410DC7"/>
    <w:rsid w:val="00411036"/>
    <w:rsid w:val="004111EE"/>
    <w:rsid w:val="00411234"/>
    <w:rsid w:val="00411611"/>
    <w:rsid w:val="004118FE"/>
    <w:rsid w:val="004119E8"/>
    <w:rsid w:val="00411BDF"/>
    <w:rsid w:val="00411EB0"/>
    <w:rsid w:val="0041200E"/>
    <w:rsid w:val="00412084"/>
    <w:rsid w:val="0041217A"/>
    <w:rsid w:val="00412572"/>
    <w:rsid w:val="00412679"/>
    <w:rsid w:val="004126C4"/>
    <w:rsid w:val="00412ABC"/>
    <w:rsid w:val="00412C1C"/>
    <w:rsid w:val="004133EA"/>
    <w:rsid w:val="004138F6"/>
    <w:rsid w:val="00413D30"/>
    <w:rsid w:val="00413EE4"/>
    <w:rsid w:val="00414284"/>
    <w:rsid w:val="00414565"/>
    <w:rsid w:val="00414931"/>
    <w:rsid w:val="004149E4"/>
    <w:rsid w:val="00414D78"/>
    <w:rsid w:val="004154D5"/>
    <w:rsid w:val="00415893"/>
    <w:rsid w:val="00415A0B"/>
    <w:rsid w:val="00415A7F"/>
    <w:rsid w:val="004162B9"/>
    <w:rsid w:val="0041638D"/>
    <w:rsid w:val="004169DD"/>
    <w:rsid w:val="00416E43"/>
    <w:rsid w:val="00417347"/>
    <w:rsid w:val="0041734E"/>
    <w:rsid w:val="00417DB4"/>
    <w:rsid w:val="00417DD9"/>
    <w:rsid w:val="00420074"/>
    <w:rsid w:val="004203ED"/>
    <w:rsid w:val="00420480"/>
    <w:rsid w:val="004208A4"/>
    <w:rsid w:val="004209C1"/>
    <w:rsid w:val="00420DB5"/>
    <w:rsid w:val="00420F6C"/>
    <w:rsid w:val="00421A0C"/>
    <w:rsid w:val="00422196"/>
    <w:rsid w:val="00422549"/>
    <w:rsid w:val="00422768"/>
    <w:rsid w:val="0042288F"/>
    <w:rsid w:val="00422925"/>
    <w:rsid w:val="00422B50"/>
    <w:rsid w:val="00422CFB"/>
    <w:rsid w:val="00422E6E"/>
    <w:rsid w:val="00422EB8"/>
    <w:rsid w:val="00423276"/>
    <w:rsid w:val="004237A0"/>
    <w:rsid w:val="0042389A"/>
    <w:rsid w:val="0042389E"/>
    <w:rsid w:val="00423B27"/>
    <w:rsid w:val="00423F50"/>
    <w:rsid w:val="00423FD0"/>
    <w:rsid w:val="004244E4"/>
    <w:rsid w:val="00424703"/>
    <w:rsid w:val="00424757"/>
    <w:rsid w:val="00425160"/>
    <w:rsid w:val="00425348"/>
    <w:rsid w:val="004256EA"/>
    <w:rsid w:val="0042571E"/>
    <w:rsid w:val="004262AC"/>
    <w:rsid w:val="004262F7"/>
    <w:rsid w:val="004266D7"/>
    <w:rsid w:val="00426831"/>
    <w:rsid w:val="00426CFF"/>
    <w:rsid w:val="00427481"/>
    <w:rsid w:val="00427482"/>
    <w:rsid w:val="004276A4"/>
    <w:rsid w:val="00427B8C"/>
    <w:rsid w:val="00427C06"/>
    <w:rsid w:val="00427D65"/>
    <w:rsid w:val="00427E4E"/>
    <w:rsid w:val="00427EA0"/>
    <w:rsid w:val="00427EC9"/>
    <w:rsid w:val="00430301"/>
    <w:rsid w:val="0043036D"/>
    <w:rsid w:val="00430779"/>
    <w:rsid w:val="00431173"/>
    <w:rsid w:val="00431287"/>
    <w:rsid w:val="00431388"/>
    <w:rsid w:val="0043168F"/>
    <w:rsid w:val="00431751"/>
    <w:rsid w:val="00431B9D"/>
    <w:rsid w:val="004320AE"/>
    <w:rsid w:val="004327EC"/>
    <w:rsid w:val="004329D4"/>
    <w:rsid w:val="00432B1D"/>
    <w:rsid w:val="00432CB9"/>
    <w:rsid w:val="00432E8D"/>
    <w:rsid w:val="0043306B"/>
    <w:rsid w:val="004330F1"/>
    <w:rsid w:val="004334AF"/>
    <w:rsid w:val="004334F5"/>
    <w:rsid w:val="0043374A"/>
    <w:rsid w:val="00433750"/>
    <w:rsid w:val="0043384F"/>
    <w:rsid w:val="00433B9F"/>
    <w:rsid w:val="00433C03"/>
    <w:rsid w:val="00433CFF"/>
    <w:rsid w:val="00433D26"/>
    <w:rsid w:val="00434118"/>
    <w:rsid w:val="00434143"/>
    <w:rsid w:val="00434B47"/>
    <w:rsid w:val="00434C94"/>
    <w:rsid w:val="00434D60"/>
    <w:rsid w:val="00434E77"/>
    <w:rsid w:val="00434EE4"/>
    <w:rsid w:val="00435AEE"/>
    <w:rsid w:val="00436238"/>
    <w:rsid w:val="0043629D"/>
    <w:rsid w:val="00436745"/>
    <w:rsid w:val="00436831"/>
    <w:rsid w:val="00436A8F"/>
    <w:rsid w:val="00436AE4"/>
    <w:rsid w:val="00436C18"/>
    <w:rsid w:val="00436C98"/>
    <w:rsid w:val="00436D18"/>
    <w:rsid w:val="004370A7"/>
    <w:rsid w:val="0043726A"/>
    <w:rsid w:val="004375A9"/>
    <w:rsid w:val="004376FD"/>
    <w:rsid w:val="00437C71"/>
    <w:rsid w:val="00437F74"/>
    <w:rsid w:val="00440114"/>
    <w:rsid w:val="004403BE"/>
    <w:rsid w:val="004406C9"/>
    <w:rsid w:val="00440798"/>
    <w:rsid w:val="004407AC"/>
    <w:rsid w:val="004407B1"/>
    <w:rsid w:val="00440A8F"/>
    <w:rsid w:val="00441281"/>
    <w:rsid w:val="0044137F"/>
    <w:rsid w:val="00441815"/>
    <w:rsid w:val="004422D9"/>
    <w:rsid w:val="00442375"/>
    <w:rsid w:val="004424C3"/>
    <w:rsid w:val="00442855"/>
    <w:rsid w:val="004428E9"/>
    <w:rsid w:val="004428EF"/>
    <w:rsid w:val="00442B37"/>
    <w:rsid w:val="00442D86"/>
    <w:rsid w:val="00443635"/>
    <w:rsid w:val="004436F8"/>
    <w:rsid w:val="004442AE"/>
    <w:rsid w:val="00444802"/>
    <w:rsid w:val="00444D45"/>
    <w:rsid w:val="00445023"/>
    <w:rsid w:val="004450AB"/>
    <w:rsid w:val="0044510E"/>
    <w:rsid w:val="00445377"/>
    <w:rsid w:val="00445651"/>
    <w:rsid w:val="0044570B"/>
    <w:rsid w:val="004458A6"/>
    <w:rsid w:val="004458F8"/>
    <w:rsid w:val="00445AC1"/>
    <w:rsid w:val="00445F5D"/>
    <w:rsid w:val="004465BB"/>
    <w:rsid w:val="00446732"/>
    <w:rsid w:val="004469DD"/>
    <w:rsid w:val="00446B44"/>
    <w:rsid w:val="00446D8A"/>
    <w:rsid w:val="00446F87"/>
    <w:rsid w:val="00447231"/>
    <w:rsid w:val="00447440"/>
    <w:rsid w:val="00447663"/>
    <w:rsid w:val="00447B39"/>
    <w:rsid w:val="00447C12"/>
    <w:rsid w:val="00447EAC"/>
    <w:rsid w:val="00450164"/>
    <w:rsid w:val="004501B9"/>
    <w:rsid w:val="0045059E"/>
    <w:rsid w:val="00450772"/>
    <w:rsid w:val="0045086F"/>
    <w:rsid w:val="00450AA8"/>
    <w:rsid w:val="00450C64"/>
    <w:rsid w:val="004511AC"/>
    <w:rsid w:val="00451464"/>
    <w:rsid w:val="004516CA"/>
    <w:rsid w:val="00451975"/>
    <w:rsid w:val="00451C62"/>
    <w:rsid w:val="00452317"/>
    <w:rsid w:val="00452323"/>
    <w:rsid w:val="00452756"/>
    <w:rsid w:val="00452EB0"/>
    <w:rsid w:val="00452EC3"/>
    <w:rsid w:val="00452FB6"/>
    <w:rsid w:val="00453656"/>
    <w:rsid w:val="00453920"/>
    <w:rsid w:val="00453937"/>
    <w:rsid w:val="004548E4"/>
    <w:rsid w:val="00454A71"/>
    <w:rsid w:val="00454B0B"/>
    <w:rsid w:val="00454DED"/>
    <w:rsid w:val="00454F83"/>
    <w:rsid w:val="00455336"/>
    <w:rsid w:val="004554BF"/>
    <w:rsid w:val="00455717"/>
    <w:rsid w:val="004559B6"/>
    <w:rsid w:val="00455DD9"/>
    <w:rsid w:val="004569A1"/>
    <w:rsid w:val="00456E5A"/>
    <w:rsid w:val="00456EFA"/>
    <w:rsid w:val="0045762A"/>
    <w:rsid w:val="00457707"/>
    <w:rsid w:val="0045781E"/>
    <w:rsid w:val="00457A6E"/>
    <w:rsid w:val="00457C82"/>
    <w:rsid w:val="00457D19"/>
    <w:rsid w:val="00460324"/>
    <w:rsid w:val="004607A1"/>
    <w:rsid w:val="00460ACA"/>
    <w:rsid w:val="00460AFA"/>
    <w:rsid w:val="00460D16"/>
    <w:rsid w:val="00460DE4"/>
    <w:rsid w:val="004618EA"/>
    <w:rsid w:val="004620CB"/>
    <w:rsid w:val="00462239"/>
    <w:rsid w:val="004626EA"/>
    <w:rsid w:val="0046297B"/>
    <w:rsid w:val="00462D82"/>
    <w:rsid w:val="00462E43"/>
    <w:rsid w:val="00463510"/>
    <w:rsid w:val="00463C33"/>
    <w:rsid w:val="00463D4F"/>
    <w:rsid w:val="00463FCF"/>
    <w:rsid w:val="00464176"/>
    <w:rsid w:val="004641D5"/>
    <w:rsid w:val="00464236"/>
    <w:rsid w:val="0046454F"/>
    <w:rsid w:val="00464A18"/>
    <w:rsid w:val="00464AEF"/>
    <w:rsid w:val="00464CC3"/>
    <w:rsid w:val="00464CDD"/>
    <w:rsid w:val="00464DCE"/>
    <w:rsid w:val="00465392"/>
    <w:rsid w:val="00465A50"/>
    <w:rsid w:val="00465EDA"/>
    <w:rsid w:val="004661B8"/>
    <w:rsid w:val="00466203"/>
    <w:rsid w:val="0046645E"/>
    <w:rsid w:val="004665E8"/>
    <w:rsid w:val="0046669F"/>
    <w:rsid w:val="004666BF"/>
    <w:rsid w:val="00466803"/>
    <w:rsid w:val="00466AD5"/>
    <w:rsid w:val="00467340"/>
    <w:rsid w:val="00467480"/>
    <w:rsid w:val="00467986"/>
    <w:rsid w:val="004679D2"/>
    <w:rsid w:val="00467A2B"/>
    <w:rsid w:val="00467BA9"/>
    <w:rsid w:val="00467E12"/>
    <w:rsid w:val="0047015C"/>
    <w:rsid w:val="004702B9"/>
    <w:rsid w:val="0047054E"/>
    <w:rsid w:val="0047057F"/>
    <w:rsid w:val="004709FE"/>
    <w:rsid w:val="00470C4D"/>
    <w:rsid w:val="00470C9F"/>
    <w:rsid w:val="00470FF9"/>
    <w:rsid w:val="0047119B"/>
    <w:rsid w:val="004713B3"/>
    <w:rsid w:val="0047152F"/>
    <w:rsid w:val="00471B73"/>
    <w:rsid w:val="00471B8D"/>
    <w:rsid w:val="00471C17"/>
    <w:rsid w:val="00471E17"/>
    <w:rsid w:val="00471F16"/>
    <w:rsid w:val="0047215D"/>
    <w:rsid w:val="0047280F"/>
    <w:rsid w:val="0047282E"/>
    <w:rsid w:val="004729DC"/>
    <w:rsid w:val="00472CE6"/>
    <w:rsid w:val="004730C1"/>
    <w:rsid w:val="0047338A"/>
    <w:rsid w:val="004734A7"/>
    <w:rsid w:val="004736F2"/>
    <w:rsid w:val="004737EA"/>
    <w:rsid w:val="00473891"/>
    <w:rsid w:val="00473993"/>
    <w:rsid w:val="00473A19"/>
    <w:rsid w:val="00473B58"/>
    <w:rsid w:val="00473C61"/>
    <w:rsid w:val="00473D25"/>
    <w:rsid w:val="00474005"/>
    <w:rsid w:val="004744B7"/>
    <w:rsid w:val="0047459E"/>
    <w:rsid w:val="004748A5"/>
    <w:rsid w:val="00474AED"/>
    <w:rsid w:val="00474DE0"/>
    <w:rsid w:val="004755AC"/>
    <w:rsid w:val="004756C7"/>
    <w:rsid w:val="00475A65"/>
    <w:rsid w:val="00475AF7"/>
    <w:rsid w:val="00475C09"/>
    <w:rsid w:val="00476082"/>
    <w:rsid w:val="0047612C"/>
    <w:rsid w:val="00476157"/>
    <w:rsid w:val="0047639B"/>
    <w:rsid w:val="0047676E"/>
    <w:rsid w:val="004769F3"/>
    <w:rsid w:val="004772A7"/>
    <w:rsid w:val="00477338"/>
    <w:rsid w:val="0047780A"/>
    <w:rsid w:val="004778CF"/>
    <w:rsid w:val="00477B6E"/>
    <w:rsid w:val="00480530"/>
    <w:rsid w:val="00480A17"/>
    <w:rsid w:val="00480CC1"/>
    <w:rsid w:val="004813FB"/>
    <w:rsid w:val="00481513"/>
    <w:rsid w:val="004815F6"/>
    <w:rsid w:val="00481A59"/>
    <w:rsid w:val="00481D91"/>
    <w:rsid w:val="00481EE2"/>
    <w:rsid w:val="00481F68"/>
    <w:rsid w:val="0048210B"/>
    <w:rsid w:val="004821C7"/>
    <w:rsid w:val="00482515"/>
    <w:rsid w:val="00482743"/>
    <w:rsid w:val="0048292A"/>
    <w:rsid w:val="00482D68"/>
    <w:rsid w:val="00482E39"/>
    <w:rsid w:val="004831A0"/>
    <w:rsid w:val="0048338D"/>
    <w:rsid w:val="00483831"/>
    <w:rsid w:val="00483ED1"/>
    <w:rsid w:val="00484188"/>
    <w:rsid w:val="004842EB"/>
    <w:rsid w:val="00484573"/>
    <w:rsid w:val="00484897"/>
    <w:rsid w:val="00484908"/>
    <w:rsid w:val="00485489"/>
    <w:rsid w:val="004858DA"/>
    <w:rsid w:val="00485A7F"/>
    <w:rsid w:val="00485A96"/>
    <w:rsid w:val="00486101"/>
    <w:rsid w:val="004862D9"/>
    <w:rsid w:val="00486909"/>
    <w:rsid w:val="00486A24"/>
    <w:rsid w:val="00486B0F"/>
    <w:rsid w:val="00486DFF"/>
    <w:rsid w:val="00486F87"/>
    <w:rsid w:val="00487341"/>
    <w:rsid w:val="00487704"/>
    <w:rsid w:val="0048775D"/>
    <w:rsid w:val="0048778C"/>
    <w:rsid w:val="00487820"/>
    <w:rsid w:val="00487D1B"/>
    <w:rsid w:val="00487EB1"/>
    <w:rsid w:val="00490356"/>
    <w:rsid w:val="004906AD"/>
    <w:rsid w:val="00490A07"/>
    <w:rsid w:val="00490E7A"/>
    <w:rsid w:val="00491368"/>
    <w:rsid w:val="00491491"/>
    <w:rsid w:val="0049177D"/>
    <w:rsid w:val="00492194"/>
    <w:rsid w:val="00492474"/>
    <w:rsid w:val="0049247B"/>
    <w:rsid w:val="00492506"/>
    <w:rsid w:val="00492666"/>
    <w:rsid w:val="00492700"/>
    <w:rsid w:val="004929C1"/>
    <w:rsid w:val="00492A47"/>
    <w:rsid w:val="00492A86"/>
    <w:rsid w:val="00492D10"/>
    <w:rsid w:val="00492E5A"/>
    <w:rsid w:val="004936CA"/>
    <w:rsid w:val="00493750"/>
    <w:rsid w:val="00493A7B"/>
    <w:rsid w:val="00493BD7"/>
    <w:rsid w:val="00493D9D"/>
    <w:rsid w:val="00493FC5"/>
    <w:rsid w:val="00494183"/>
    <w:rsid w:val="00494289"/>
    <w:rsid w:val="004946B3"/>
    <w:rsid w:val="00494A5C"/>
    <w:rsid w:val="00494D00"/>
    <w:rsid w:val="00495A30"/>
    <w:rsid w:val="00495E7C"/>
    <w:rsid w:val="0049618A"/>
    <w:rsid w:val="0049694F"/>
    <w:rsid w:val="00496AD9"/>
    <w:rsid w:val="00496B01"/>
    <w:rsid w:val="00496EA0"/>
    <w:rsid w:val="00497016"/>
    <w:rsid w:val="004974C9"/>
    <w:rsid w:val="00497777"/>
    <w:rsid w:val="00497A68"/>
    <w:rsid w:val="00497F23"/>
    <w:rsid w:val="004A0033"/>
    <w:rsid w:val="004A0EB0"/>
    <w:rsid w:val="004A125B"/>
    <w:rsid w:val="004A15BB"/>
    <w:rsid w:val="004A18C7"/>
    <w:rsid w:val="004A24CA"/>
    <w:rsid w:val="004A25C5"/>
    <w:rsid w:val="004A27B0"/>
    <w:rsid w:val="004A2949"/>
    <w:rsid w:val="004A2B44"/>
    <w:rsid w:val="004A2C3B"/>
    <w:rsid w:val="004A2C6B"/>
    <w:rsid w:val="004A2D3B"/>
    <w:rsid w:val="004A2DF3"/>
    <w:rsid w:val="004A32B6"/>
    <w:rsid w:val="004A3595"/>
    <w:rsid w:val="004A3972"/>
    <w:rsid w:val="004A3AC5"/>
    <w:rsid w:val="004A4039"/>
    <w:rsid w:val="004A4416"/>
    <w:rsid w:val="004A4E65"/>
    <w:rsid w:val="004A593B"/>
    <w:rsid w:val="004A5AE8"/>
    <w:rsid w:val="004A5D2F"/>
    <w:rsid w:val="004A5E55"/>
    <w:rsid w:val="004A5FF9"/>
    <w:rsid w:val="004A61E8"/>
    <w:rsid w:val="004A66A5"/>
    <w:rsid w:val="004A6731"/>
    <w:rsid w:val="004A674F"/>
    <w:rsid w:val="004A67F0"/>
    <w:rsid w:val="004A69D3"/>
    <w:rsid w:val="004A6A6D"/>
    <w:rsid w:val="004A6BC4"/>
    <w:rsid w:val="004A6FE6"/>
    <w:rsid w:val="004A7231"/>
    <w:rsid w:val="004A77F3"/>
    <w:rsid w:val="004B00DE"/>
    <w:rsid w:val="004B01F8"/>
    <w:rsid w:val="004B0477"/>
    <w:rsid w:val="004B0501"/>
    <w:rsid w:val="004B176A"/>
    <w:rsid w:val="004B18B4"/>
    <w:rsid w:val="004B19DA"/>
    <w:rsid w:val="004B1C23"/>
    <w:rsid w:val="004B1EF8"/>
    <w:rsid w:val="004B2037"/>
    <w:rsid w:val="004B214E"/>
    <w:rsid w:val="004B2C53"/>
    <w:rsid w:val="004B2C7A"/>
    <w:rsid w:val="004B2D04"/>
    <w:rsid w:val="004B2F66"/>
    <w:rsid w:val="004B2F74"/>
    <w:rsid w:val="004B3072"/>
    <w:rsid w:val="004B31A8"/>
    <w:rsid w:val="004B33CF"/>
    <w:rsid w:val="004B34C4"/>
    <w:rsid w:val="004B3B36"/>
    <w:rsid w:val="004B3DAB"/>
    <w:rsid w:val="004B3EAB"/>
    <w:rsid w:val="004B40F0"/>
    <w:rsid w:val="004B417D"/>
    <w:rsid w:val="004B41BB"/>
    <w:rsid w:val="004B43EF"/>
    <w:rsid w:val="004B4821"/>
    <w:rsid w:val="004B4897"/>
    <w:rsid w:val="004B4CCD"/>
    <w:rsid w:val="004B500C"/>
    <w:rsid w:val="004B506B"/>
    <w:rsid w:val="004B516C"/>
    <w:rsid w:val="004B53D4"/>
    <w:rsid w:val="004B54F7"/>
    <w:rsid w:val="004B5769"/>
    <w:rsid w:val="004B5C59"/>
    <w:rsid w:val="004B5EC9"/>
    <w:rsid w:val="004B6234"/>
    <w:rsid w:val="004B62A4"/>
    <w:rsid w:val="004B631A"/>
    <w:rsid w:val="004B64A3"/>
    <w:rsid w:val="004B6AE6"/>
    <w:rsid w:val="004B6D1C"/>
    <w:rsid w:val="004B6D74"/>
    <w:rsid w:val="004B6E25"/>
    <w:rsid w:val="004B7258"/>
    <w:rsid w:val="004B7386"/>
    <w:rsid w:val="004B7582"/>
    <w:rsid w:val="004B7B3F"/>
    <w:rsid w:val="004B7C16"/>
    <w:rsid w:val="004B7E04"/>
    <w:rsid w:val="004B7F9E"/>
    <w:rsid w:val="004C01FE"/>
    <w:rsid w:val="004C0317"/>
    <w:rsid w:val="004C0821"/>
    <w:rsid w:val="004C128B"/>
    <w:rsid w:val="004C13EB"/>
    <w:rsid w:val="004C15DE"/>
    <w:rsid w:val="004C16D3"/>
    <w:rsid w:val="004C188B"/>
    <w:rsid w:val="004C2042"/>
    <w:rsid w:val="004C2064"/>
    <w:rsid w:val="004C2616"/>
    <w:rsid w:val="004C2820"/>
    <w:rsid w:val="004C2930"/>
    <w:rsid w:val="004C2C80"/>
    <w:rsid w:val="004C2E96"/>
    <w:rsid w:val="004C31FF"/>
    <w:rsid w:val="004C330E"/>
    <w:rsid w:val="004C3509"/>
    <w:rsid w:val="004C36FD"/>
    <w:rsid w:val="004C3C52"/>
    <w:rsid w:val="004C3D2C"/>
    <w:rsid w:val="004C3EC2"/>
    <w:rsid w:val="004C42E2"/>
    <w:rsid w:val="004C444A"/>
    <w:rsid w:val="004C4625"/>
    <w:rsid w:val="004C4880"/>
    <w:rsid w:val="004C4AFB"/>
    <w:rsid w:val="004C4C90"/>
    <w:rsid w:val="004C4E44"/>
    <w:rsid w:val="004C4FCC"/>
    <w:rsid w:val="004C5025"/>
    <w:rsid w:val="004C519F"/>
    <w:rsid w:val="004C5A6D"/>
    <w:rsid w:val="004C61B5"/>
    <w:rsid w:val="004C6256"/>
    <w:rsid w:val="004C62FF"/>
    <w:rsid w:val="004C675D"/>
    <w:rsid w:val="004C6B06"/>
    <w:rsid w:val="004C6BF2"/>
    <w:rsid w:val="004C6C08"/>
    <w:rsid w:val="004C7162"/>
    <w:rsid w:val="004C71E0"/>
    <w:rsid w:val="004C744C"/>
    <w:rsid w:val="004C766E"/>
    <w:rsid w:val="004C7B5E"/>
    <w:rsid w:val="004C7FA5"/>
    <w:rsid w:val="004D010A"/>
    <w:rsid w:val="004D06A0"/>
    <w:rsid w:val="004D0701"/>
    <w:rsid w:val="004D0B38"/>
    <w:rsid w:val="004D0E9B"/>
    <w:rsid w:val="004D1070"/>
    <w:rsid w:val="004D132E"/>
    <w:rsid w:val="004D13B4"/>
    <w:rsid w:val="004D1B33"/>
    <w:rsid w:val="004D1E5A"/>
    <w:rsid w:val="004D1EA1"/>
    <w:rsid w:val="004D29C0"/>
    <w:rsid w:val="004D2B6A"/>
    <w:rsid w:val="004D3063"/>
    <w:rsid w:val="004D32CC"/>
    <w:rsid w:val="004D3371"/>
    <w:rsid w:val="004D3637"/>
    <w:rsid w:val="004D3668"/>
    <w:rsid w:val="004D3838"/>
    <w:rsid w:val="004D3869"/>
    <w:rsid w:val="004D3986"/>
    <w:rsid w:val="004D3C9B"/>
    <w:rsid w:val="004D3DEC"/>
    <w:rsid w:val="004D3F0F"/>
    <w:rsid w:val="004D41FE"/>
    <w:rsid w:val="004D4498"/>
    <w:rsid w:val="004D482C"/>
    <w:rsid w:val="004D4977"/>
    <w:rsid w:val="004D49C6"/>
    <w:rsid w:val="004D4AE4"/>
    <w:rsid w:val="004D4B87"/>
    <w:rsid w:val="004D4C93"/>
    <w:rsid w:val="004D508E"/>
    <w:rsid w:val="004D54FA"/>
    <w:rsid w:val="004D559E"/>
    <w:rsid w:val="004D55CC"/>
    <w:rsid w:val="004D58E3"/>
    <w:rsid w:val="004D5BCF"/>
    <w:rsid w:val="004D5CDB"/>
    <w:rsid w:val="004D612D"/>
    <w:rsid w:val="004D6469"/>
    <w:rsid w:val="004D64C4"/>
    <w:rsid w:val="004D68AB"/>
    <w:rsid w:val="004D6A08"/>
    <w:rsid w:val="004D6B2C"/>
    <w:rsid w:val="004D6E56"/>
    <w:rsid w:val="004D6EA4"/>
    <w:rsid w:val="004D707F"/>
    <w:rsid w:val="004D710A"/>
    <w:rsid w:val="004D743A"/>
    <w:rsid w:val="004D799B"/>
    <w:rsid w:val="004D79F4"/>
    <w:rsid w:val="004D7A5E"/>
    <w:rsid w:val="004E05F5"/>
    <w:rsid w:val="004E09E8"/>
    <w:rsid w:val="004E0ECD"/>
    <w:rsid w:val="004E1473"/>
    <w:rsid w:val="004E1956"/>
    <w:rsid w:val="004E1B09"/>
    <w:rsid w:val="004E1C59"/>
    <w:rsid w:val="004E1CE6"/>
    <w:rsid w:val="004E1D25"/>
    <w:rsid w:val="004E22D0"/>
    <w:rsid w:val="004E22DB"/>
    <w:rsid w:val="004E23C0"/>
    <w:rsid w:val="004E2652"/>
    <w:rsid w:val="004E29AF"/>
    <w:rsid w:val="004E2AB9"/>
    <w:rsid w:val="004E2C3D"/>
    <w:rsid w:val="004E2C50"/>
    <w:rsid w:val="004E2E5B"/>
    <w:rsid w:val="004E2EBF"/>
    <w:rsid w:val="004E2F3C"/>
    <w:rsid w:val="004E30AC"/>
    <w:rsid w:val="004E3373"/>
    <w:rsid w:val="004E3562"/>
    <w:rsid w:val="004E39DE"/>
    <w:rsid w:val="004E3D44"/>
    <w:rsid w:val="004E3E67"/>
    <w:rsid w:val="004E4102"/>
    <w:rsid w:val="004E415C"/>
    <w:rsid w:val="004E45D9"/>
    <w:rsid w:val="004E47C2"/>
    <w:rsid w:val="004E4998"/>
    <w:rsid w:val="004E4BC7"/>
    <w:rsid w:val="004E4D00"/>
    <w:rsid w:val="004E4D0C"/>
    <w:rsid w:val="004E4D6C"/>
    <w:rsid w:val="004E4FCE"/>
    <w:rsid w:val="004E5579"/>
    <w:rsid w:val="004E5820"/>
    <w:rsid w:val="004E5CB8"/>
    <w:rsid w:val="004E5D7A"/>
    <w:rsid w:val="004E61DC"/>
    <w:rsid w:val="004E6340"/>
    <w:rsid w:val="004E6404"/>
    <w:rsid w:val="004E67CA"/>
    <w:rsid w:val="004E6BC7"/>
    <w:rsid w:val="004E71AE"/>
    <w:rsid w:val="004E723F"/>
    <w:rsid w:val="004E724E"/>
    <w:rsid w:val="004E7315"/>
    <w:rsid w:val="004E749B"/>
    <w:rsid w:val="004E75D3"/>
    <w:rsid w:val="004E78F8"/>
    <w:rsid w:val="004E7AE3"/>
    <w:rsid w:val="004E7C02"/>
    <w:rsid w:val="004E7CB5"/>
    <w:rsid w:val="004F0035"/>
    <w:rsid w:val="004F089E"/>
    <w:rsid w:val="004F0CA3"/>
    <w:rsid w:val="004F1284"/>
    <w:rsid w:val="004F12A4"/>
    <w:rsid w:val="004F1408"/>
    <w:rsid w:val="004F16D8"/>
    <w:rsid w:val="004F18AD"/>
    <w:rsid w:val="004F19C7"/>
    <w:rsid w:val="004F1CAE"/>
    <w:rsid w:val="004F244F"/>
    <w:rsid w:val="004F252F"/>
    <w:rsid w:val="004F25CE"/>
    <w:rsid w:val="004F26D7"/>
    <w:rsid w:val="004F27BC"/>
    <w:rsid w:val="004F2F0F"/>
    <w:rsid w:val="004F322E"/>
    <w:rsid w:val="004F3486"/>
    <w:rsid w:val="004F383E"/>
    <w:rsid w:val="004F3D3A"/>
    <w:rsid w:val="004F3F19"/>
    <w:rsid w:val="004F3F87"/>
    <w:rsid w:val="004F4031"/>
    <w:rsid w:val="004F4442"/>
    <w:rsid w:val="004F4A5F"/>
    <w:rsid w:val="004F4C31"/>
    <w:rsid w:val="004F4F4C"/>
    <w:rsid w:val="004F4FD9"/>
    <w:rsid w:val="004F510E"/>
    <w:rsid w:val="004F5236"/>
    <w:rsid w:val="004F5273"/>
    <w:rsid w:val="004F5CB6"/>
    <w:rsid w:val="004F5F51"/>
    <w:rsid w:val="004F6394"/>
    <w:rsid w:val="004F6620"/>
    <w:rsid w:val="004F663D"/>
    <w:rsid w:val="004F681B"/>
    <w:rsid w:val="004F6821"/>
    <w:rsid w:val="004F7348"/>
    <w:rsid w:val="004F752A"/>
    <w:rsid w:val="004F7A1E"/>
    <w:rsid w:val="004F7DD7"/>
    <w:rsid w:val="00500948"/>
    <w:rsid w:val="00500AA3"/>
    <w:rsid w:val="00500DC4"/>
    <w:rsid w:val="00500FC8"/>
    <w:rsid w:val="00500FCF"/>
    <w:rsid w:val="0050103E"/>
    <w:rsid w:val="005010B5"/>
    <w:rsid w:val="0050115D"/>
    <w:rsid w:val="005017FF"/>
    <w:rsid w:val="00501B35"/>
    <w:rsid w:val="00501E83"/>
    <w:rsid w:val="00501E9A"/>
    <w:rsid w:val="00501ED1"/>
    <w:rsid w:val="00501F58"/>
    <w:rsid w:val="00501FF6"/>
    <w:rsid w:val="0050285C"/>
    <w:rsid w:val="005028C3"/>
    <w:rsid w:val="0050293F"/>
    <w:rsid w:val="0050392C"/>
    <w:rsid w:val="00503A17"/>
    <w:rsid w:val="00503B15"/>
    <w:rsid w:val="00503CCB"/>
    <w:rsid w:val="00503D81"/>
    <w:rsid w:val="00504615"/>
    <w:rsid w:val="00504A3D"/>
    <w:rsid w:val="00504EAD"/>
    <w:rsid w:val="00504EE4"/>
    <w:rsid w:val="00504F11"/>
    <w:rsid w:val="00504FF4"/>
    <w:rsid w:val="005050EC"/>
    <w:rsid w:val="005052DC"/>
    <w:rsid w:val="00505497"/>
    <w:rsid w:val="00505628"/>
    <w:rsid w:val="00505633"/>
    <w:rsid w:val="00505669"/>
    <w:rsid w:val="005059AD"/>
    <w:rsid w:val="00505A9D"/>
    <w:rsid w:val="00505AFE"/>
    <w:rsid w:val="00505B7A"/>
    <w:rsid w:val="00505BB4"/>
    <w:rsid w:val="00505CF0"/>
    <w:rsid w:val="00505D29"/>
    <w:rsid w:val="00505D71"/>
    <w:rsid w:val="00505E18"/>
    <w:rsid w:val="00506046"/>
    <w:rsid w:val="00506519"/>
    <w:rsid w:val="00506AE3"/>
    <w:rsid w:val="00506B12"/>
    <w:rsid w:val="00507041"/>
    <w:rsid w:val="0050721A"/>
    <w:rsid w:val="00507380"/>
    <w:rsid w:val="005073BE"/>
    <w:rsid w:val="005073C6"/>
    <w:rsid w:val="00507428"/>
    <w:rsid w:val="0050785D"/>
    <w:rsid w:val="00507D60"/>
    <w:rsid w:val="00510119"/>
    <w:rsid w:val="0051015F"/>
    <w:rsid w:val="005101C5"/>
    <w:rsid w:val="0051044E"/>
    <w:rsid w:val="0051072B"/>
    <w:rsid w:val="005109A3"/>
    <w:rsid w:val="005109D8"/>
    <w:rsid w:val="005109E2"/>
    <w:rsid w:val="00510A2E"/>
    <w:rsid w:val="00510BCB"/>
    <w:rsid w:val="0051122C"/>
    <w:rsid w:val="00511335"/>
    <w:rsid w:val="0051153A"/>
    <w:rsid w:val="00512BF5"/>
    <w:rsid w:val="00513644"/>
    <w:rsid w:val="00513789"/>
    <w:rsid w:val="005137D6"/>
    <w:rsid w:val="00513880"/>
    <w:rsid w:val="00513ED8"/>
    <w:rsid w:val="00513EDE"/>
    <w:rsid w:val="00514276"/>
    <w:rsid w:val="0051439E"/>
    <w:rsid w:val="00514F79"/>
    <w:rsid w:val="00515232"/>
    <w:rsid w:val="00515833"/>
    <w:rsid w:val="0051583D"/>
    <w:rsid w:val="005159C3"/>
    <w:rsid w:val="00515B65"/>
    <w:rsid w:val="005168FE"/>
    <w:rsid w:val="005169B4"/>
    <w:rsid w:val="005169C7"/>
    <w:rsid w:val="00516F0D"/>
    <w:rsid w:val="00516FDC"/>
    <w:rsid w:val="005170F0"/>
    <w:rsid w:val="0051798B"/>
    <w:rsid w:val="00517BD3"/>
    <w:rsid w:val="00517BF3"/>
    <w:rsid w:val="00517C41"/>
    <w:rsid w:val="00517D0D"/>
    <w:rsid w:val="005201D9"/>
    <w:rsid w:val="005204CC"/>
    <w:rsid w:val="005205BE"/>
    <w:rsid w:val="005209AA"/>
    <w:rsid w:val="00520F63"/>
    <w:rsid w:val="00520FD0"/>
    <w:rsid w:val="00521057"/>
    <w:rsid w:val="005210B3"/>
    <w:rsid w:val="0052126E"/>
    <w:rsid w:val="00521345"/>
    <w:rsid w:val="00521956"/>
    <w:rsid w:val="00521BB8"/>
    <w:rsid w:val="00521BC2"/>
    <w:rsid w:val="00521C92"/>
    <w:rsid w:val="00521E64"/>
    <w:rsid w:val="00522111"/>
    <w:rsid w:val="0052216F"/>
    <w:rsid w:val="00522207"/>
    <w:rsid w:val="005225A0"/>
    <w:rsid w:val="00522674"/>
    <w:rsid w:val="005227CE"/>
    <w:rsid w:val="00522900"/>
    <w:rsid w:val="00522D38"/>
    <w:rsid w:val="00522E91"/>
    <w:rsid w:val="00523A5B"/>
    <w:rsid w:val="00523B04"/>
    <w:rsid w:val="00523CAE"/>
    <w:rsid w:val="00523DF7"/>
    <w:rsid w:val="0052425E"/>
    <w:rsid w:val="0052470A"/>
    <w:rsid w:val="00524DD6"/>
    <w:rsid w:val="0052572E"/>
    <w:rsid w:val="00525CF6"/>
    <w:rsid w:val="00525D09"/>
    <w:rsid w:val="00525D1F"/>
    <w:rsid w:val="00525FF5"/>
    <w:rsid w:val="005261C1"/>
    <w:rsid w:val="00526348"/>
    <w:rsid w:val="005264B3"/>
    <w:rsid w:val="0052677A"/>
    <w:rsid w:val="00526933"/>
    <w:rsid w:val="00526CA5"/>
    <w:rsid w:val="00527047"/>
    <w:rsid w:val="00527634"/>
    <w:rsid w:val="0052772E"/>
    <w:rsid w:val="00527735"/>
    <w:rsid w:val="00527A0A"/>
    <w:rsid w:val="00527F9E"/>
    <w:rsid w:val="00530134"/>
    <w:rsid w:val="0053026B"/>
    <w:rsid w:val="005305F0"/>
    <w:rsid w:val="00530B1E"/>
    <w:rsid w:val="00530B5C"/>
    <w:rsid w:val="00530BAA"/>
    <w:rsid w:val="005312C0"/>
    <w:rsid w:val="00531A79"/>
    <w:rsid w:val="00531A8C"/>
    <w:rsid w:val="00531A97"/>
    <w:rsid w:val="00531C27"/>
    <w:rsid w:val="005322DD"/>
    <w:rsid w:val="00532460"/>
    <w:rsid w:val="005326F5"/>
    <w:rsid w:val="00532712"/>
    <w:rsid w:val="00532CD8"/>
    <w:rsid w:val="005331B1"/>
    <w:rsid w:val="005331E1"/>
    <w:rsid w:val="00533211"/>
    <w:rsid w:val="005334EB"/>
    <w:rsid w:val="00533872"/>
    <w:rsid w:val="00533B39"/>
    <w:rsid w:val="00533B68"/>
    <w:rsid w:val="00533DCE"/>
    <w:rsid w:val="00533F0A"/>
    <w:rsid w:val="00534058"/>
    <w:rsid w:val="0053444F"/>
    <w:rsid w:val="0053449C"/>
    <w:rsid w:val="00534C77"/>
    <w:rsid w:val="00534DBF"/>
    <w:rsid w:val="00534E12"/>
    <w:rsid w:val="00534F4C"/>
    <w:rsid w:val="00535119"/>
    <w:rsid w:val="0053523C"/>
    <w:rsid w:val="00535291"/>
    <w:rsid w:val="005356B9"/>
    <w:rsid w:val="00535E27"/>
    <w:rsid w:val="00535FE4"/>
    <w:rsid w:val="00536A54"/>
    <w:rsid w:val="00536AE3"/>
    <w:rsid w:val="00536CF2"/>
    <w:rsid w:val="0053706D"/>
    <w:rsid w:val="0053730F"/>
    <w:rsid w:val="005375A2"/>
    <w:rsid w:val="0053798A"/>
    <w:rsid w:val="00537A60"/>
    <w:rsid w:val="00537CAB"/>
    <w:rsid w:val="00537DF6"/>
    <w:rsid w:val="00537FE2"/>
    <w:rsid w:val="005409E2"/>
    <w:rsid w:val="00540A9F"/>
    <w:rsid w:val="00540B45"/>
    <w:rsid w:val="00541055"/>
    <w:rsid w:val="005412F3"/>
    <w:rsid w:val="00541485"/>
    <w:rsid w:val="0054192F"/>
    <w:rsid w:val="00541A29"/>
    <w:rsid w:val="00541B54"/>
    <w:rsid w:val="00541CC7"/>
    <w:rsid w:val="00541F4B"/>
    <w:rsid w:val="005421D8"/>
    <w:rsid w:val="00542A79"/>
    <w:rsid w:val="00542B3F"/>
    <w:rsid w:val="005431F3"/>
    <w:rsid w:val="00543CBE"/>
    <w:rsid w:val="00543E11"/>
    <w:rsid w:val="005440D4"/>
    <w:rsid w:val="0054467E"/>
    <w:rsid w:val="00544B87"/>
    <w:rsid w:val="00544BA6"/>
    <w:rsid w:val="00544C81"/>
    <w:rsid w:val="00544C91"/>
    <w:rsid w:val="00545118"/>
    <w:rsid w:val="00545510"/>
    <w:rsid w:val="0054576C"/>
    <w:rsid w:val="0054591A"/>
    <w:rsid w:val="00545D63"/>
    <w:rsid w:val="005460BB"/>
    <w:rsid w:val="005467AE"/>
    <w:rsid w:val="00546D9E"/>
    <w:rsid w:val="00546F25"/>
    <w:rsid w:val="00546F2B"/>
    <w:rsid w:val="0054704A"/>
    <w:rsid w:val="00547058"/>
    <w:rsid w:val="005473AE"/>
    <w:rsid w:val="005475F2"/>
    <w:rsid w:val="00547915"/>
    <w:rsid w:val="00547DE8"/>
    <w:rsid w:val="0055051B"/>
    <w:rsid w:val="005506C0"/>
    <w:rsid w:val="00550C66"/>
    <w:rsid w:val="00550F7C"/>
    <w:rsid w:val="0055103C"/>
    <w:rsid w:val="005516C7"/>
    <w:rsid w:val="00551A23"/>
    <w:rsid w:val="0055209B"/>
    <w:rsid w:val="00552918"/>
    <w:rsid w:val="00552BD1"/>
    <w:rsid w:val="00553058"/>
    <w:rsid w:val="0055313B"/>
    <w:rsid w:val="00553AB9"/>
    <w:rsid w:val="00553AC1"/>
    <w:rsid w:val="00553C43"/>
    <w:rsid w:val="00553D33"/>
    <w:rsid w:val="0055401B"/>
    <w:rsid w:val="005541F3"/>
    <w:rsid w:val="00554518"/>
    <w:rsid w:val="00554AB1"/>
    <w:rsid w:val="00554AC2"/>
    <w:rsid w:val="00554C5F"/>
    <w:rsid w:val="00554E81"/>
    <w:rsid w:val="00554F0D"/>
    <w:rsid w:val="00555062"/>
    <w:rsid w:val="005552D9"/>
    <w:rsid w:val="005555BB"/>
    <w:rsid w:val="00555764"/>
    <w:rsid w:val="00555A06"/>
    <w:rsid w:val="00555B52"/>
    <w:rsid w:val="00555C33"/>
    <w:rsid w:val="00555D58"/>
    <w:rsid w:val="00555F4F"/>
    <w:rsid w:val="00556008"/>
    <w:rsid w:val="005567FF"/>
    <w:rsid w:val="00556842"/>
    <w:rsid w:val="00556961"/>
    <w:rsid w:val="005569F3"/>
    <w:rsid w:val="00556E6E"/>
    <w:rsid w:val="00556F51"/>
    <w:rsid w:val="00556F8C"/>
    <w:rsid w:val="0055713E"/>
    <w:rsid w:val="005573D3"/>
    <w:rsid w:val="005577A4"/>
    <w:rsid w:val="00557BA0"/>
    <w:rsid w:val="00557D81"/>
    <w:rsid w:val="00560009"/>
    <w:rsid w:val="005600BD"/>
    <w:rsid w:val="005607F1"/>
    <w:rsid w:val="00560E25"/>
    <w:rsid w:val="005611DF"/>
    <w:rsid w:val="005611F3"/>
    <w:rsid w:val="0056145E"/>
    <w:rsid w:val="005616CA"/>
    <w:rsid w:val="0056230D"/>
    <w:rsid w:val="0056275F"/>
    <w:rsid w:val="005629CE"/>
    <w:rsid w:val="0056307D"/>
    <w:rsid w:val="005633D4"/>
    <w:rsid w:val="00563613"/>
    <w:rsid w:val="00563C04"/>
    <w:rsid w:val="00563F5C"/>
    <w:rsid w:val="005650A4"/>
    <w:rsid w:val="005651D3"/>
    <w:rsid w:val="0056536D"/>
    <w:rsid w:val="00565884"/>
    <w:rsid w:val="005658AD"/>
    <w:rsid w:val="00565A5F"/>
    <w:rsid w:val="00565B2A"/>
    <w:rsid w:val="00565C03"/>
    <w:rsid w:val="00565C61"/>
    <w:rsid w:val="00565F9E"/>
    <w:rsid w:val="005661FE"/>
    <w:rsid w:val="0056624C"/>
    <w:rsid w:val="00566286"/>
    <w:rsid w:val="00567027"/>
    <w:rsid w:val="005671B1"/>
    <w:rsid w:val="00567342"/>
    <w:rsid w:val="00567485"/>
    <w:rsid w:val="0056754E"/>
    <w:rsid w:val="005675B3"/>
    <w:rsid w:val="00567863"/>
    <w:rsid w:val="00567890"/>
    <w:rsid w:val="005679EE"/>
    <w:rsid w:val="00567C66"/>
    <w:rsid w:val="00567FA3"/>
    <w:rsid w:val="00570004"/>
    <w:rsid w:val="00570008"/>
    <w:rsid w:val="00570359"/>
    <w:rsid w:val="005704AC"/>
    <w:rsid w:val="00570A0D"/>
    <w:rsid w:val="00570CB7"/>
    <w:rsid w:val="00571029"/>
    <w:rsid w:val="005711C8"/>
    <w:rsid w:val="005711EE"/>
    <w:rsid w:val="0057139B"/>
    <w:rsid w:val="005716F6"/>
    <w:rsid w:val="0057170D"/>
    <w:rsid w:val="005717D3"/>
    <w:rsid w:val="005719AE"/>
    <w:rsid w:val="00571B96"/>
    <w:rsid w:val="00571C3D"/>
    <w:rsid w:val="00571EAD"/>
    <w:rsid w:val="00571F46"/>
    <w:rsid w:val="00572058"/>
    <w:rsid w:val="00572112"/>
    <w:rsid w:val="00572224"/>
    <w:rsid w:val="005722C1"/>
    <w:rsid w:val="005723BF"/>
    <w:rsid w:val="00572675"/>
    <w:rsid w:val="00572E9A"/>
    <w:rsid w:val="005730B4"/>
    <w:rsid w:val="0057320B"/>
    <w:rsid w:val="00573813"/>
    <w:rsid w:val="00573825"/>
    <w:rsid w:val="00573ACB"/>
    <w:rsid w:val="00573BF5"/>
    <w:rsid w:val="00573C10"/>
    <w:rsid w:val="00574293"/>
    <w:rsid w:val="00574514"/>
    <w:rsid w:val="00574E82"/>
    <w:rsid w:val="0057500D"/>
    <w:rsid w:val="00575013"/>
    <w:rsid w:val="0057527E"/>
    <w:rsid w:val="005752FC"/>
    <w:rsid w:val="00575612"/>
    <w:rsid w:val="005757EC"/>
    <w:rsid w:val="00575E85"/>
    <w:rsid w:val="00575FAD"/>
    <w:rsid w:val="005760BD"/>
    <w:rsid w:val="005766B3"/>
    <w:rsid w:val="0057697E"/>
    <w:rsid w:val="00576D08"/>
    <w:rsid w:val="005771B5"/>
    <w:rsid w:val="0057721A"/>
    <w:rsid w:val="00577452"/>
    <w:rsid w:val="005777F1"/>
    <w:rsid w:val="005778C9"/>
    <w:rsid w:val="00577A94"/>
    <w:rsid w:val="00577C07"/>
    <w:rsid w:val="00577CE4"/>
    <w:rsid w:val="00577E4A"/>
    <w:rsid w:val="005801F3"/>
    <w:rsid w:val="0058085C"/>
    <w:rsid w:val="005809EE"/>
    <w:rsid w:val="005815DE"/>
    <w:rsid w:val="0058194A"/>
    <w:rsid w:val="005819E1"/>
    <w:rsid w:val="00581C5D"/>
    <w:rsid w:val="00581D29"/>
    <w:rsid w:val="00581FE1"/>
    <w:rsid w:val="005823D4"/>
    <w:rsid w:val="00582552"/>
    <w:rsid w:val="0058272A"/>
    <w:rsid w:val="005829EB"/>
    <w:rsid w:val="00582ABD"/>
    <w:rsid w:val="005830C3"/>
    <w:rsid w:val="0058352B"/>
    <w:rsid w:val="005835F5"/>
    <w:rsid w:val="005836D9"/>
    <w:rsid w:val="005838DA"/>
    <w:rsid w:val="005839E5"/>
    <w:rsid w:val="00583D0D"/>
    <w:rsid w:val="00583DCC"/>
    <w:rsid w:val="00583EE9"/>
    <w:rsid w:val="0058440D"/>
    <w:rsid w:val="00584679"/>
    <w:rsid w:val="0058486D"/>
    <w:rsid w:val="00584D52"/>
    <w:rsid w:val="00584DBD"/>
    <w:rsid w:val="0058559D"/>
    <w:rsid w:val="005856C7"/>
    <w:rsid w:val="00585876"/>
    <w:rsid w:val="00585A34"/>
    <w:rsid w:val="00585A7D"/>
    <w:rsid w:val="00585AC0"/>
    <w:rsid w:val="00585D61"/>
    <w:rsid w:val="0058624B"/>
    <w:rsid w:val="005864DB"/>
    <w:rsid w:val="005865B8"/>
    <w:rsid w:val="00586B81"/>
    <w:rsid w:val="0058750F"/>
    <w:rsid w:val="0058761D"/>
    <w:rsid w:val="00587B26"/>
    <w:rsid w:val="00587DE1"/>
    <w:rsid w:val="005902AC"/>
    <w:rsid w:val="00590661"/>
    <w:rsid w:val="00590B8E"/>
    <w:rsid w:val="00590D9C"/>
    <w:rsid w:val="00591395"/>
    <w:rsid w:val="00591C21"/>
    <w:rsid w:val="00591DEC"/>
    <w:rsid w:val="00591E06"/>
    <w:rsid w:val="00591FF4"/>
    <w:rsid w:val="0059232B"/>
    <w:rsid w:val="00592825"/>
    <w:rsid w:val="00592D32"/>
    <w:rsid w:val="00592EE4"/>
    <w:rsid w:val="00592EF7"/>
    <w:rsid w:val="005930A7"/>
    <w:rsid w:val="00593400"/>
    <w:rsid w:val="005934F4"/>
    <w:rsid w:val="0059378A"/>
    <w:rsid w:val="00593AB7"/>
    <w:rsid w:val="00594057"/>
    <w:rsid w:val="00594513"/>
    <w:rsid w:val="005946F5"/>
    <w:rsid w:val="005947EC"/>
    <w:rsid w:val="005948B6"/>
    <w:rsid w:val="005949ED"/>
    <w:rsid w:val="00594ACF"/>
    <w:rsid w:val="005955F9"/>
    <w:rsid w:val="00595977"/>
    <w:rsid w:val="00595AA5"/>
    <w:rsid w:val="00595CF6"/>
    <w:rsid w:val="00595D3C"/>
    <w:rsid w:val="00595ECE"/>
    <w:rsid w:val="00595F3F"/>
    <w:rsid w:val="0059627C"/>
    <w:rsid w:val="0059641D"/>
    <w:rsid w:val="00596486"/>
    <w:rsid w:val="005968AE"/>
    <w:rsid w:val="005969BB"/>
    <w:rsid w:val="00596A52"/>
    <w:rsid w:val="00596B5B"/>
    <w:rsid w:val="005970A7"/>
    <w:rsid w:val="0059746C"/>
    <w:rsid w:val="0059752D"/>
    <w:rsid w:val="0059754A"/>
    <w:rsid w:val="005978D5"/>
    <w:rsid w:val="00597ACA"/>
    <w:rsid w:val="00597D08"/>
    <w:rsid w:val="00597D86"/>
    <w:rsid w:val="00597E15"/>
    <w:rsid w:val="00597F79"/>
    <w:rsid w:val="00597FA3"/>
    <w:rsid w:val="005A02E2"/>
    <w:rsid w:val="005A05D8"/>
    <w:rsid w:val="005A0C2F"/>
    <w:rsid w:val="005A0D26"/>
    <w:rsid w:val="005A0D30"/>
    <w:rsid w:val="005A0D73"/>
    <w:rsid w:val="005A0EF1"/>
    <w:rsid w:val="005A1026"/>
    <w:rsid w:val="005A1893"/>
    <w:rsid w:val="005A1897"/>
    <w:rsid w:val="005A1945"/>
    <w:rsid w:val="005A1955"/>
    <w:rsid w:val="005A1ABC"/>
    <w:rsid w:val="005A1B59"/>
    <w:rsid w:val="005A1B97"/>
    <w:rsid w:val="005A1D50"/>
    <w:rsid w:val="005A1D7C"/>
    <w:rsid w:val="005A251A"/>
    <w:rsid w:val="005A25D0"/>
    <w:rsid w:val="005A26A7"/>
    <w:rsid w:val="005A27DC"/>
    <w:rsid w:val="005A2CF5"/>
    <w:rsid w:val="005A3014"/>
    <w:rsid w:val="005A34F9"/>
    <w:rsid w:val="005A35C7"/>
    <w:rsid w:val="005A3895"/>
    <w:rsid w:val="005A3A61"/>
    <w:rsid w:val="005A3FC4"/>
    <w:rsid w:val="005A42B2"/>
    <w:rsid w:val="005A42E9"/>
    <w:rsid w:val="005A4308"/>
    <w:rsid w:val="005A4330"/>
    <w:rsid w:val="005A434F"/>
    <w:rsid w:val="005A43F8"/>
    <w:rsid w:val="005A46AA"/>
    <w:rsid w:val="005A481C"/>
    <w:rsid w:val="005A4C0E"/>
    <w:rsid w:val="005A4F28"/>
    <w:rsid w:val="005A506F"/>
    <w:rsid w:val="005A53DE"/>
    <w:rsid w:val="005A56BC"/>
    <w:rsid w:val="005A57F3"/>
    <w:rsid w:val="005A5FA1"/>
    <w:rsid w:val="005A5FF7"/>
    <w:rsid w:val="005A6003"/>
    <w:rsid w:val="005A678C"/>
    <w:rsid w:val="005A68FA"/>
    <w:rsid w:val="005A69DD"/>
    <w:rsid w:val="005A6BC3"/>
    <w:rsid w:val="005A6F7F"/>
    <w:rsid w:val="005A721B"/>
    <w:rsid w:val="005A7386"/>
    <w:rsid w:val="005A73FE"/>
    <w:rsid w:val="005A7424"/>
    <w:rsid w:val="005A77D7"/>
    <w:rsid w:val="005A78A0"/>
    <w:rsid w:val="005A7BDB"/>
    <w:rsid w:val="005A7C45"/>
    <w:rsid w:val="005A7C55"/>
    <w:rsid w:val="005A7EE4"/>
    <w:rsid w:val="005B05B6"/>
    <w:rsid w:val="005B062B"/>
    <w:rsid w:val="005B0731"/>
    <w:rsid w:val="005B08C9"/>
    <w:rsid w:val="005B0EBF"/>
    <w:rsid w:val="005B0F98"/>
    <w:rsid w:val="005B1012"/>
    <w:rsid w:val="005B1238"/>
    <w:rsid w:val="005B1340"/>
    <w:rsid w:val="005B1470"/>
    <w:rsid w:val="005B21EA"/>
    <w:rsid w:val="005B23C1"/>
    <w:rsid w:val="005B2670"/>
    <w:rsid w:val="005B2B16"/>
    <w:rsid w:val="005B30D1"/>
    <w:rsid w:val="005B310D"/>
    <w:rsid w:val="005B3AEE"/>
    <w:rsid w:val="005B3ECC"/>
    <w:rsid w:val="005B3EFF"/>
    <w:rsid w:val="005B4162"/>
    <w:rsid w:val="005B41F8"/>
    <w:rsid w:val="005B4234"/>
    <w:rsid w:val="005B445D"/>
    <w:rsid w:val="005B4535"/>
    <w:rsid w:val="005B4C89"/>
    <w:rsid w:val="005B4E29"/>
    <w:rsid w:val="005B4F92"/>
    <w:rsid w:val="005B5464"/>
    <w:rsid w:val="005B580E"/>
    <w:rsid w:val="005B5B99"/>
    <w:rsid w:val="005B5D90"/>
    <w:rsid w:val="005B5E59"/>
    <w:rsid w:val="005B6435"/>
    <w:rsid w:val="005B64DC"/>
    <w:rsid w:val="005B6FEF"/>
    <w:rsid w:val="005B724F"/>
    <w:rsid w:val="005B7254"/>
    <w:rsid w:val="005B751B"/>
    <w:rsid w:val="005B762D"/>
    <w:rsid w:val="005B7683"/>
    <w:rsid w:val="005B799A"/>
    <w:rsid w:val="005C00C1"/>
    <w:rsid w:val="005C01A8"/>
    <w:rsid w:val="005C041C"/>
    <w:rsid w:val="005C08BF"/>
    <w:rsid w:val="005C08FA"/>
    <w:rsid w:val="005C0BD7"/>
    <w:rsid w:val="005C0C25"/>
    <w:rsid w:val="005C1021"/>
    <w:rsid w:val="005C1159"/>
    <w:rsid w:val="005C1347"/>
    <w:rsid w:val="005C13A7"/>
    <w:rsid w:val="005C1423"/>
    <w:rsid w:val="005C1824"/>
    <w:rsid w:val="005C18CF"/>
    <w:rsid w:val="005C1928"/>
    <w:rsid w:val="005C1D26"/>
    <w:rsid w:val="005C1E00"/>
    <w:rsid w:val="005C1E32"/>
    <w:rsid w:val="005C2086"/>
    <w:rsid w:val="005C24AD"/>
    <w:rsid w:val="005C287E"/>
    <w:rsid w:val="005C2BC4"/>
    <w:rsid w:val="005C2D78"/>
    <w:rsid w:val="005C2DFF"/>
    <w:rsid w:val="005C2E4B"/>
    <w:rsid w:val="005C3718"/>
    <w:rsid w:val="005C37CB"/>
    <w:rsid w:val="005C3876"/>
    <w:rsid w:val="005C3A63"/>
    <w:rsid w:val="005C3AD8"/>
    <w:rsid w:val="005C3AE8"/>
    <w:rsid w:val="005C3CFB"/>
    <w:rsid w:val="005C4049"/>
    <w:rsid w:val="005C4171"/>
    <w:rsid w:val="005C4201"/>
    <w:rsid w:val="005C43D6"/>
    <w:rsid w:val="005C43E7"/>
    <w:rsid w:val="005C44E5"/>
    <w:rsid w:val="005C4754"/>
    <w:rsid w:val="005C48F7"/>
    <w:rsid w:val="005C4C09"/>
    <w:rsid w:val="005C4C69"/>
    <w:rsid w:val="005C4D05"/>
    <w:rsid w:val="005C4DAD"/>
    <w:rsid w:val="005C53D1"/>
    <w:rsid w:val="005C544B"/>
    <w:rsid w:val="005C59C5"/>
    <w:rsid w:val="005C5A3D"/>
    <w:rsid w:val="005C5D62"/>
    <w:rsid w:val="005C5F94"/>
    <w:rsid w:val="005C66E6"/>
    <w:rsid w:val="005C6844"/>
    <w:rsid w:val="005C689A"/>
    <w:rsid w:val="005C6C67"/>
    <w:rsid w:val="005C6CB4"/>
    <w:rsid w:val="005C73C7"/>
    <w:rsid w:val="005C7A2A"/>
    <w:rsid w:val="005C7C7E"/>
    <w:rsid w:val="005C7E1F"/>
    <w:rsid w:val="005D01D6"/>
    <w:rsid w:val="005D092B"/>
    <w:rsid w:val="005D0B0E"/>
    <w:rsid w:val="005D0ECB"/>
    <w:rsid w:val="005D13BD"/>
    <w:rsid w:val="005D14F8"/>
    <w:rsid w:val="005D194B"/>
    <w:rsid w:val="005D1AE4"/>
    <w:rsid w:val="005D1D7D"/>
    <w:rsid w:val="005D1E55"/>
    <w:rsid w:val="005D2139"/>
    <w:rsid w:val="005D2308"/>
    <w:rsid w:val="005D2883"/>
    <w:rsid w:val="005D29E9"/>
    <w:rsid w:val="005D2B74"/>
    <w:rsid w:val="005D38A9"/>
    <w:rsid w:val="005D393F"/>
    <w:rsid w:val="005D39DF"/>
    <w:rsid w:val="005D3A42"/>
    <w:rsid w:val="005D3DBD"/>
    <w:rsid w:val="005D3F3A"/>
    <w:rsid w:val="005D3F66"/>
    <w:rsid w:val="005D4092"/>
    <w:rsid w:val="005D4123"/>
    <w:rsid w:val="005D43CA"/>
    <w:rsid w:val="005D449B"/>
    <w:rsid w:val="005D49F5"/>
    <w:rsid w:val="005D4BA2"/>
    <w:rsid w:val="005D4F91"/>
    <w:rsid w:val="005D5088"/>
    <w:rsid w:val="005D5347"/>
    <w:rsid w:val="005D58C3"/>
    <w:rsid w:val="005D595E"/>
    <w:rsid w:val="005D619B"/>
    <w:rsid w:val="005D64CE"/>
    <w:rsid w:val="005D67F4"/>
    <w:rsid w:val="005D686D"/>
    <w:rsid w:val="005D6F7E"/>
    <w:rsid w:val="005D6FAA"/>
    <w:rsid w:val="005D7012"/>
    <w:rsid w:val="005D7044"/>
    <w:rsid w:val="005D7211"/>
    <w:rsid w:val="005D7549"/>
    <w:rsid w:val="005D7648"/>
    <w:rsid w:val="005D7E67"/>
    <w:rsid w:val="005E016C"/>
    <w:rsid w:val="005E035E"/>
    <w:rsid w:val="005E0411"/>
    <w:rsid w:val="005E066D"/>
    <w:rsid w:val="005E092A"/>
    <w:rsid w:val="005E0BF3"/>
    <w:rsid w:val="005E0F80"/>
    <w:rsid w:val="005E115C"/>
    <w:rsid w:val="005E16C6"/>
    <w:rsid w:val="005E182B"/>
    <w:rsid w:val="005E1B2E"/>
    <w:rsid w:val="005E1C4D"/>
    <w:rsid w:val="005E1C95"/>
    <w:rsid w:val="005E1FE1"/>
    <w:rsid w:val="005E2079"/>
    <w:rsid w:val="005E2609"/>
    <w:rsid w:val="005E296A"/>
    <w:rsid w:val="005E2B7F"/>
    <w:rsid w:val="005E2FBA"/>
    <w:rsid w:val="005E3698"/>
    <w:rsid w:val="005E37EE"/>
    <w:rsid w:val="005E3FC3"/>
    <w:rsid w:val="005E4118"/>
    <w:rsid w:val="005E432B"/>
    <w:rsid w:val="005E54FE"/>
    <w:rsid w:val="005E5527"/>
    <w:rsid w:val="005E5818"/>
    <w:rsid w:val="005E5DDD"/>
    <w:rsid w:val="005E5FD1"/>
    <w:rsid w:val="005E607D"/>
    <w:rsid w:val="005E60D5"/>
    <w:rsid w:val="005E6865"/>
    <w:rsid w:val="005E68DA"/>
    <w:rsid w:val="005E7105"/>
    <w:rsid w:val="005E75E7"/>
    <w:rsid w:val="005E7885"/>
    <w:rsid w:val="005E789B"/>
    <w:rsid w:val="005E7E29"/>
    <w:rsid w:val="005E7F02"/>
    <w:rsid w:val="005E7F78"/>
    <w:rsid w:val="005F0030"/>
    <w:rsid w:val="005F039C"/>
    <w:rsid w:val="005F03C9"/>
    <w:rsid w:val="005F049B"/>
    <w:rsid w:val="005F05BD"/>
    <w:rsid w:val="005F05DA"/>
    <w:rsid w:val="005F0685"/>
    <w:rsid w:val="005F07F7"/>
    <w:rsid w:val="005F09CF"/>
    <w:rsid w:val="005F1593"/>
    <w:rsid w:val="005F1672"/>
    <w:rsid w:val="005F17F9"/>
    <w:rsid w:val="005F183B"/>
    <w:rsid w:val="005F1A4C"/>
    <w:rsid w:val="005F2024"/>
    <w:rsid w:val="005F20DA"/>
    <w:rsid w:val="005F2563"/>
    <w:rsid w:val="005F25D0"/>
    <w:rsid w:val="005F2606"/>
    <w:rsid w:val="005F26C6"/>
    <w:rsid w:val="005F275F"/>
    <w:rsid w:val="005F2C11"/>
    <w:rsid w:val="005F2C6F"/>
    <w:rsid w:val="005F2E6D"/>
    <w:rsid w:val="005F2E7B"/>
    <w:rsid w:val="005F3246"/>
    <w:rsid w:val="005F3253"/>
    <w:rsid w:val="005F336A"/>
    <w:rsid w:val="005F3599"/>
    <w:rsid w:val="005F3681"/>
    <w:rsid w:val="005F3C2D"/>
    <w:rsid w:val="005F3DF3"/>
    <w:rsid w:val="005F450E"/>
    <w:rsid w:val="005F4598"/>
    <w:rsid w:val="005F49E3"/>
    <w:rsid w:val="005F4D71"/>
    <w:rsid w:val="005F4F55"/>
    <w:rsid w:val="005F5349"/>
    <w:rsid w:val="005F5920"/>
    <w:rsid w:val="005F617D"/>
    <w:rsid w:val="005F63FE"/>
    <w:rsid w:val="005F694F"/>
    <w:rsid w:val="005F6EC4"/>
    <w:rsid w:val="005F7022"/>
    <w:rsid w:val="005F72BF"/>
    <w:rsid w:val="005F736C"/>
    <w:rsid w:val="005F73F9"/>
    <w:rsid w:val="005F7626"/>
    <w:rsid w:val="005F769D"/>
    <w:rsid w:val="005F79C4"/>
    <w:rsid w:val="00600233"/>
    <w:rsid w:val="00600370"/>
    <w:rsid w:val="006005AE"/>
    <w:rsid w:val="00600746"/>
    <w:rsid w:val="00600B72"/>
    <w:rsid w:val="00600BB9"/>
    <w:rsid w:val="00600F8B"/>
    <w:rsid w:val="0060111C"/>
    <w:rsid w:val="0060122D"/>
    <w:rsid w:val="006015B6"/>
    <w:rsid w:val="0060162E"/>
    <w:rsid w:val="0060184D"/>
    <w:rsid w:val="00601C13"/>
    <w:rsid w:val="00601D41"/>
    <w:rsid w:val="00602024"/>
    <w:rsid w:val="006028D4"/>
    <w:rsid w:val="00602943"/>
    <w:rsid w:val="00602995"/>
    <w:rsid w:val="00602C07"/>
    <w:rsid w:val="00602D7A"/>
    <w:rsid w:val="006030C1"/>
    <w:rsid w:val="006032F4"/>
    <w:rsid w:val="006032F5"/>
    <w:rsid w:val="0060337A"/>
    <w:rsid w:val="006033F0"/>
    <w:rsid w:val="0060343F"/>
    <w:rsid w:val="00603568"/>
    <w:rsid w:val="006036E0"/>
    <w:rsid w:val="006038FC"/>
    <w:rsid w:val="00603B8E"/>
    <w:rsid w:val="0060405B"/>
    <w:rsid w:val="006041E3"/>
    <w:rsid w:val="006044C0"/>
    <w:rsid w:val="0060479B"/>
    <w:rsid w:val="006048C9"/>
    <w:rsid w:val="00604BF6"/>
    <w:rsid w:val="00604CBE"/>
    <w:rsid w:val="00604D3F"/>
    <w:rsid w:val="00604DC7"/>
    <w:rsid w:val="00605105"/>
    <w:rsid w:val="00605630"/>
    <w:rsid w:val="00605785"/>
    <w:rsid w:val="006059BA"/>
    <w:rsid w:val="00605E9B"/>
    <w:rsid w:val="006061F2"/>
    <w:rsid w:val="00606554"/>
    <w:rsid w:val="006067CA"/>
    <w:rsid w:val="00606C1C"/>
    <w:rsid w:val="00606E9F"/>
    <w:rsid w:val="00606FBB"/>
    <w:rsid w:val="00607075"/>
    <w:rsid w:val="006077F3"/>
    <w:rsid w:val="00607810"/>
    <w:rsid w:val="0060796D"/>
    <w:rsid w:val="00607B64"/>
    <w:rsid w:val="006102CB"/>
    <w:rsid w:val="0061046C"/>
    <w:rsid w:val="0061070C"/>
    <w:rsid w:val="006108AF"/>
    <w:rsid w:val="00610A69"/>
    <w:rsid w:val="00610C10"/>
    <w:rsid w:val="00610CD5"/>
    <w:rsid w:val="00611124"/>
    <w:rsid w:val="006112A6"/>
    <w:rsid w:val="0061140A"/>
    <w:rsid w:val="00611923"/>
    <w:rsid w:val="00611C70"/>
    <w:rsid w:val="00612184"/>
    <w:rsid w:val="006125F2"/>
    <w:rsid w:val="0061283F"/>
    <w:rsid w:val="00612B7B"/>
    <w:rsid w:val="00613062"/>
    <w:rsid w:val="00613368"/>
    <w:rsid w:val="00613DFE"/>
    <w:rsid w:val="00613FFF"/>
    <w:rsid w:val="00614172"/>
    <w:rsid w:val="00614174"/>
    <w:rsid w:val="006141F4"/>
    <w:rsid w:val="0061423E"/>
    <w:rsid w:val="00614255"/>
    <w:rsid w:val="006145D9"/>
    <w:rsid w:val="006149C7"/>
    <w:rsid w:val="00614F2E"/>
    <w:rsid w:val="00615107"/>
    <w:rsid w:val="00615132"/>
    <w:rsid w:val="00615501"/>
    <w:rsid w:val="00615F05"/>
    <w:rsid w:val="00615F14"/>
    <w:rsid w:val="00615F5C"/>
    <w:rsid w:val="00615F90"/>
    <w:rsid w:val="00615FAC"/>
    <w:rsid w:val="0061634F"/>
    <w:rsid w:val="006168BE"/>
    <w:rsid w:val="00616A31"/>
    <w:rsid w:val="00616FE4"/>
    <w:rsid w:val="006172B2"/>
    <w:rsid w:val="006177A9"/>
    <w:rsid w:val="006178D6"/>
    <w:rsid w:val="00617A8D"/>
    <w:rsid w:val="00617B69"/>
    <w:rsid w:val="00617BC4"/>
    <w:rsid w:val="00617C49"/>
    <w:rsid w:val="00617CD0"/>
    <w:rsid w:val="00617E2A"/>
    <w:rsid w:val="00617ECD"/>
    <w:rsid w:val="006203EE"/>
    <w:rsid w:val="0062058F"/>
    <w:rsid w:val="00620710"/>
    <w:rsid w:val="006207A6"/>
    <w:rsid w:val="00620CB9"/>
    <w:rsid w:val="00620E53"/>
    <w:rsid w:val="0062111A"/>
    <w:rsid w:val="006212C9"/>
    <w:rsid w:val="0062132A"/>
    <w:rsid w:val="00621418"/>
    <w:rsid w:val="0062156A"/>
    <w:rsid w:val="006215A9"/>
    <w:rsid w:val="00621CA1"/>
    <w:rsid w:val="006222EF"/>
    <w:rsid w:val="00622927"/>
    <w:rsid w:val="00622AE9"/>
    <w:rsid w:val="00622DBB"/>
    <w:rsid w:val="006230E5"/>
    <w:rsid w:val="00623168"/>
    <w:rsid w:val="006231F9"/>
    <w:rsid w:val="00623324"/>
    <w:rsid w:val="00623424"/>
    <w:rsid w:val="0062365F"/>
    <w:rsid w:val="006237C6"/>
    <w:rsid w:val="006237DE"/>
    <w:rsid w:val="00624181"/>
    <w:rsid w:val="006241FE"/>
    <w:rsid w:val="00624258"/>
    <w:rsid w:val="006242F3"/>
    <w:rsid w:val="00624348"/>
    <w:rsid w:val="006244E4"/>
    <w:rsid w:val="0062486B"/>
    <w:rsid w:val="00624A09"/>
    <w:rsid w:val="00624B1D"/>
    <w:rsid w:val="00624C1A"/>
    <w:rsid w:val="00624D1E"/>
    <w:rsid w:val="00624D29"/>
    <w:rsid w:val="00624DCC"/>
    <w:rsid w:val="00624EA6"/>
    <w:rsid w:val="00624F70"/>
    <w:rsid w:val="00624FA7"/>
    <w:rsid w:val="00625010"/>
    <w:rsid w:val="00625106"/>
    <w:rsid w:val="00625146"/>
    <w:rsid w:val="00625277"/>
    <w:rsid w:val="0062557C"/>
    <w:rsid w:val="006255BF"/>
    <w:rsid w:val="006255F1"/>
    <w:rsid w:val="00625F07"/>
    <w:rsid w:val="0062606B"/>
    <w:rsid w:val="00626422"/>
    <w:rsid w:val="00626664"/>
    <w:rsid w:val="00626954"/>
    <w:rsid w:val="006269C3"/>
    <w:rsid w:val="00626B19"/>
    <w:rsid w:val="00626C2A"/>
    <w:rsid w:val="00626EB0"/>
    <w:rsid w:val="00627206"/>
    <w:rsid w:val="00627640"/>
    <w:rsid w:val="0062774E"/>
    <w:rsid w:val="006277DC"/>
    <w:rsid w:val="0062785D"/>
    <w:rsid w:val="00627904"/>
    <w:rsid w:val="00627917"/>
    <w:rsid w:val="00627992"/>
    <w:rsid w:val="00627C98"/>
    <w:rsid w:val="00627DBF"/>
    <w:rsid w:val="006305EE"/>
    <w:rsid w:val="00630776"/>
    <w:rsid w:val="006308A6"/>
    <w:rsid w:val="00630919"/>
    <w:rsid w:val="0063094B"/>
    <w:rsid w:val="006310FC"/>
    <w:rsid w:val="00631228"/>
    <w:rsid w:val="006312D4"/>
    <w:rsid w:val="00631384"/>
    <w:rsid w:val="00631616"/>
    <w:rsid w:val="006319D3"/>
    <w:rsid w:val="00631A6D"/>
    <w:rsid w:val="00631B99"/>
    <w:rsid w:val="00632033"/>
    <w:rsid w:val="006321C7"/>
    <w:rsid w:val="006323C7"/>
    <w:rsid w:val="006324C8"/>
    <w:rsid w:val="00632581"/>
    <w:rsid w:val="00632662"/>
    <w:rsid w:val="00632712"/>
    <w:rsid w:val="00633089"/>
    <w:rsid w:val="00633468"/>
    <w:rsid w:val="00633932"/>
    <w:rsid w:val="00634041"/>
    <w:rsid w:val="0063486B"/>
    <w:rsid w:val="00635096"/>
    <w:rsid w:val="0063585A"/>
    <w:rsid w:val="00635BC8"/>
    <w:rsid w:val="00635D48"/>
    <w:rsid w:val="00635DEB"/>
    <w:rsid w:val="00635E81"/>
    <w:rsid w:val="006365A8"/>
    <w:rsid w:val="006365F6"/>
    <w:rsid w:val="00636886"/>
    <w:rsid w:val="00636CF8"/>
    <w:rsid w:val="00636CF9"/>
    <w:rsid w:val="00636E31"/>
    <w:rsid w:val="0063716A"/>
    <w:rsid w:val="00637248"/>
    <w:rsid w:val="0063725D"/>
    <w:rsid w:val="00637603"/>
    <w:rsid w:val="00637631"/>
    <w:rsid w:val="00637651"/>
    <w:rsid w:val="0063791E"/>
    <w:rsid w:val="00637CEA"/>
    <w:rsid w:val="00637D07"/>
    <w:rsid w:val="00640544"/>
    <w:rsid w:val="00640B0F"/>
    <w:rsid w:val="00640E51"/>
    <w:rsid w:val="00640EA3"/>
    <w:rsid w:val="0064108C"/>
    <w:rsid w:val="0064125D"/>
    <w:rsid w:val="006413CC"/>
    <w:rsid w:val="006416EB"/>
    <w:rsid w:val="00641872"/>
    <w:rsid w:val="00641A74"/>
    <w:rsid w:val="00641B0E"/>
    <w:rsid w:val="00641EC3"/>
    <w:rsid w:val="006420BA"/>
    <w:rsid w:val="006426F9"/>
    <w:rsid w:val="0064278C"/>
    <w:rsid w:val="00642885"/>
    <w:rsid w:val="00642AA4"/>
    <w:rsid w:val="00642CA7"/>
    <w:rsid w:val="00642E2E"/>
    <w:rsid w:val="00643026"/>
    <w:rsid w:val="006430E3"/>
    <w:rsid w:val="00643382"/>
    <w:rsid w:val="0064371A"/>
    <w:rsid w:val="006438F2"/>
    <w:rsid w:val="00643E48"/>
    <w:rsid w:val="006440E6"/>
    <w:rsid w:val="006441A0"/>
    <w:rsid w:val="006443B1"/>
    <w:rsid w:val="00644B7C"/>
    <w:rsid w:val="00644D42"/>
    <w:rsid w:val="0064517A"/>
    <w:rsid w:val="00645231"/>
    <w:rsid w:val="006454A5"/>
    <w:rsid w:val="00645557"/>
    <w:rsid w:val="00645673"/>
    <w:rsid w:val="00645910"/>
    <w:rsid w:val="00645CC2"/>
    <w:rsid w:val="0064624D"/>
    <w:rsid w:val="0064635D"/>
    <w:rsid w:val="00646432"/>
    <w:rsid w:val="00646570"/>
    <w:rsid w:val="006465D9"/>
    <w:rsid w:val="00646664"/>
    <w:rsid w:val="006466B8"/>
    <w:rsid w:val="00646D3B"/>
    <w:rsid w:val="00646E01"/>
    <w:rsid w:val="00646E8F"/>
    <w:rsid w:val="0064734B"/>
    <w:rsid w:val="00647575"/>
    <w:rsid w:val="00647796"/>
    <w:rsid w:val="00647A14"/>
    <w:rsid w:val="00647E01"/>
    <w:rsid w:val="00647F23"/>
    <w:rsid w:val="00650500"/>
    <w:rsid w:val="00650567"/>
    <w:rsid w:val="00650804"/>
    <w:rsid w:val="00650873"/>
    <w:rsid w:val="00650B38"/>
    <w:rsid w:val="00650BB9"/>
    <w:rsid w:val="00650BE7"/>
    <w:rsid w:val="006510B3"/>
    <w:rsid w:val="006511DC"/>
    <w:rsid w:val="006514E5"/>
    <w:rsid w:val="00651512"/>
    <w:rsid w:val="006516F2"/>
    <w:rsid w:val="00651AB5"/>
    <w:rsid w:val="00651C0F"/>
    <w:rsid w:val="00651D90"/>
    <w:rsid w:val="00651DA4"/>
    <w:rsid w:val="00651F74"/>
    <w:rsid w:val="006521D8"/>
    <w:rsid w:val="0065238A"/>
    <w:rsid w:val="0065245D"/>
    <w:rsid w:val="0065249E"/>
    <w:rsid w:val="00652ABC"/>
    <w:rsid w:val="00652C13"/>
    <w:rsid w:val="006530B2"/>
    <w:rsid w:val="0065367C"/>
    <w:rsid w:val="00653765"/>
    <w:rsid w:val="00653A27"/>
    <w:rsid w:val="00653A3E"/>
    <w:rsid w:val="00653AD1"/>
    <w:rsid w:val="00653B11"/>
    <w:rsid w:val="00653C42"/>
    <w:rsid w:val="00653C81"/>
    <w:rsid w:val="0065409B"/>
    <w:rsid w:val="006540F1"/>
    <w:rsid w:val="00654253"/>
    <w:rsid w:val="00654675"/>
    <w:rsid w:val="006546F7"/>
    <w:rsid w:val="0065480B"/>
    <w:rsid w:val="00654C0F"/>
    <w:rsid w:val="00654CCB"/>
    <w:rsid w:val="006553A7"/>
    <w:rsid w:val="006555C3"/>
    <w:rsid w:val="00655634"/>
    <w:rsid w:val="00655FEF"/>
    <w:rsid w:val="0065619E"/>
    <w:rsid w:val="00656213"/>
    <w:rsid w:val="00656501"/>
    <w:rsid w:val="0065657E"/>
    <w:rsid w:val="0065682E"/>
    <w:rsid w:val="00656991"/>
    <w:rsid w:val="006571C0"/>
    <w:rsid w:val="00657493"/>
    <w:rsid w:val="00657998"/>
    <w:rsid w:val="00657B75"/>
    <w:rsid w:val="00657C3F"/>
    <w:rsid w:val="00657D6F"/>
    <w:rsid w:val="006600D7"/>
    <w:rsid w:val="00660845"/>
    <w:rsid w:val="0066089F"/>
    <w:rsid w:val="00660926"/>
    <w:rsid w:val="00660A8D"/>
    <w:rsid w:val="00660AA0"/>
    <w:rsid w:val="00660D49"/>
    <w:rsid w:val="00661378"/>
    <w:rsid w:val="00661768"/>
    <w:rsid w:val="00661772"/>
    <w:rsid w:val="00661843"/>
    <w:rsid w:val="00661A0F"/>
    <w:rsid w:val="00661C21"/>
    <w:rsid w:val="00661E19"/>
    <w:rsid w:val="00661F38"/>
    <w:rsid w:val="00661F95"/>
    <w:rsid w:val="00662395"/>
    <w:rsid w:val="006624E7"/>
    <w:rsid w:val="00662A1A"/>
    <w:rsid w:val="00662EE2"/>
    <w:rsid w:val="00662F38"/>
    <w:rsid w:val="00663272"/>
    <w:rsid w:val="00663471"/>
    <w:rsid w:val="0066378B"/>
    <w:rsid w:val="00663B24"/>
    <w:rsid w:val="00663C1A"/>
    <w:rsid w:val="006643D4"/>
    <w:rsid w:val="00664470"/>
    <w:rsid w:val="00664BA8"/>
    <w:rsid w:val="00664DEB"/>
    <w:rsid w:val="00665763"/>
    <w:rsid w:val="0066581C"/>
    <w:rsid w:val="0066599C"/>
    <w:rsid w:val="00665A50"/>
    <w:rsid w:val="00665D9D"/>
    <w:rsid w:val="00666A77"/>
    <w:rsid w:val="00666C05"/>
    <w:rsid w:val="00666C54"/>
    <w:rsid w:val="00667483"/>
    <w:rsid w:val="006674B4"/>
    <w:rsid w:val="00667681"/>
    <w:rsid w:val="00667C67"/>
    <w:rsid w:val="006702F5"/>
    <w:rsid w:val="006707A5"/>
    <w:rsid w:val="00670C9D"/>
    <w:rsid w:val="00670D54"/>
    <w:rsid w:val="00670EE8"/>
    <w:rsid w:val="00671230"/>
    <w:rsid w:val="00671AD5"/>
    <w:rsid w:val="00671B38"/>
    <w:rsid w:val="00671BA3"/>
    <w:rsid w:val="00671C1D"/>
    <w:rsid w:val="00672723"/>
    <w:rsid w:val="006728C5"/>
    <w:rsid w:val="006728EE"/>
    <w:rsid w:val="006729C6"/>
    <w:rsid w:val="00672A21"/>
    <w:rsid w:val="00672AA8"/>
    <w:rsid w:val="00673016"/>
    <w:rsid w:val="006731D8"/>
    <w:rsid w:val="00673257"/>
    <w:rsid w:val="006734FF"/>
    <w:rsid w:val="0067355D"/>
    <w:rsid w:val="00673651"/>
    <w:rsid w:val="00673BBC"/>
    <w:rsid w:val="00673CCA"/>
    <w:rsid w:val="00674018"/>
    <w:rsid w:val="00674067"/>
    <w:rsid w:val="00674298"/>
    <w:rsid w:val="0067476E"/>
    <w:rsid w:val="00674975"/>
    <w:rsid w:val="00674B9E"/>
    <w:rsid w:val="0067514E"/>
    <w:rsid w:val="00675205"/>
    <w:rsid w:val="006756ED"/>
    <w:rsid w:val="00675BD2"/>
    <w:rsid w:val="006760AD"/>
    <w:rsid w:val="006760DB"/>
    <w:rsid w:val="006762E5"/>
    <w:rsid w:val="006765A6"/>
    <w:rsid w:val="006768D4"/>
    <w:rsid w:val="006769A5"/>
    <w:rsid w:val="00676A39"/>
    <w:rsid w:val="00676A94"/>
    <w:rsid w:val="00676D33"/>
    <w:rsid w:val="006776A8"/>
    <w:rsid w:val="00677BC8"/>
    <w:rsid w:val="00677E02"/>
    <w:rsid w:val="00677F53"/>
    <w:rsid w:val="0068000C"/>
    <w:rsid w:val="006805D1"/>
    <w:rsid w:val="006805DE"/>
    <w:rsid w:val="0068068E"/>
    <w:rsid w:val="00680F5A"/>
    <w:rsid w:val="00680FF6"/>
    <w:rsid w:val="0068183C"/>
    <w:rsid w:val="006818A3"/>
    <w:rsid w:val="006818B9"/>
    <w:rsid w:val="00681BA8"/>
    <w:rsid w:val="00681D5F"/>
    <w:rsid w:val="00681DF6"/>
    <w:rsid w:val="0068233F"/>
    <w:rsid w:val="006825D8"/>
    <w:rsid w:val="00682A37"/>
    <w:rsid w:val="00682C71"/>
    <w:rsid w:val="0068307D"/>
    <w:rsid w:val="006830E4"/>
    <w:rsid w:val="006831E1"/>
    <w:rsid w:val="006833F2"/>
    <w:rsid w:val="006834BA"/>
    <w:rsid w:val="00683851"/>
    <w:rsid w:val="00683DD9"/>
    <w:rsid w:val="00684048"/>
    <w:rsid w:val="0068427C"/>
    <w:rsid w:val="00684A7B"/>
    <w:rsid w:val="00684DCA"/>
    <w:rsid w:val="00684FD9"/>
    <w:rsid w:val="00685528"/>
    <w:rsid w:val="006858A7"/>
    <w:rsid w:val="00685D2C"/>
    <w:rsid w:val="00686078"/>
    <w:rsid w:val="00686133"/>
    <w:rsid w:val="006863B7"/>
    <w:rsid w:val="0068640A"/>
    <w:rsid w:val="006865F4"/>
    <w:rsid w:val="006867DB"/>
    <w:rsid w:val="00686E22"/>
    <w:rsid w:val="00686E67"/>
    <w:rsid w:val="00686F92"/>
    <w:rsid w:val="00687795"/>
    <w:rsid w:val="00690081"/>
    <w:rsid w:val="00690726"/>
    <w:rsid w:val="0069081C"/>
    <w:rsid w:val="00690B16"/>
    <w:rsid w:val="00690ED6"/>
    <w:rsid w:val="006912AC"/>
    <w:rsid w:val="00691470"/>
    <w:rsid w:val="00691581"/>
    <w:rsid w:val="00691595"/>
    <w:rsid w:val="00691647"/>
    <w:rsid w:val="00691798"/>
    <w:rsid w:val="0069185C"/>
    <w:rsid w:val="0069188E"/>
    <w:rsid w:val="00691A93"/>
    <w:rsid w:val="00691B29"/>
    <w:rsid w:val="00691BC2"/>
    <w:rsid w:val="00691D56"/>
    <w:rsid w:val="00691DBD"/>
    <w:rsid w:val="006920BC"/>
    <w:rsid w:val="0069243F"/>
    <w:rsid w:val="00692744"/>
    <w:rsid w:val="00692A49"/>
    <w:rsid w:val="00692B44"/>
    <w:rsid w:val="006930E1"/>
    <w:rsid w:val="0069317F"/>
    <w:rsid w:val="006932E3"/>
    <w:rsid w:val="0069333D"/>
    <w:rsid w:val="006933D7"/>
    <w:rsid w:val="00693802"/>
    <w:rsid w:val="00693922"/>
    <w:rsid w:val="00693BFF"/>
    <w:rsid w:val="00694608"/>
    <w:rsid w:val="0069491B"/>
    <w:rsid w:val="00694C4C"/>
    <w:rsid w:val="00694F08"/>
    <w:rsid w:val="006958DB"/>
    <w:rsid w:val="00695A2C"/>
    <w:rsid w:val="006960DB"/>
    <w:rsid w:val="00696140"/>
    <w:rsid w:val="006962BB"/>
    <w:rsid w:val="00696375"/>
    <w:rsid w:val="0069673E"/>
    <w:rsid w:val="0069686E"/>
    <w:rsid w:val="006968A9"/>
    <w:rsid w:val="006969DB"/>
    <w:rsid w:val="00696FCE"/>
    <w:rsid w:val="006970FB"/>
    <w:rsid w:val="006971F2"/>
    <w:rsid w:val="00697251"/>
    <w:rsid w:val="00697324"/>
    <w:rsid w:val="006975E1"/>
    <w:rsid w:val="006977BA"/>
    <w:rsid w:val="00697A5D"/>
    <w:rsid w:val="00697D1A"/>
    <w:rsid w:val="006A0045"/>
    <w:rsid w:val="006A01AB"/>
    <w:rsid w:val="006A03A1"/>
    <w:rsid w:val="006A04F9"/>
    <w:rsid w:val="006A08B7"/>
    <w:rsid w:val="006A0A39"/>
    <w:rsid w:val="006A105C"/>
    <w:rsid w:val="006A1676"/>
    <w:rsid w:val="006A1862"/>
    <w:rsid w:val="006A1872"/>
    <w:rsid w:val="006A1EEE"/>
    <w:rsid w:val="006A2086"/>
    <w:rsid w:val="006A20CF"/>
    <w:rsid w:val="006A24C5"/>
    <w:rsid w:val="006A2617"/>
    <w:rsid w:val="006A2839"/>
    <w:rsid w:val="006A2ADC"/>
    <w:rsid w:val="006A2C00"/>
    <w:rsid w:val="006A2E37"/>
    <w:rsid w:val="006A2F9A"/>
    <w:rsid w:val="006A300A"/>
    <w:rsid w:val="006A3A45"/>
    <w:rsid w:val="006A3D14"/>
    <w:rsid w:val="006A3F5E"/>
    <w:rsid w:val="006A4219"/>
    <w:rsid w:val="006A44B1"/>
    <w:rsid w:val="006A4614"/>
    <w:rsid w:val="006A46CC"/>
    <w:rsid w:val="006A47AE"/>
    <w:rsid w:val="006A4D3F"/>
    <w:rsid w:val="006A6266"/>
    <w:rsid w:val="006A628C"/>
    <w:rsid w:val="006A6350"/>
    <w:rsid w:val="006A6365"/>
    <w:rsid w:val="006A653E"/>
    <w:rsid w:val="006A6552"/>
    <w:rsid w:val="006A69F3"/>
    <w:rsid w:val="006A6BE7"/>
    <w:rsid w:val="006A6CC9"/>
    <w:rsid w:val="006A6D2D"/>
    <w:rsid w:val="006A6F69"/>
    <w:rsid w:val="006A709D"/>
    <w:rsid w:val="006A7378"/>
    <w:rsid w:val="006A75EA"/>
    <w:rsid w:val="006A79DC"/>
    <w:rsid w:val="006A7CC3"/>
    <w:rsid w:val="006A7FED"/>
    <w:rsid w:val="006B0140"/>
    <w:rsid w:val="006B14A5"/>
    <w:rsid w:val="006B1558"/>
    <w:rsid w:val="006B1EFC"/>
    <w:rsid w:val="006B239B"/>
    <w:rsid w:val="006B2A8D"/>
    <w:rsid w:val="006B2D11"/>
    <w:rsid w:val="006B32D3"/>
    <w:rsid w:val="006B36E8"/>
    <w:rsid w:val="006B3816"/>
    <w:rsid w:val="006B3D0D"/>
    <w:rsid w:val="006B3E0E"/>
    <w:rsid w:val="006B4036"/>
    <w:rsid w:val="006B46D0"/>
    <w:rsid w:val="006B4B08"/>
    <w:rsid w:val="006B4EC4"/>
    <w:rsid w:val="006B5228"/>
    <w:rsid w:val="006B555B"/>
    <w:rsid w:val="006B5567"/>
    <w:rsid w:val="006B5AFC"/>
    <w:rsid w:val="006B6172"/>
    <w:rsid w:val="006B66AF"/>
    <w:rsid w:val="006B66E0"/>
    <w:rsid w:val="006B6825"/>
    <w:rsid w:val="006B6AA4"/>
    <w:rsid w:val="006B6ACC"/>
    <w:rsid w:val="006B6FFF"/>
    <w:rsid w:val="006B7A10"/>
    <w:rsid w:val="006B7A4F"/>
    <w:rsid w:val="006B7B21"/>
    <w:rsid w:val="006B7E3B"/>
    <w:rsid w:val="006C0560"/>
    <w:rsid w:val="006C06E4"/>
    <w:rsid w:val="006C07CF"/>
    <w:rsid w:val="006C093E"/>
    <w:rsid w:val="006C0AEE"/>
    <w:rsid w:val="006C19BA"/>
    <w:rsid w:val="006C1A2C"/>
    <w:rsid w:val="006C1EA2"/>
    <w:rsid w:val="006C1F3A"/>
    <w:rsid w:val="006C2006"/>
    <w:rsid w:val="006C23A4"/>
    <w:rsid w:val="006C26BE"/>
    <w:rsid w:val="006C26BF"/>
    <w:rsid w:val="006C2CD9"/>
    <w:rsid w:val="006C34EA"/>
    <w:rsid w:val="006C35E4"/>
    <w:rsid w:val="006C38DE"/>
    <w:rsid w:val="006C3A80"/>
    <w:rsid w:val="006C3DCF"/>
    <w:rsid w:val="006C48D8"/>
    <w:rsid w:val="006C4D9D"/>
    <w:rsid w:val="006C5462"/>
    <w:rsid w:val="006C59F8"/>
    <w:rsid w:val="006C64BA"/>
    <w:rsid w:val="006C66B4"/>
    <w:rsid w:val="006C6A17"/>
    <w:rsid w:val="006C6A4B"/>
    <w:rsid w:val="006C6BAA"/>
    <w:rsid w:val="006C7128"/>
    <w:rsid w:val="006C7251"/>
    <w:rsid w:val="006C7379"/>
    <w:rsid w:val="006C7650"/>
    <w:rsid w:val="006D0682"/>
    <w:rsid w:val="006D082F"/>
    <w:rsid w:val="006D0889"/>
    <w:rsid w:val="006D088E"/>
    <w:rsid w:val="006D08C8"/>
    <w:rsid w:val="006D0913"/>
    <w:rsid w:val="006D0967"/>
    <w:rsid w:val="006D09EC"/>
    <w:rsid w:val="006D0A71"/>
    <w:rsid w:val="006D0B43"/>
    <w:rsid w:val="006D0B84"/>
    <w:rsid w:val="006D0DF7"/>
    <w:rsid w:val="006D0EAE"/>
    <w:rsid w:val="006D0ED5"/>
    <w:rsid w:val="006D1A89"/>
    <w:rsid w:val="006D1D4C"/>
    <w:rsid w:val="006D20CF"/>
    <w:rsid w:val="006D224E"/>
    <w:rsid w:val="006D2267"/>
    <w:rsid w:val="006D235C"/>
    <w:rsid w:val="006D245E"/>
    <w:rsid w:val="006D2856"/>
    <w:rsid w:val="006D2E0F"/>
    <w:rsid w:val="006D2EF6"/>
    <w:rsid w:val="006D3154"/>
    <w:rsid w:val="006D34BC"/>
    <w:rsid w:val="006D35E2"/>
    <w:rsid w:val="006D379E"/>
    <w:rsid w:val="006D3A5A"/>
    <w:rsid w:val="006D3EC5"/>
    <w:rsid w:val="006D414A"/>
    <w:rsid w:val="006D4258"/>
    <w:rsid w:val="006D45AC"/>
    <w:rsid w:val="006D461B"/>
    <w:rsid w:val="006D46AB"/>
    <w:rsid w:val="006D4724"/>
    <w:rsid w:val="006D47E6"/>
    <w:rsid w:val="006D48E4"/>
    <w:rsid w:val="006D4A18"/>
    <w:rsid w:val="006D4D07"/>
    <w:rsid w:val="006D5306"/>
    <w:rsid w:val="006D5335"/>
    <w:rsid w:val="006D5427"/>
    <w:rsid w:val="006D544A"/>
    <w:rsid w:val="006D54C9"/>
    <w:rsid w:val="006D552E"/>
    <w:rsid w:val="006D56C9"/>
    <w:rsid w:val="006D58BA"/>
    <w:rsid w:val="006D599D"/>
    <w:rsid w:val="006D5AA6"/>
    <w:rsid w:val="006D5E15"/>
    <w:rsid w:val="006D5F3F"/>
    <w:rsid w:val="006D6107"/>
    <w:rsid w:val="006D620B"/>
    <w:rsid w:val="006D6255"/>
    <w:rsid w:val="006D62C6"/>
    <w:rsid w:val="006D6514"/>
    <w:rsid w:val="006D6568"/>
    <w:rsid w:val="006D69C5"/>
    <w:rsid w:val="006D6D47"/>
    <w:rsid w:val="006D729E"/>
    <w:rsid w:val="006D72AE"/>
    <w:rsid w:val="006D72D6"/>
    <w:rsid w:val="006D72EB"/>
    <w:rsid w:val="006D75D4"/>
    <w:rsid w:val="006D78E2"/>
    <w:rsid w:val="006D7B84"/>
    <w:rsid w:val="006D7DC4"/>
    <w:rsid w:val="006E034F"/>
    <w:rsid w:val="006E04A0"/>
    <w:rsid w:val="006E05C6"/>
    <w:rsid w:val="006E0682"/>
    <w:rsid w:val="006E0EF7"/>
    <w:rsid w:val="006E1398"/>
    <w:rsid w:val="006E1530"/>
    <w:rsid w:val="006E1615"/>
    <w:rsid w:val="006E2275"/>
    <w:rsid w:val="006E228F"/>
    <w:rsid w:val="006E2734"/>
    <w:rsid w:val="006E283E"/>
    <w:rsid w:val="006E2962"/>
    <w:rsid w:val="006E2CC1"/>
    <w:rsid w:val="006E378B"/>
    <w:rsid w:val="006E3A2C"/>
    <w:rsid w:val="006E3A9A"/>
    <w:rsid w:val="006E3B10"/>
    <w:rsid w:val="006E3C42"/>
    <w:rsid w:val="006E3E4B"/>
    <w:rsid w:val="006E419D"/>
    <w:rsid w:val="006E41C6"/>
    <w:rsid w:val="006E4239"/>
    <w:rsid w:val="006E42BC"/>
    <w:rsid w:val="006E43A8"/>
    <w:rsid w:val="006E4670"/>
    <w:rsid w:val="006E4A57"/>
    <w:rsid w:val="006E4BE3"/>
    <w:rsid w:val="006E4D69"/>
    <w:rsid w:val="006E4D71"/>
    <w:rsid w:val="006E4E8F"/>
    <w:rsid w:val="006E5110"/>
    <w:rsid w:val="006E58CA"/>
    <w:rsid w:val="006E599B"/>
    <w:rsid w:val="006E5A1B"/>
    <w:rsid w:val="006E5E13"/>
    <w:rsid w:val="006E6182"/>
    <w:rsid w:val="006E6305"/>
    <w:rsid w:val="006E65AD"/>
    <w:rsid w:val="006E6F19"/>
    <w:rsid w:val="006E7571"/>
    <w:rsid w:val="006E7794"/>
    <w:rsid w:val="006E7880"/>
    <w:rsid w:val="006E7B0F"/>
    <w:rsid w:val="006E7B2A"/>
    <w:rsid w:val="006E7F4B"/>
    <w:rsid w:val="006F0045"/>
    <w:rsid w:val="006F0D15"/>
    <w:rsid w:val="006F1111"/>
    <w:rsid w:val="006F112A"/>
    <w:rsid w:val="006F13D2"/>
    <w:rsid w:val="006F1806"/>
    <w:rsid w:val="006F19F8"/>
    <w:rsid w:val="006F1A48"/>
    <w:rsid w:val="006F201D"/>
    <w:rsid w:val="006F2142"/>
    <w:rsid w:val="006F21A6"/>
    <w:rsid w:val="006F247E"/>
    <w:rsid w:val="006F2632"/>
    <w:rsid w:val="006F2A2C"/>
    <w:rsid w:val="006F2C71"/>
    <w:rsid w:val="006F2F4C"/>
    <w:rsid w:val="006F33E4"/>
    <w:rsid w:val="006F34F7"/>
    <w:rsid w:val="006F3FB5"/>
    <w:rsid w:val="006F3FC4"/>
    <w:rsid w:val="006F45D8"/>
    <w:rsid w:val="006F4874"/>
    <w:rsid w:val="006F498D"/>
    <w:rsid w:val="006F49BF"/>
    <w:rsid w:val="006F4AAB"/>
    <w:rsid w:val="006F4AC9"/>
    <w:rsid w:val="006F4B05"/>
    <w:rsid w:val="006F4CA0"/>
    <w:rsid w:val="006F55C5"/>
    <w:rsid w:val="006F5CC2"/>
    <w:rsid w:val="006F5D20"/>
    <w:rsid w:val="006F609F"/>
    <w:rsid w:val="006F65FB"/>
    <w:rsid w:val="006F6D8D"/>
    <w:rsid w:val="006F77BB"/>
    <w:rsid w:val="006F7921"/>
    <w:rsid w:val="006F7A3B"/>
    <w:rsid w:val="006F7B00"/>
    <w:rsid w:val="006F7C5B"/>
    <w:rsid w:val="007000D0"/>
    <w:rsid w:val="00700246"/>
    <w:rsid w:val="0070028D"/>
    <w:rsid w:val="00700446"/>
    <w:rsid w:val="00700E49"/>
    <w:rsid w:val="00701150"/>
    <w:rsid w:val="0070150F"/>
    <w:rsid w:val="00701939"/>
    <w:rsid w:val="00701E20"/>
    <w:rsid w:val="00702088"/>
    <w:rsid w:val="007022CD"/>
    <w:rsid w:val="00703111"/>
    <w:rsid w:val="00703504"/>
    <w:rsid w:val="007035EA"/>
    <w:rsid w:val="00703910"/>
    <w:rsid w:val="00703939"/>
    <w:rsid w:val="00703BBA"/>
    <w:rsid w:val="00704037"/>
    <w:rsid w:val="007041E2"/>
    <w:rsid w:val="00704377"/>
    <w:rsid w:val="00704757"/>
    <w:rsid w:val="0070479E"/>
    <w:rsid w:val="00704994"/>
    <w:rsid w:val="007049D0"/>
    <w:rsid w:val="007049D4"/>
    <w:rsid w:val="00704BB3"/>
    <w:rsid w:val="00704C89"/>
    <w:rsid w:val="00704F7E"/>
    <w:rsid w:val="00704FD8"/>
    <w:rsid w:val="0070508A"/>
    <w:rsid w:val="00705104"/>
    <w:rsid w:val="00705578"/>
    <w:rsid w:val="00705AD5"/>
    <w:rsid w:val="00705CA1"/>
    <w:rsid w:val="00706B3F"/>
    <w:rsid w:val="00706F57"/>
    <w:rsid w:val="0070701E"/>
    <w:rsid w:val="0070702C"/>
    <w:rsid w:val="007073AE"/>
    <w:rsid w:val="007073BA"/>
    <w:rsid w:val="007073CD"/>
    <w:rsid w:val="007074AF"/>
    <w:rsid w:val="007076C5"/>
    <w:rsid w:val="007077CF"/>
    <w:rsid w:val="00707CA9"/>
    <w:rsid w:val="00707EBD"/>
    <w:rsid w:val="00707F86"/>
    <w:rsid w:val="007101B8"/>
    <w:rsid w:val="007101CA"/>
    <w:rsid w:val="0071048B"/>
    <w:rsid w:val="0071074E"/>
    <w:rsid w:val="0071094D"/>
    <w:rsid w:val="00710BF2"/>
    <w:rsid w:val="00710CE1"/>
    <w:rsid w:val="00710DBC"/>
    <w:rsid w:val="0071125E"/>
    <w:rsid w:val="007112E4"/>
    <w:rsid w:val="007115A0"/>
    <w:rsid w:val="0071175D"/>
    <w:rsid w:val="00711951"/>
    <w:rsid w:val="00711C96"/>
    <w:rsid w:val="00711EB6"/>
    <w:rsid w:val="007120C7"/>
    <w:rsid w:val="007127BF"/>
    <w:rsid w:val="00712AF4"/>
    <w:rsid w:val="00712BF8"/>
    <w:rsid w:val="00713010"/>
    <w:rsid w:val="00713046"/>
    <w:rsid w:val="007130B4"/>
    <w:rsid w:val="00713AE9"/>
    <w:rsid w:val="00713D77"/>
    <w:rsid w:val="00713E6F"/>
    <w:rsid w:val="00713FB4"/>
    <w:rsid w:val="00713FE6"/>
    <w:rsid w:val="007140F8"/>
    <w:rsid w:val="00714149"/>
    <w:rsid w:val="00714236"/>
    <w:rsid w:val="00714ACD"/>
    <w:rsid w:val="00714FDD"/>
    <w:rsid w:val="007154EF"/>
    <w:rsid w:val="0071575A"/>
    <w:rsid w:val="007157F8"/>
    <w:rsid w:val="00715982"/>
    <w:rsid w:val="00715996"/>
    <w:rsid w:val="00715B6C"/>
    <w:rsid w:val="00715BA3"/>
    <w:rsid w:val="00715BF1"/>
    <w:rsid w:val="00715BF6"/>
    <w:rsid w:val="0071654B"/>
    <w:rsid w:val="007165F8"/>
    <w:rsid w:val="00716665"/>
    <w:rsid w:val="007166A5"/>
    <w:rsid w:val="0071675F"/>
    <w:rsid w:val="00716905"/>
    <w:rsid w:val="00716D2E"/>
    <w:rsid w:val="0071795F"/>
    <w:rsid w:val="00717981"/>
    <w:rsid w:val="00717A88"/>
    <w:rsid w:val="00717CA2"/>
    <w:rsid w:val="00717F67"/>
    <w:rsid w:val="00720169"/>
    <w:rsid w:val="0072032A"/>
    <w:rsid w:val="0072046E"/>
    <w:rsid w:val="00720707"/>
    <w:rsid w:val="00720D13"/>
    <w:rsid w:val="0072104D"/>
    <w:rsid w:val="0072127A"/>
    <w:rsid w:val="007215D1"/>
    <w:rsid w:val="007219CE"/>
    <w:rsid w:val="00721B87"/>
    <w:rsid w:val="00721C9B"/>
    <w:rsid w:val="00721CB9"/>
    <w:rsid w:val="00721D97"/>
    <w:rsid w:val="00721DB5"/>
    <w:rsid w:val="0072230D"/>
    <w:rsid w:val="00722700"/>
    <w:rsid w:val="00722803"/>
    <w:rsid w:val="00722884"/>
    <w:rsid w:val="00722A22"/>
    <w:rsid w:val="00722AE1"/>
    <w:rsid w:val="00723139"/>
    <w:rsid w:val="0072336E"/>
    <w:rsid w:val="007234A5"/>
    <w:rsid w:val="00723BAC"/>
    <w:rsid w:val="00723D84"/>
    <w:rsid w:val="00724140"/>
    <w:rsid w:val="00724277"/>
    <w:rsid w:val="0072433F"/>
    <w:rsid w:val="007245DA"/>
    <w:rsid w:val="00724D43"/>
    <w:rsid w:val="00724D6F"/>
    <w:rsid w:val="00724DC7"/>
    <w:rsid w:val="0072516A"/>
    <w:rsid w:val="007251CF"/>
    <w:rsid w:val="007252F9"/>
    <w:rsid w:val="00725742"/>
    <w:rsid w:val="00725A25"/>
    <w:rsid w:val="00725EC1"/>
    <w:rsid w:val="0072610E"/>
    <w:rsid w:val="00726115"/>
    <w:rsid w:val="007261BF"/>
    <w:rsid w:val="007261D9"/>
    <w:rsid w:val="0072643F"/>
    <w:rsid w:val="00726776"/>
    <w:rsid w:val="00726C6F"/>
    <w:rsid w:val="00726D53"/>
    <w:rsid w:val="00726DC5"/>
    <w:rsid w:val="00727261"/>
    <w:rsid w:val="007274C5"/>
    <w:rsid w:val="007274F0"/>
    <w:rsid w:val="00727585"/>
    <w:rsid w:val="00727600"/>
    <w:rsid w:val="00727A35"/>
    <w:rsid w:val="00730316"/>
    <w:rsid w:val="00730A07"/>
    <w:rsid w:val="00730B64"/>
    <w:rsid w:val="00730C92"/>
    <w:rsid w:val="00730F19"/>
    <w:rsid w:val="00730FC6"/>
    <w:rsid w:val="007311FD"/>
    <w:rsid w:val="00731850"/>
    <w:rsid w:val="007323BE"/>
    <w:rsid w:val="00732935"/>
    <w:rsid w:val="00732B00"/>
    <w:rsid w:val="00732CF3"/>
    <w:rsid w:val="0073315A"/>
    <w:rsid w:val="007331DF"/>
    <w:rsid w:val="00733232"/>
    <w:rsid w:val="007334FA"/>
    <w:rsid w:val="0073394A"/>
    <w:rsid w:val="00733970"/>
    <w:rsid w:val="00733A76"/>
    <w:rsid w:val="00733F0B"/>
    <w:rsid w:val="007346FB"/>
    <w:rsid w:val="00734829"/>
    <w:rsid w:val="00734C32"/>
    <w:rsid w:val="00734D9F"/>
    <w:rsid w:val="00734DC1"/>
    <w:rsid w:val="00734DE5"/>
    <w:rsid w:val="00734E1E"/>
    <w:rsid w:val="0073531B"/>
    <w:rsid w:val="00735731"/>
    <w:rsid w:val="007357E2"/>
    <w:rsid w:val="0073628B"/>
    <w:rsid w:val="00736360"/>
    <w:rsid w:val="007364CA"/>
    <w:rsid w:val="00736A73"/>
    <w:rsid w:val="00736AA8"/>
    <w:rsid w:val="00736B14"/>
    <w:rsid w:val="0073786D"/>
    <w:rsid w:val="00737AC9"/>
    <w:rsid w:val="00737B53"/>
    <w:rsid w:val="00737C69"/>
    <w:rsid w:val="00740270"/>
    <w:rsid w:val="00740540"/>
    <w:rsid w:val="00740579"/>
    <w:rsid w:val="0074088B"/>
    <w:rsid w:val="00740D72"/>
    <w:rsid w:val="0074138D"/>
    <w:rsid w:val="00741465"/>
    <w:rsid w:val="00741481"/>
    <w:rsid w:val="007418B4"/>
    <w:rsid w:val="007418F1"/>
    <w:rsid w:val="00741C6F"/>
    <w:rsid w:val="00741CEB"/>
    <w:rsid w:val="00741D61"/>
    <w:rsid w:val="007422A5"/>
    <w:rsid w:val="00742478"/>
    <w:rsid w:val="00742F5D"/>
    <w:rsid w:val="007431C8"/>
    <w:rsid w:val="007432AD"/>
    <w:rsid w:val="0074417F"/>
    <w:rsid w:val="00744359"/>
    <w:rsid w:val="007443D3"/>
    <w:rsid w:val="0074458B"/>
    <w:rsid w:val="007447E0"/>
    <w:rsid w:val="007447FB"/>
    <w:rsid w:val="00744969"/>
    <w:rsid w:val="00744D49"/>
    <w:rsid w:val="007450C6"/>
    <w:rsid w:val="00745113"/>
    <w:rsid w:val="007452BF"/>
    <w:rsid w:val="00745431"/>
    <w:rsid w:val="007454BE"/>
    <w:rsid w:val="00745757"/>
    <w:rsid w:val="00745A08"/>
    <w:rsid w:val="00745A55"/>
    <w:rsid w:val="00745A8B"/>
    <w:rsid w:val="00745C42"/>
    <w:rsid w:val="00745CE8"/>
    <w:rsid w:val="00745D67"/>
    <w:rsid w:val="00746125"/>
    <w:rsid w:val="00746607"/>
    <w:rsid w:val="007474B4"/>
    <w:rsid w:val="007476A1"/>
    <w:rsid w:val="00747880"/>
    <w:rsid w:val="0075030B"/>
    <w:rsid w:val="00750519"/>
    <w:rsid w:val="007509E5"/>
    <w:rsid w:val="00750B1F"/>
    <w:rsid w:val="00750E59"/>
    <w:rsid w:val="00750F48"/>
    <w:rsid w:val="0075118F"/>
    <w:rsid w:val="007511C6"/>
    <w:rsid w:val="007513F0"/>
    <w:rsid w:val="00751466"/>
    <w:rsid w:val="00751512"/>
    <w:rsid w:val="007515CD"/>
    <w:rsid w:val="00751645"/>
    <w:rsid w:val="007517D4"/>
    <w:rsid w:val="00751914"/>
    <w:rsid w:val="00751AD9"/>
    <w:rsid w:val="00751B56"/>
    <w:rsid w:val="00751C36"/>
    <w:rsid w:val="00751F49"/>
    <w:rsid w:val="00752032"/>
    <w:rsid w:val="00752086"/>
    <w:rsid w:val="007526F0"/>
    <w:rsid w:val="00752A44"/>
    <w:rsid w:val="00752AF5"/>
    <w:rsid w:val="00752DB1"/>
    <w:rsid w:val="007540BC"/>
    <w:rsid w:val="007545FF"/>
    <w:rsid w:val="0075528F"/>
    <w:rsid w:val="007552FE"/>
    <w:rsid w:val="00755923"/>
    <w:rsid w:val="00755AFC"/>
    <w:rsid w:val="00755E89"/>
    <w:rsid w:val="00756261"/>
    <w:rsid w:val="007562B2"/>
    <w:rsid w:val="00756386"/>
    <w:rsid w:val="00756CF2"/>
    <w:rsid w:val="00756D3B"/>
    <w:rsid w:val="00756EEF"/>
    <w:rsid w:val="00756F05"/>
    <w:rsid w:val="00757254"/>
    <w:rsid w:val="007573CB"/>
    <w:rsid w:val="0075762E"/>
    <w:rsid w:val="007578CD"/>
    <w:rsid w:val="00757D6C"/>
    <w:rsid w:val="007602FA"/>
    <w:rsid w:val="007603DA"/>
    <w:rsid w:val="007605D8"/>
    <w:rsid w:val="007608D5"/>
    <w:rsid w:val="007609A4"/>
    <w:rsid w:val="00760AA8"/>
    <w:rsid w:val="00760C15"/>
    <w:rsid w:val="00760D7E"/>
    <w:rsid w:val="00760DD7"/>
    <w:rsid w:val="0076156B"/>
    <w:rsid w:val="00761612"/>
    <w:rsid w:val="00761628"/>
    <w:rsid w:val="00761746"/>
    <w:rsid w:val="007617FA"/>
    <w:rsid w:val="00761BDC"/>
    <w:rsid w:val="00761F08"/>
    <w:rsid w:val="00761F25"/>
    <w:rsid w:val="0076233C"/>
    <w:rsid w:val="00762445"/>
    <w:rsid w:val="00762712"/>
    <w:rsid w:val="00762C27"/>
    <w:rsid w:val="00762D05"/>
    <w:rsid w:val="00762E25"/>
    <w:rsid w:val="00762EB5"/>
    <w:rsid w:val="00762FCB"/>
    <w:rsid w:val="007632AC"/>
    <w:rsid w:val="0076336F"/>
    <w:rsid w:val="007636D8"/>
    <w:rsid w:val="007638F0"/>
    <w:rsid w:val="00763B1A"/>
    <w:rsid w:val="0076448D"/>
    <w:rsid w:val="00764505"/>
    <w:rsid w:val="00764758"/>
    <w:rsid w:val="00764BE3"/>
    <w:rsid w:val="00764C1A"/>
    <w:rsid w:val="00764E4A"/>
    <w:rsid w:val="00764FEB"/>
    <w:rsid w:val="00765016"/>
    <w:rsid w:val="00765365"/>
    <w:rsid w:val="007653E8"/>
    <w:rsid w:val="00765511"/>
    <w:rsid w:val="007656D8"/>
    <w:rsid w:val="00765852"/>
    <w:rsid w:val="00765A31"/>
    <w:rsid w:val="00765C59"/>
    <w:rsid w:val="00765CBC"/>
    <w:rsid w:val="00765E10"/>
    <w:rsid w:val="00766729"/>
    <w:rsid w:val="0076681F"/>
    <w:rsid w:val="00766EFF"/>
    <w:rsid w:val="00766FF7"/>
    <w:rsid w:val="007675AE"/>
    <w:rsid w:val="00767655"/>
    <w:rsid w:val="007676CA"/>
    <w:rsid w:val="00767C29"/>
    <w:rsid w:val="00767D86"/>
    <w:rsid w:val="00770308"/>
    <w:rsid w:val="00770471"/>
    <w:rsid w:val="00770585"/>
    <w:rsid w:val="00770B90"/>
    <w:rsid w:val="00770C0F"/>
    <w:rsid w:val="00770D95"/>
    <w:rsid w:val="00771020"/>
    <w:rsid w:val="007710FA"/>
    <w:rsid w:val="00771318"/>
    <w:rsid w:val="0077149A"/>
    <w:rsid w:val="00771941"/>
    <w:rsid w:val="00771B4F"/>
    <w:rsid w:val="00771B9E"/>
    <w:rsid w:val="007722E5"/>
    <w:rsid w:val="0077236A"/>
    <w:rsid w:val="00772740"/>
    <w:rsid w:val="0077285B"/>
    <w:rsid w:val="0077295C"/>
    <w:rsid w:val="00772F3F"/>
    <w:rsid w:val="00773100"/>
    <w:rsid w:val="007732E3"/>
    <w:rsid w:val="00773A35"/>
    <w:rsid w:val="00773B26"/>
    <w:rsid w:val="00773FFD"/>
    <w:rsid w:val="00774266"/>
    <w:rsid w:val="007746D3"/>
    <w:rsid w:val="0077470E"/>
    <w:rsid w:val="007747D9"/>
    <w:rsid w:val="0077499D"/>
    <w:rsid w:val="0077569E"/>
    <w:rsid w:val="00775973"/>
    <w:rsid w:val="00775AB6"/>
    <w:rsid w:val="0077632E"/>
    <w:rsid w:val="00776367"/>
    <w:rsid w:val="00776373"/>
    <w:rsid w:val="0077657D"/>
    <w:rsid w:val="007768D5"/>
    <w:rsid w:val="00776B89"/>
    <w:rsid w:val="00776CF0"/>
    <w:rsid w:val="007771B2"/>
    <w:rsid w:val="0077744F"/>
    <w:rsid w:val="007775EC"/>
    <w:rsid w:val="007779E8"/>
    <w:rsid w:val="00777DCF"/>
    <w:rsid w:val="00777FB6"/>
    <w:rsid w:val="00780046"/>
    <w:rsid w:val="007800A2"/>
    <w:rsid w:val="007801EF"/>
    <w:rsid w:val="007802A4"/>
    <w:rsid w:val="007803D5"/>
    <w:rsid w:val="0078073C"/>
    <w:rsid w:val="007808C8"/>
    <w:rsid w:val="007809A9"/>
    <w:rsid w:val="007809D1"/>
    <w:rsid w:val="00780D2E"/>
    <w:rsid w:val="00780FE9"/>
    <w:rsid w:val="0078166F"/>
    <w:rsid w:val="007819DD"/>
    <w:rsid w:val="00781F89"/>
    <w:rsid w:val="007820A0"/>
    <w:rsid w:val="00782168"/>
    <w:rsid w:val="00782216"/>
    <w:rsid w:val="00782628"/>
    <w:rsid w:val="00782703"/>
    <w:rsid w:val="00782891"/>
    <w:rsid w:val="00782936"/>
    <w:rsid w:val="00782A40"/>
    <w:rsid w:val="00782BF6"/>
    <w:rsid w:val="00782C71"/>
    <w:rsid w:val="007830D6"/>
    <w:rsid w:val="007836B2"/>
    <w:rsid w:val="0078377A"/>
    <w:rsid w:val="0078386A"/>
    <w:rsid w:val="00783AC9"/>
    <w:rsid w:val="00783F7A"/>
    <w:rsid w:val="0078414E"/>
    <w:rsid w:val="007844A5"/>
    <w:rsid w:val="007849E2"/>
    <w:rsid w:val="007856DA"/>
    <w:rsid w:val="00785A07"/>
    <w:rsid w:val="00785A6B"/>
    <w:rsid w:val="00785AF1"/>
    <w:rsid w:val="00785BAA"/>
    <w:rsid w:val="00786619"/>
    <w:rsid w:val="007867BF"/>
    <w:rsid w:val="0078683F"/>
    <w:rsid w:val="0078688B"/>
    <w:rsid w:val="00786B25"/>
    <w:rsid w:val="00787771"/>
    <w:rsid w:val="00787AC3"/>
    <w:rsid w:val="00787D40"/>
    <w:rsid w:val="00787DF1"/>
    <w:rsid w:val="00787FED"/>
    <w:rsid w:val="00790067"/>
    <w:rsid w:val="00790449"/>
    <w:rsid w:val="00790550"/>
    <w:rsid w:val="00790594"/>
    <w:rsid w:val="00790663"/>
    <w:rsid w:val="00790698"/>
    <w:rsid w:val="00790A1E"/>
    <w:rsid w:val="00790D82"/>
    <w:rsid w:val="00791BCD"/>
    <w:rsid w:val="00791C26"/>
    <w:rsid w:val="00791D82"/>
    <w:rsid w:val="00791E13"/>
    <w:rsid w:val="00791FDF"/>
    <w:rsid w:val="0079226E"/>
    <w:rsid w:val="00792701"/>
    <w:rsid w:val="007928A0"/>
    <w:rsid w:val="00792AE0"/>
    <w:rsid w:val="00792CC9"/>
    <w:rsid w:val="00792D28"/>
    <w:rsid w:val="00792D56"/>
    <w:rsid w:val="00793129"/>
    <w:rsid w:val="00793186"/>
    <w:rsid w:val="00793436"/>
    <w:rsid w:val="00793923"/>
    <w:rsid w:val="007939A4"/>
    <w:rsid w:val="00793F77"/>
    <w:rsid w:val="00794087"/>
    <w:rsid w:val="007940AC"/>
    <w:rsid w:val="0079410E"/>
    <w:rsid w:val="00794128"/>
    <w:rsid w:val="007943D8"/>
    <w:rsid w:val="00794503"/>
    <w:rsid w:val="0079474E"/>
    <w:rsid w:val="007947F2"/>
    <w:rsid w:val="00794F9A"/>
    <w:rsid w:val="00795145"/>
    <w:rsid w:val="0079514D"/>
    <w:rsid w:val="007953D9"/>
    <w:rsid w:val="00795430"/>
    <w:rsid w:val="0079576C"/>
    <w:rsid w:val="00795AA1"/>
    <w:rsid w:val="00795C60"/>
    <w:rsid w:val="00795D06"/>
    <w:rsid w:val="007961F2"/>
    <w:rsid w:val="00796F5B"/>
    <w:rsid w:val="00797191"/>
    <w:rsid w:val="007972D2"/>
    <w:rsid w:val="00797629"/>
    <w:rsid w:val="007976FE"/>
    <w:rsid w:val="00797818"/>
    <w:rsid w:val="007A02B5"/>
    <w:rsid w:val="007A047E"/>
    <w:rsid w:val="007A066D"/>
    <w:rsid w:val="007A0675"/>
    <w:rsid w:val="007A06F0"/>
    <w:rsid w:val="007A073A"/>
    <w:rsid w:val="007A0E85"/>
    <w:rsid w:val="007A119A"/>
    <w:rsid w:val="007A186C"/>
    <w:rsid w:val="007A1CF5"/>
    <w:rsid w:val="007A1E0E"/>
    <w:rsid w:val="007A2332"/>
    <w:rsid w:val="007A2656"/>
    <w:rsid w:val="007A2C9A"/>
    <w:rsid w:val="007A2E8D"/>
    <w:rsid w:val="007A300F"/>
    <w:rsid w:val="007A3215"/>
    <w:rsid w:val="007A3356"/>
    <w:rsid w:val="007A3617"/>
    <w:rsid w:val="007A3748"/>
    <w:rsid w:val="007A3854"/>
    <w:rsid w:val="007A39E8"/>
    <w:rsid w:val="007A3F71"/>
    <w:rsid w:val="007A443E"/>
    <w:rsid w:val="007A472D"/>
    <w:rsid w:val="007A4778"/>
    <w:rsid w:val="007A4C31"/>
    <w:rsid w:val="007A53C7"/>
    <w:rsid w:val="007A548A"/>
    <w:rsid w:val="007A644A"/>
    <w:rsid w:val="007A6717"/>
    <w:rsid w:val="007A699F"/>
    <w:rsid w:val="007A6BD4"/>
    <w:rsid w:val="007A714E"/>
    <w:rsid w:val="007A7164"/>
    <w:rsid w:val="007A7247"/>
    <w:rsid w:val="007A7606"/>
    <w:rsid w:val="007A7615"/>
    <w:rsid w:val="007A770B"/>
    <w:rsid w:val="007A7A1A"/>
    <w:rsid w:val="007A7A3C"/>
    <w:rsid w:val="007B00F6"/>
    <w:rsid w:val="007B039E"/>
    <w:rsid w:val="007B0442"/>
    <w:rsid w:val="007B07DF"/>
    <w:rsid w:val="007B0847"/>
    <w:rsid w:val="007B0F1D"/>
    <w:rsid w:val="007B0F47"/>
    <w:rsid w:val="007B120F"/>
    <w:rsid w:val="007B1420"/>
    <w:rsid w:val="007B148F"/>
    <w:rsid w:val="007B16A1"/>
    <w:rsid w:val="007B1D25"/>
    <w:rsid w:val="007B2333"/>
    <w:rsid w:val="007B23C9"/>
    <w:rsid w:val="007B258C"/>
    <w:rsid w:val="007B2636"/>
    <w:rsid w:val="007B26C1"/>
    <w:rsid w:val="007B27C3"/>
    <w:rsid w:val="007B285E"/>
    <w:rsid w:val="007B29AB"/>
    <w:rsid w:val="007B2A96"/>
    <w:rsid w:val="007B2BA4"/>
    <w:rsid w:val="007B2E22"/>
    <w:rsid w:val="007B2F57"/>
    <w:rsid w:val="007B31DC"/>
    <w:rsid w:val="007B3B7C"/>
    <w:rsid w:val="007B3BBF"/>
    <w:rsid w:val="007B3FAD"/>
    <w:rsid w:val="007B3FEC"/>
    <w:rsid w:val="007B403E"/>
    <w:rsid w:val="007B4408"/>
    <w:rsid w:val="007B4C76"/>
    <w:rsid w:val="007B4FFD"/>
    <w:rsid w:val="007B55FD"/>
    <w:rsid w:val="007B5AC6"/>
    <w:rsid w:val="007B5D8D"/>
    <w:rsid w:val="007B5F08"/>
    <w:rsid w:val="007B60FA"/>
    <w:rsid w:val="007B6307"/>
    <w:rsid w:val="007B64AF"/>
    <w:rsid w:val="007B66F5"/>
    <w:rsid w:val="007B6924"/>
    <w:rsid w:val="007B6ACD"/>
    <w:rsid w:val="007B6EC2"/>
    <w:rsid w:val="007B6F9E"/>
    <w:rsid w:val="007B7B96"/>
    <w:rsid w:val="007C0731"/>
    <w:rsid w:val="007C0D5A"/>
    <w:rsid w:val="007C0E14"/>
    <w:rsid w:val="007C0E24"/>
    <w:rsid w:val="007C13E8"/>
    <w:rsid w:val="007C1510"/>
    <w:rsid w:val="007C1641"/>
    <w:rsid w:val="007C16A2"/>
    <w:rsid w:val="007C180A"/>
    <w:rsid w:val="007C18C0"/>
    <w:rsid w:val="007C1928"/>
    <w:rsid w:val="007C19FB"/>
    <w:rsid w:val="007C1F55"/>
    <w:rsid w:val="007C1F92"/>
    <w:rsid w:val="007C2378"/>
    <w:rsid w:val="007C2523"/>
    <w:rsid w:val="007C2781"/>
    <w:rsid w:val="007C27F9"/>
    <w:rsid w:val="007C28C9"/>
    <w:rsid w:val="007C2AC3"/>
    <w:rsid w:val="007C2DA6"/>
    <w:rsid w:val="007C3061"/>
    <w:rsid w:val="007C3226"/>
    <w:rsid w:val="007C33A9"/>
    <w:rsid w:val="007C3566"/>
    <w:rsid w:val="007C3918"/>
    <w:rsid w:val="007C3F1A"/>
    <w:rsid w:val="007C4079"/>
    <w:rsid w:val="007C41E2"/>
    <w:rsid w:val="007C4451"/>
    <w:rsid w:val="007C465C"/>
    <w:rsid w:val="007C4754"/>
    <w:rsid w:val="007C496A"/>
    <w:rsid w:val="007C4AE6"/>
    <w:rsid w:val="007C4B2E"/>
    <w:rsid w:val="007C4C04"/>
    <w:rsid w:val="007C4D95"/>
    <w:rsid w:val="007C4E82"/>
    <w:rsid w:val="007C4EF9"/>
    <w:rsid w:val="007C5503"/>
    <w:rsid w:val="007C5721"/>
    <w:rsid w:val="007C599F"/>
    <w:rsid w:val="007C5ABC"/>
    <w:rsid w:val="007C60BF"/>
    <w:rsid w:val="007C65AC"/>
    <w:rsid w:val="007C696B"/>
    <w:rsid w:val="007C69F9"/>
    <w:rsid w:val="007C6B3D"/>
    <w:rsid w:val="007C6C73"/>
    <w:rsid w:val="007C7314"/>
    <w:rsid w:val="007C7536"/>
    <w:rsid w:val="007C7661"/>
    <w:rsid w:val="007C7829"/>
    <w:rsid w:val="007C7A95"/>
    <w:rsid w:val="007D020A"/>
    <w:rsid w:val="007D0501"/>
    <w:rsid w:val="007D09E5"/>
    <w:rsid w:val="007D0B4D"/>
    <w:rsid w:val="007D0FB6"/>
    <w:rsid w:val="007D111B"/>
    <w:rsid w:val="007D141C"/>
    <w:rsid w:val="007D1436"/>
    <w:rsid w:val="007D170E"/>
    <w:rsid w:val="007D1814"/>
    <w:rsid w:val="007D1CE1"/>
    <w:rsid w:val="007D1FA7"/>
    <w:rsid w:val="007D22FE"/>
    <w:rsid w:val="007D25C5"/>
    <w:rsid w:val="007D2FE9"/>
    <w:rsid w:val="007D3288"/>
    <w:rsid w:val="007D38E4"/>
    <w:rsid w:val="007D3A3D"/>
    <w:rsid w:val="007D3BFB"/>
    <w:rsid w:val="007D4337"/>
    <w:rsid w:val="007D439E"/>
    <w:rsid w:val="007D4CB9"/>
    <w:rsid w:val="007D4CDA"/>
    <w:rsid w:val="007D4EC5"/>
    <w:rsid w:val="007D521C"/>
    <w:rsid w:val="007D5461"/>
    <w:rsid w:val="007D5486"/>
    <w:rsid w:val="007D563F"/>
    <w:rsid w:val="007D598F"/>
    <w:rsid w:val="007D5DFE"/>
    <w:rsid w:val="007D6033"/>
    <w:rsid w:val="007D663E"/>
    <w:rsid w:val="007D7004"/>
    <w:rsid w:val="007D7078"/>
    <w:rsid w:val="007D73A2"/>
    <w:rsid w:val="007D7956"/>
    <w:rsid w:val="007D7EBC"/>
    <w:rsid w:val="007D7EFC"/>
    <w:rsid w:val="007E0262"/>
    <w:rsid w:val="007E0346"/>
    <w:rsid w:val="007E07E5"/>
    <w:rsid w:val="007E07E9"/>
    <w:rsid w:val="007E09AE"/>
    <w:rsid w:val="007E0A26"/>
    <w:rsid w:val="007E0BF7"/>
    <w:rsid w:val="007E0DA8"/>
    <w:rsid w:val="007E0EC3"/>
    <w:rsid w:val="007E10F6"/>
    <w:rsid w:val="007E14F0"/>
    <w:rsid w:val="007E1604"/>
    <w:rsid w:val="007E17C6"/>
    <w:rsid w:val="007E18AB"/>
    <w:rsid w:val="007E1BF3"/>
    <w:rsid w:val="007E1D79"/>
    <w:rsid w:val="007E1E7C"/>
    <w:rsid w:val="007E1EA3"/>
    <w:rsid w:val="007E1EAA"/>
    <w:rsid w:val="007E1EF0"/>
    <w:rsid w:val="007E231C"/>
    <w:rsid w:val="007E23F8"/>
    <w:rsid w:val="007E2715"/>
    <w:rsid w:val="007E2F81"/>
    <w:rsid w:val="007E32C5"/>
    <w:rsid w:val="007E32DB"/>
    <w:rsid w:val="007E3327"/>
    <w:rsid w:val="007E3844"/>
    <w:rsid w:val="007E3BCA"/>
    <w:rsid w:val="007E3BCC"/>
    <w:rsid w:val="007E3E28"/>
    <w:rsid w:val="007E3E88"/>
    <w:rsid w:val="007E3EA2"/>
    <w:rsid w:val="007E3F03"/>
    <w:rsid w:val="007E3F2D"/>
    <w:rsid w:val="007E40E2"/>
    <w:rsid w:val="007E4417"/>
    <w:rsid w:val="007E4DAE"/>
    <w:rsid w:val="007E506C"/>
    <w:rsid w:val="007E5149"/>
    <w:rsid w:val="007E514E"/>
    <w:rsid w:val="007E53E2"/>
    <w:rsid w:val="007E5403"/>
    <w:rsid w:val="007E5A22"/>
    <w:rsid w:val="007E5B6A"/>
    <w:rsid w:val="007E5C6B"/>
    <w:rsid w:val="007E5FF9"/>
    <w:rsid w:val="007E61D3"/>
    <w:rsid w:val="007E6432"/>
    <w:rsid w:val="007E64B5"/>
    <w:rsid w:val="007E66D0"/>
    <w:rsid w:val="007E6A0B"/>
    <w:rsid w:val="007E6A6B"/>
    <w:rsid w:val="007E6CFB"/>
    <w:rsid w:val="007E6D97"/>
    <w:rsid w:val="007E6D9A"/>
    <w:rsid w:val="007E7211"/>
    <w:rsid w:val="007E7E00"/>
    <w:rsid w:val="007F0547"/>
    <w:rsid w:val="007F09F1"/>
    <w:rsid w:val="007F0C15"/>
    <w:rsid w:val="007F1137"/>
    <w:rsid w:val="007F1143"/>
    <w:rsid w:val="007F157A"/>
    <w:rsid w:val="007F1682"/>
    <w:rsid w:val="007F173C"/>
    <w:rsid w:val="007F1918"/>
    <w:rsid w:val="007F19C4"/>
    <w:rsid w:val="007F19DF"/>
    <w:rsid w:val="007F1A94"/>
    <w:rsid w:val="007F1D9A"/>
    <w:rsid w:val="007F291B"/>
    <w:rsid w:val="007F29E9"/>
    <w:rsid w:val="007F2A36"/>
    <w:rsid w:val="007F2ACE"/>
    <w:rsid w:val="007F2C3B"/>
    <w:rsid w:val="007F2E0D"/>
    <w:rsid w:val="007F31BA"/>
    <w:rsid w:val="007F3BEC"/>
    <w:rsid w:val="007F44B6"/>
    <w:rsid w:val="007F4B8A"/>
    <w:rsid w:val="007F4DA8"/>
    <w:rsid w:val="007F5452"/>
    <w:rsid w:val="007F5664"/>
    <w:rsid w:val="007F5926"/>
    <w:rsid w:val="007F59F7"/>
    <w:rsid w:val="007F5C3E"/>
    <w:rsid w:val="007F5FAF"/>
    <w:rsid w:val="007F6068"/>
    <w:rsid w:val="007F6241"/>
    <w:rsid w:val="007F6382"/>
    <w:rsid w:val="007F6879"/>
    <w:rsid w:val="007F6C2A"/>
    <w:rsid w:val="007F734C"/>
    <w:rsid w:val="007F765A"/>
    <w:rsid w:val="007F7D8B"/>
    <w:rsid w:val="007F7EA9"/>
    <w:rsid w:val="008001ED"/>
    <w:rsid w:val="00800333"/>
    <w:rsid w:val="008007D5"/>
    <w:rsid w:val="00800908"/>
    <w:rsid w:val="008009EC"/>
    <w:rsid w:val="00800F56"/>
    <w:rsid w:val="00801429"/>
    <w:rsid w:val="00801638"/>
    <w:rsid w:val="008016EF"/>
    <w:rsid w:val="00801B2D"/>
    <w:rsid w:val="00801C6A"/>
    <w:rsid w:val="00802EDF"/>
    <w:rsid w:val="00803298"/>
    <w:rsid w:val="008039DA"/>
    <w:rsid w:val="00803A86"/>
    <w:rsid w:val="00804350"/>
    <w:rsid w:val="008047DE"/>
    <w:rsid w:val="00804B62"/>
    <w:rsid w:val="00804BB6"/>
    <w:rsid w:val="00804FB5"/>
    <w:rsid w:val="008054EC"/>
    <w:rsid w:val="0080555F"/>
    <w:rsid w:val="0080583B"/>
    <w:rsid w:val="00805A0F"/>
    <w:rsid w:val="00805A1F"/>
    <w:rsid w:val="00806278"/>
    <w:rsid w:val="00806504"/>
    <w:rsid w:val="0080660F"/>
    <w:rsid w:val="008066A3"/>
    <w:rsid w:val="008066CE"/>
    <w:rsid w:val="0080695F"/>
    <w:rsid w:val="00806BDC"/>
    <w:rsid w:val="00806C01"/>
    <w:rsid w:val="00806C14"/>
    <w:rsid w:val="00806F85"/>
    <w:rsid w:val="008071E5"/>
    <w:rsid w:val="00807247"/>
    <w:rsid w:val="00807828"/>
    <w:rsid w:val="00807B52"/>
    <w:rsid w:val="00807BF0"/>
    <w:rsid w:val="00807C01"/>
    <w:rsid w:val="00807C2C"/>
    <w:rsid w:val="00810016"/>
    <w:rsid w:val="008100E4"/>
    <w:rsid w:val="00810104"/>
    <w:rsid w:val="0081026D"/>
    <w:rsid w:val="008102EA"/>
    <w:rsid w:val="00810540"/>
    <w:rsid w:val="00810961"/>
    <w:rsid w:val="00810B2E"/>
    <w:rsid w:val="00810B3B"/>
    <w:rsid w:val="00811C28"/>
    <w:rsid w:val="008124DB"/>
    <w:rsid w:val="00812978"/>
    <w:rsid w:val="00812F55"/>
    <w:rsid w:val="0081343B"/>
    <w:rsid w:val="00813928"/>
    <w:rsid w:val="008139D0"/>
    <w:rsid w:val="00814310"/>
    <w:rsid w:val="0081481D"/>
    <w:rsid w:val="00814B34"/>
    <w:rsid w:val="00814E67"/>
    <w:rsid w:val="0081524D"/>
    <w:rsid w:val="0081540A"/>
    <w:rsid w:val="008159D2"/>
    <w:rsid w:val="00815AA2"/>
    <w:rsid w:val="00815E57"/>
    <w:rsid w:val="00815FD9"/>
    <w:rsid w:val="0081633D"/>
    <w:rsid w:val="008166A0"/>
    <w:rsid w:val="00816BFC"/>
    <w:rsid w:val="00816C05"/>
    <w:rsid w:val="00816C9A"/>
    <w:rsid w:val="00816F88"/>
    <w:rsid w:val="0081707D"/>
    <w:rsid w:val="008171C9"/>
    <w:rsid w:val="00817B3F"/>
    <w:rsid w:val="00817E6D"/>
    <w:rsid w:val="00820596"/>
    <w:rsid w:val="008208D5"/>
    <w:rsid w:val="00820AB1"/>
    <w:rsid w:val="00821038"/>
    <w:rsid w:val="0082109B"/>
    <w:rsid w:val="00821317"/>
    <w:rsid w:val="008213A7"/>
    <w:rsid w:val="008213B0"/>
    <w:rsid w:val="00821822"/>
    <w:rsid w:val="00821A58"/>
    <w:rsid w:val="00821B7B"/>
    <w:rsid w:val="00821D3C"/>
    <w:rsid w:val="0082286D"/>
    <w:rsid w:val="00822B76"/>
    <w:rsid w:val="00822CD8"/>
    <w:rsid w:val="00822D14"/>
    <w:rsid w:val="00822D36"/>
    <w:rsid w:val="00822E6C"/>
    <w:rsid w:val="00822FF2"/>
    <w:rsid w:val="00823868"/>
    <w:rsid w:val="0082399A"/>
    <w:rsid w:val="00823D03"/>
    <w:rsid w:val="00823E39"/>
    <w:rsid w:val="00824393"/>
    <w:rsid w:val="008245DD"/>
    <w:rsid w:val="008246BE"/>
    <w:rsid w:val="0082478F"/>
    <w:rsid w:val="00824DA3"/>
    <w:rsid w:val="00824E59"/>
    <w:rsid w:val="00824E83"/>
    <w:rsid w:val="0082547D"/>
    <w:rsid w:val="00825A8E"/>
    <w:rsid w:val="00825F00"/>
    <w:rsid w:val="00825FAE"/>
    <w:rsid w:val="0082635A"/>
    <w:rsid w:val="00826B0B"/>
    <w:rsid w:val="00826D11"/>
    <w:rsid w:val="0082700B"/>
    <w:rsid w:val="008270DB"/>
    <w:rsid w:val="008275F5"/>
    <w:rsid w:val="00827660"/>
    <w:rsid w:val="00827683"/>
    <w:rsid w:val="00827B8E"/>
    <w:rsid w:val="00827EA8"/>
    <w:rsid w:val="008301CD"/>
    <w:rsid w:val="00830457"/>
    <w:rsid w:val="00830B4B"/>
    <w:rsid w:val="00830B77"/>
    <w:rsid w:val="00830E3D"/>
    <w:rsid w:val="0083141B"/>
    <w:rsid w:val="00831717"/>
    <w:rsid w:val="008318D8"/>
    <w:rsid w:val="0083231B"/>
    <w:rsid w:val="008325BB"/>
    <w:rsid w:val="00832D34"/>
    <w:rsid w:val="00833028"/>
    <w:rsid w:val="008330CC"/>
    <w:rsid w:val="0083331F"/>
    <w:rsid w:val="0083334E"/>
    <w:rsid w:val="00833494"/>
    <w:rsid w:val="008334A8"/>
    <w:rsid w:val="008334D6"/>
    <w:rsid w:val="00833922"/>
    <w:rsid w:val="00833B6E"/>
    <w:rsid w:val="00833DCE"/>
    <w:rsid w:val="00833DF6"/>
    <w:rsid w:val="00834106"/>
    <w:rsid w:val="0083415F"/>
    <w:rsid w:val="00834D2F"/>
    <w:rsid w:val="00834E03"/>
    <w:rsid w:val="00834ECD"/>
    <w:rsid w:val="00835376"/>
    <w:rsid w:val="008360E7"/>
    <w:rsid w:val="00836941"/>
    <w:rsid w:val="00836965"/>
    <w:rsid w:val="00836A74"/>
    <w:rsid w:val="00836AEC"/>
    <w:rsid w:val="00836FD0"/>
    <w:rsid w:val="008378E5"/>
    <w:rsid w:val="0083794F"/>
    <w:rsid w:val="00837C29"/>
    <w:rsid w:val="0084020E"/>
    <w:rsid w:val="0084028F"/>
    <w:rsid w:val="008405DD"/>
    <w:rsid w:val="008407D8"/>
    <w:rsid w:val="008408F6"/>
    <w:rsid w:val="00840B22"/>
    <w:rsid w:val="00840BC4"/>
    <w:rsid w:val="00840BDB"/>
    <w:rsid w:val="008411BD"/>
    <w:rsid w:val="00841730"/>
    <w:rsid w:val="00841B7C"/>
    <w:rsid w:val="00841DF5"/>
    <w:rsid w:val="00841E21"/>
    <w:rsid w:val="008420CB"/>
    <w:rsid w:val="0084285A"/>
    <w:rsid w:val="008428C5"/>
    <w:rsid w:val="00842C4C"/>
    <w:rsid w:val="00842D08"/>
    <w:rsid w:val="00842D56"/>
    <w:rsid w:val="00842E40"/>
    <w:rsid w:val="00842F4A"/>
    <w:rsid w:val="00843031"/>
    <w:rsid w:val="008432DF"/>
    <w:rsid w:val="0084376F"/>
    <w:rsid w:val="008439B2"/>
    <w:rsid w:val="008439F9"/>
    <w:rsid w:val="00843D81"/>
    <w:rsid w:val="00843F6C"/>
    <w:rsid w:val="00843FFC"/>
    <w:rsid w:val="00844440"/>
    <w:rsid w:val="00844468"/>
    <w:rsid w:val="008450AB"/>
    <w:rsid w:val="008450F4"/>
    <w:rsid w:val="00845407"/>
    <w:rsid w:val="0084541A"/>
    <w:rsid w:val="008454B6"/>
    <w:rsid w:val="008454FC"/>
    <w:rsid w:val="00845571"/>
    <w:rsid w:val="008455A1"/>
    <w:rsid w:val="00845B47"/>
    <w:rsid w:val="00845EF4"/>
    <w:rsid w:val="00845FAB"/>
    <w:rsid w:val="0084632C"/>
    <w:rsid w:val="00846489"/>
    <w:rsid w:val="00846609"/>
    <w:rsid w:val="00846A1E"/>
    <w:rsid w:val="00846CAA"/>
    <w:rsid w:val="008470D0"/>
    <w:rsid w:val="008471E5"/>
    <w:rsid w:val="00847DED"/>
    <w:rsid w:val="00850C11"/>
    <w:rsid w:val="00850C5D"/>
    <w:rsid w:val="00850CA9"/>
    <w:rsid w:val="00851042"/>
    <w:rsid w:val="0085112A"/>
    <w:rsid w:val="00851608"/>
    <w:rsid w:val="008517F9"/>
    <w:rsid w:val="00851E35"/>
    <w:rsid w:val="00851FBF"/>
    <w:rsid w:val="00852003"/>
    <w:rsid w:val="0085209F"/>
    <w:rsid w:val="008520C0"/>
    <w:rsid w:val="0085265E"/>
    <w:rsid w:val="00852D56"/>
    <w:rsid w:val="008531C5"/>
    <w:rsid w:val="00853268"/>
    <w:rsid w:val="00853EA0"/>
    <w:rsid w:val="00853EBF"/>
    <w:rsid w:val="008542F4"/>
    <w:rsid w:val="008549C6"/>
    <w:rsid w:val="00855003"/>
    <w:rsid w:val="00855391"/>
    <w:rsid w:val="00855741"/>
    <w:rsid w:val="00855832"/>
    <w:rsid w:val="00855BC5"/>
    <w:rsid w:val="00855EAA"/>
    <w:rsid w:val="00855F4E"/>
    <w:rsid w:val="008561E9"/>
    <w:rsid w:val="00856A83"/>
    <w:rsid w:val="00856BD2"/>
    <w:rsid w:val="00857604"/>
    <w:rsid w:val="00857621"/>
    <w:rsid w:val="0085797A"/>
    <w:rsid w:val="00857EB0"/>
    <w:rsid w:val="008600B5"/>
    <w:rsid w:val="008601F6"/>
    <w:rsid w:val="00860279"/>
    <w:rsid w:val="00860385"/>
    <w:rsid w:val="0086049C"/>
    <w:rsid w:val="0086080A"/>
    <w:rsid w:val="00860BCC"/>
    <w:rsid w:val="00860F74"/>
    <w:rsid w:val="0086114D"/>
    <w:rsid w:val="00861182"/>
    <w:rsid w:val="008613CF"/>
    <w:rsid w:val="008619B0"/>
    <w:rsid w:val="00861C7B"/>
    <w:rsid w:val="008623F5"/>
    <w:rsid w:val="0086240B"/>
    <w:rsid w:val="00862E4F"/>
    <w:rsid w:val="00862F0A"/>
    <w:rsid w:val="008638F1"/>
    <w:rsid w:val="00863B64"/>
    <w:rsid w:val="00863EE9"/>
    <w:rsid w:val="008645C7"/>
    <w:rsid w:val="0086482B"/>
    <w:rsid w:val="00864B3F"/>
    <w:rsid w:val="00864E0C"/>
    <w:rsid w:val="00865232"/>
    <w:rsid w:val="0086572C"/>
    <w:rsid w:val="008657D5"/>
    <w:rsid w:val="00865BA3"/>
    <w:rsid w:val="00865CAE"/>
    <w:rsid w:val="0086638A"/>
    <w:rsid w:val="0086660D"/>
    <w:rsid w:val="00866944"/>
    <w:rsid w:val="008669A5"/>
    <w:rsid w:val="008669B1"/>
    <w:rsid w:val="00866AC5"/>
    <w:rsid w:val="00866E52"/>
    <w:rsid w:val="00867048"/>
    <w:rsid w:val="00867613"/>
    <w:rsid w:val="00867B96"/>
    <w:rsid w:val="00870E1E"/>
    <w:rsid w:val="00870E94"/>
    <w:rsid w:val="00871064"/>
    <w:rsid w:val="00871821"/>
    <w:rsid w:val="00871BED"/>
    <w:rsid w:val="00871DEF"/>
    <w:rsid w:val="0087212B"/>
    <w:rsid w:val="008724D9"/>
    <w:rsid w:val="008725E6"/>
    <w:rsid w:val="008726A2"/>
    <w:rsid w:val="008726F7"/>
    <w:rsid w:val="00872756"/>
    <w:rsid w:val="008727C1"/>
    <w:rsid w:val="0087288E"/>
    <w:rsid w:val="00872997"/>
    <w:rsid w:val="00872C3E"/>
    <w:rsid w:val="008737EE"/>
    <w:rsid w:val="008739CC"/>
    <w:rsid w:val="00874152"/>
    <w:rsid w:val="00874655"/>
    <w:rsid w:val="0087488D"/>
    <w:rsid w:val="00874BF1"/>
    <w:rsid w:val="00874DB3"/>
    <w:rsid w:val="00874F1C"/>
    <w:rsid w:val="00874FBC"/>
    <w:rsid w:val="00875508"/>
    <w:rsid w:val="00875721"/>
    <w:rsid w:val="0087583D"/>
    <w:rsid w:val="0087645C"/>
    <w:rsid w:val="00876728"/>
    <w:rsid w:val="00876BCB"/>
    <w:rsid w:val="00876EAE"/>
    <w:rsid w:val="00876F0E"/>
    <w:rsid w:val="00877120"/>
    <w:rsid w:val="008771C4"/>
    <w:rsid w:val="00877334"/>
    <w:rsid w:val="00877703"/>
    <w:rsid w:val="00877891"/>
    <w:rsid w:val="008779A9"/>
    <w:rsid w:val="00880392"/>
    <w:rsid w:val="008803E0"/>
    <w:rsid w:val="008806C2"/>
    <w:rsid w:val="00880C36"/>
    <w:rsid w:val="00881309"/>
    <w:rsid w:val="0088198B"/>
    <w:rsid w:val="00881A84"/>
    <w:rsid w:val="008821CD"/>
    <w:rsid w:val="00882365"/>
    <w:rsid w:val="0088244C"/>
    <w:rsid w:val="00882597"/>
    <w:rsid w:val="0088267C"/>
    <w:rsid w:val="00882A97"/>
    <w:rsid w:val="00882BD0"/>
    <w:rsid w:val="00882C90"/>
    <w:rsid w:val="00882CF6"/>
    <w:rsid w:val="00882F37"/>
    <w:rsid w:val="008834F9"/>
    <w:rsid w:val="0088356F"/>
    <w:rsid w:val="00883570"/>
    <w:rsid w:val="008836B9"/>
    <w:rsid w:val="00883B61"/>
    <w:rsid w:val="00883E4C"/>
    <w:rsid w:val="00884031"/>
    <w:rsid w:val="0088433C"/>
    <w:rsid w:val="00884A65"/>
    <w:rsid w:val="00884CF3"/>
    <w:rsid w:val="00884E28"/>
    <w:rsid w:val="00885B12"/>
    <w:rsid w:val="00885B7C"/>
    <w:rsid w:val="00885BBF"/>
    <w:rsid w:val="00885E9D"/>
    <w:rsid w:val="00885EE5"/>
    <w:rsid w:val="0088628B"/>
    <w:rsid w:val="008866E4"/>
    <w:rsid w:val="00886ADC"/>
    <w:rsid w:val="00886D8E"/>
    <w:rsid w:val="00886DBF"/>
    <w:rsid w:val="008879AC"/>
    <w:rsid w:val="00887A9B"/>
    <w:rsid w:val="0089014B"/>
    <w:rsid w:val="0089027B"/>
    <w:rsid w:val="00890524"/>
    <w:rsid w:val="008906BB"/>
    <w:rsid w:val="0089189F"/>
    <w:rsid w:val="00891F6C"/>
    <w:rsid w:val="00892104"/>
    <w:rsid w:val="008921B8"/>
    <w:rsid w:val="008923EE"/>
    <w:rsid w:val="0089247C"/>
    <w:rsid w:val="0089293A"/>
    <w:rsid w:val="0089313E"/>
    <w:rsid w:val="0089342F"/>
    <w:rsid w:val="008935F5"/>
    <w:rsid w:val="0089372F"/>
    <w:rsid w:val="00893730"/>
    <w:rsid w:val="00893839"/>
    <w:rsid w:val="008938C3"/>
    <w:rsid w:val="00893D58"/>
    <w:rsid w:val="00893E93"/>
    <w:rsid w:val="00894027"/>
    <w:rsid w:val="008949E5"/>
    <w:rsid w:val="00894B4C"/>
    <w:rsid w:val="00894BC6"/>
    <w:rsid w:val="00894C52"/>
    <w:rsid w:val="008952D7"/>
    <w:rsid w:val="0089542A"/>
    <w:rsid w:val="00895448"/>
    <w:rsid w:val="00895A24"/>
    <w:rsid w:val="00895E0E"/>
    <w:rsid w:val="00895F75"/>
    <w:rsid w:val="0089601D"/>
    <w:rsid w:val="008961BF"/>
    <w:rsid w:val="008961C1"/>
    <w:rsid w:val="00896384"/>
    <w:rsid w:val="008963B6"/>
    <w:rsid w:val="0089646B"/>
    <w:rsid w:val="0089648C"/>
    <w:rsid w:val="00896823"/>
    <w:rsid w:val="00896B21"/>
    <w:rsid w:val="00896D3E"/>
    <w:rsid w:val="00896FA5"/>
    <w:rsid w:val="0089768C"/>
    <w:rsid w:val="008979E6"/>
    <w:rsid w:val="00897B15"/>
    <w:rsid w:val="00897F01"/>
    <w:rsid w:val="008A0214"/>
    <w:rsid w:val="008A0231"/>
    <w:rsid w:val="008A04C5"/>
    <w:rsid w:val="008A065A"/>
    <w:rsid w:val="008A06A2"/>
    <w:rsid w:val="008A0AA7"/>
    <w:rsid w:val="008A0BED"/>
    <w:rsid w:val="008A0CE0"/>
    <w:rsid w:val="008A0E56"/>
    <w:rsid w:val="008A0F06"/>
    <w:rsid w:val="008A10BC"/>
    <w:rsid w:val="008A19D2"/>
    <w:rsid w:val="008A1A10"/>
    <w:rsid w:val="008A1B47"/>
    <w:rsid w:val="008A1BFD"/>
    <w:rsid w:val="008A1DD1"/>
    <w:rsid w:val="008A1E51"/>
    <w:rsid w:val="008A1FEF"/>
    <w:rsid w:val="008A21B2"/>
    <w:rsid w:val="008A22D5"/>
    <w:rsid w:val="008A25E1"/>
    <w:rsid w:val="008A27F8"/>
    <w:rsid w:val="008A2B48"/>
    <w:rsid w:val="008A2DF6"/>
    <w:rsid w:val="008A2E63"/>
    <w:rsid w:val="008A3472"/>
    <w:rsid w:val="008A34E6"/>
    <w:rsid w:val="008A3523"/>
    <w:rsid w:val="008A3B19"/>
    <w:rsid w:val="008A3D65"/>
    <w:rsid w:val="008A3E51"/>
    <w:rsid w:val="008A3EC0"/>
    <w:rsid w:val="008A41A5"/>
    <w:rsid w:val="008A4FF8"/>
    <w:rsid w:val="008A50F2"/>
    <w:rsid w:val="008A5341"/>
    <w:rsid w:val="008A5370"/>
    <w:rsid w:val="008A53DE"/>
    <w:rsid w:val="008A578B"/>
    <w:rsid w:val="008A5952"/>
    <w:rsid w:val="008A5A3D"/>
    <w:rsid w:val="008A6103"/>
    <w:rsid w:val="008A612B"/>
    <w:rsid w:val="008A61B0"/>
    <w:rsid w:val="008A636E"/>
    <w:rsid w:val="008A654A"/>
    <w:rsid w:val="008A6565"/>
    <w:rsid w:val="008A6A9F"/>
    <w:rsid w:val="008A6B7C"/>
    <w:rsid w:val="008A6CBC"/>
    <w:rsid w:val="008A6F51"/>
    <w:rsid w:val="008A7409"/>
    <w:rsid w:val="008A76CC"/>
    <w:rsid w:val="008A7881"/>
    <w:rsid w:val="008B0168"/>
    <w:rsid w:val="008B054D"/>
    <w:rsid w:val="008B0595"/>
    <w:rsid w:val="008B09BC"/>
    <w:rsid w:val="008B0BDE"/>
    <w:rsid w:val="008B0E74"/>
    <w:rsid w:val="008B0EF4"/>
    <w:rsid w:val="008B1239"/>
    <w:rsid w:val="008B1705"/>
    <w:rsid w:val="008B1920"/>
    <w:rsid w:val="008B1BB6"/>
    <w:rsid w:val="008B1C15"/>
    <w:rsid w:val="008B1F47"/>
    <w:rsid w:val="008B1F4E"/>
    <w:rsid w:val="008B33FE"/>
    <w:rsid w:val="008B34E1"/>
    <w:rsid w:val="008B377C"/>
    <w:rsid w:val="008B3DE0"/>
    <w:rsid w:val="008B3F77"/>
    <w:rsid w:val="008B408D"/>
    <w:rsid w:val="008B4146"/>
    <w:rsid w:val="008B429F"/>
    <w:rsid w:val="008B4686"/>
    <w:rsid w:val="008B472B"/>
    <w:rsid w:val="008B49CA"/>
    <w:rsid w:val="008B4F83"/>
    <w:rsid w:val="008B503D"/>
    <w:rsid w:val="008B5413"/>
    <w:rsid w:val="008B5863"/>
    <w:rsid w:val="008B58AB"/>
    <w:rsid w:val="008B58D3"/>
    <w:rsid w:val="008B58FC"/>
    <w:rsid w:val="008B5A7E"/>
    <w:rsid w:val="008B5E90"/>
    <w:rsid w:val="008B5EB2"/>
    <w:rsid w:val="008B5F14"/>
    <w:rsid w:val="008B60A3"/>
    <w:rsid w:val="008B6326"/>
    <w:rsid w:val="008B679E"/>
    <w:rsid w:val="008B6813"/>
    <w:rsid w:val="008B6AC9"/>
    <w:rsid w:val="008B6CE1"/>
    <w:rsid w:val="008B6D9B"/>
    <w:rsid w:val="008B7109"/>
    <w:rsid w:val="008B77D0"/>
    <w:rsid w:val="008B7EB9"/>
    <w:rsid w:val="008B7ECA"/>
    <w:rsid w:val="008B7F03"/>
    <w:rsid w:val="008C0218"/>
    <w:rsid w:val="008C0990"/>
    <w:rsid w:val="008C0B40"/>
    <w:rsid w:val="008C10E7"/>
    <w:rsid w:val="008C1554"/>
    <w:rsid w:val="008C17A2"/>
    <w:rsid w:val="008C1A02"/>
    <w:rsid w:val="008C1AE2"/>
    <w:rsid w:val="008C1F5B"/>
    <w:rsid w:val="008C1F78"/>
    <w:rsid w:val="008C23A8"/>
    <w:rsid w:val="008C2455"/>
    <w:rsid w:val="008C268B"/>
    <w:rsid w:val="008C26CE"/>
    <w:rsid w:val="008C276A"/>
    <w:rsid w:val="008C2A5A"/>
    <w:rsid w:val="008C2ADE"/>
    <w:rsid w:val="008C2B42"/>
    <w:rsid w:val="008C2D18"/>
    <w:rsid w:val="008C3082"/>
    <w:rsid w:val="008C343A"/>
    <w:rsid w:val="008C38F3"/>
    <w:rsid w:val="008C3A3F"/>
    <w:rsid w:val="008C3A5C"/>
    <w:rsid w:val="008C3B1B"/>
    <w:rsid w:val="008C3D6F"/>
    <w:rsid w:val="008C3FCB"/>
    <w:rsid w:val="008C43C3"/>
    <w:rsid w:val="008C44E6"/>
    <w:rsid w:val="008C4534"/>
    <w:rsid w:val="008C5029"/>
    <w:rsid w:val="008C53D2"/>
    <w:rsid w:val="008C53E9"/>
    <w:rsid w:val="008C5810"/>
    <w:rsid w:val="008C58B5"/>
    <w:rsid w:val="008C5A37"/>
    <w:rsid w:val="008C5ABD"/>
    <w:rsid w:val="008C5CB5"/>
    <w:rsid w:val="008C679A"/>
    <w:rsid w:val="008C69FD"/>
    <w:rsid w:val="008C74DC"/>
    <w:rsid w:val="008C799D"/>
    <w:rsid w:val="008C7A7F"/>
    <w:rsid w:val="008C7D0E"/>
    <w:rsid w:val="008C7D5A"/>
    <w:rsid w:val="008C7F44"/>
    <w:rsid w:val="008D0256"/>
    <w:rsid w:val="008D025F"/>
    <w:rsid w:val="008D071F"/>
    <w:rsid w:val="008D0D23"/>
    <w:rsid w:val="008D0E18"/>
    <w:rsid w:val="008D1745"/>
    <w:rsid w:val="008D17D5"/>
    <w:rsid w:val="008D1808"/>
    <w:rsid w:val="008D19F6"/>
    <w:rsid w:val="008D1CD3"/>
    <w:rsid w:val="008D201C"/>
    <w:rsid w:val="008D20F8"/>
    <w:rsid w:val="008D28AE"/>
    <w:rsid w:val="008D2AB6"/>
    <w:rsid w:val="008D2EB4"/>
    <w:rsid w:val="008D3048"/>
    <w:rsid w:val="008D3818"/>
    <w:rsid w:val="008D3D38"/>
    <w:rsid w:val="008D43C3"/>
    <w:rsid w:val="008D451E"/>
    <w:rsid w:val="008D4608"/>
    <w:rsid w:val="008D4612"/>
    <w:rsid w:val="008D481F"/>
    <w:rsid w:val="008D4958"/>
    <w:rsid w:val="008D4F33"/>
    <w:rsid w:val="008D4FBF"/>
    <w:rsid w:val="008D53A5"/>
    <w:rsid w:val="008D5951"/>
    <w:rsid w:val="008D5DD5"/>
    <w:rsid w:val="008D5F4D"/>
    <w:rsid w:val="008D615F"/>
    <w:rsid w:val="008D6320"/>
    <w:rsid w:val="008D6565"/>
    <w:rsid w:val="008D659E"/>
    <w:rsid w:val="008D6732"/>
    <w:rsid w:val="008D6B33"/>
    <w:rsid w:val="008D6B75"/>
    <w:rsid w:val="008D6CA3"/>
    <w:rsid w:val="008D7006"/>
    <w:rsid w:val="008D70DD"/>
    <w:rsid w:val="008E0983"/>
    <w:rsid w:val="008E0BE2"/>
    <w:rsid w:val="008E0C80"/>
    <w:rsid w:val="008E10B0"/>
    <w:rsid w:val="008E10F4"/>
    <w:rsid w:val="008E1170"/>
    <w:rsid w:val="008E11CA"/>
    <w:rsid w:val="008E11DD"/>
    <w:rsid w:val="008E1438"/>
    <w:rsid w:val="008E195B"/>
    <w:rsid w:val="008E1B29"/>
    <w:rsid w:val="008E1DDC"/>
    <w:rsid w:val="008E2042"/>
    <w:rsid w:val="008E2602"/>
    <w:rsid w:val="008E2A91"/>
    <w:rsid w:val="008E2F59"/>
    <w:rsid w:val="008E31FA"/>
    <w:rsid w:val="008E392F"/>
    <w:rsid w:val="008E3A7F"/>
    <w:rsid w:val="008E3DE6"/>
    <w:rsid w:val="008E411A"/>
    <w:rsid w:val="008E41BB"/>
    <w:rsid w:val="008E426A"/>
    <w:rsid w:val="008E4440"/>
    <w:rsid w:val="008E4826"/>
    <w:rsid w:val="008E48BA"/>
    <w:rsid w:val="008E4B40"/>
    <w:rsid w:val="008E4FB0"/>
    <w:rsid w:val="008E52BC"/>
    <w:rsid w:val="008E53B3"/>
    <w:rsid w:val="008E55DC"/>
    <w:rsid w:val="008E58C3"/>
    <w:rsid w:val="008E5BDE"/>
    <w:rsid w:val="008E6071"/>
    <w:rsid w:val="008E670F"/>
    <w:rsid w:val="008E69BE"/>
    <w:rsid w:val="008E69D1"/>
    <w:rsid w:val="008E6F5D"/>
    <w:rsid w:val="008E7074"/>
    <w:rsid w:val="008E7113"/>
    <w:rsid w:val="008E74BD"/>
    <w:rsid w:val="008E76BA"/>
    <w:rsid w:val="008E78AC"/>
    <w:rsid w:val="008E79F5"/>
    <w:rsid w:val="008F00C4"/>
    <w:rsid w:val="008F032A"/>
    <w:rsid w:val="008F041A"/>
    <w:rsid w:val="008F090B"/>
    <w:rsid w:val="008F0B42"/>
    <w:rsid w:val="008F0FB5"/>
    <w:rsid w:val="008F0FC8"/>
    <w:rsid w:val="008F194D"/>
    <w:rsid w:val="008F1DC7"/>
    <w:rsid w:val="008F2088"/>
    <w:rsid w:val="008F20B6"/>
    <w:rsid w:val="008F21A8"/>
    <w:rsid w:val="008F21FC"/>
    <w:rsid w:val="008F22F1"/>
    <w:rsid w:val="008F2B9E"/>
    <w:rsid w:val="008F2BE8"/>
    <w:rsid w:val="008F2C5C"/>
    <w:rsid w:val="008F2E5C"/>
    <w:rsid w:val="008F2ED9"/>
    <w:rsid w:val="008F32B4"/>
    <w:rsid w:val="008F369C"/>
    <w:rsid w:val="008F39AA"/>
    <w:rsid w:val="008F3ACF"/>
    <w:rsid w:val="008F3FF5"/>
    <w:rsid w:val="008F40A8"/>
    <w:rsid w:val="008F41EB"/>
    <w:rsid w:val="008F4307"/>
    <w:rsid w:val="008F4B6E"/>
    <w:rsid w:val="008F4D91"/>
    <w:rsid w:val="008F4E5B"/>
    <w:rsid w:val="008F52FB"/>
    <w:rsid w:val="008F543A"/>
    <w:rsid w:val="008F5442"/>
    <w:rsid w:val="008F56F6"/>
    <w:rsid w:val="008F5C1A"/>
    <w:rsid w:val="008F6257"/>
    <w:rsid w:val="008F6594"/>
    <w:rsid w:val="008F6901"/>
    <w:rsid w:val="008F6990"/>
    <w:rsid w:val="008F6B1D"/>
    <w:rsid w:val="008F7326"/>
    <w:rsid w:val="008F7870"/>
    <w:rsid w:val="008F7F6E"/>
    <w:rsid w:val="009007C3"/>
    <w:rsid w:val="00900869"/>
    <w:rsid w:val="00900D80"/>
    <w:rsid w:val="00900E3B"/>
    <w:rsid w:val="009010AA"/>
    <w:rsid w:val="0090110E"/>
    <w:rsid w:val="00901B6A"/>
    <w:rsid w:val="00901D9D"/>
    <w:rsid w:val="00902285"/>
    <w:rsid w:val="00902568"/>
    <w:rsid w:val="009025AB"/>
    <w:rsid w:val="009027F2"/>
    <w:rsid w:val="00902DFC"/>
    <w:rsid w:val="00902E7F"/>
    <w:rsid w:val="0090301B"/>
    <w:rsid w:val="009033EB"/>
    <w:rsid w:val="009034E8"/>
    <w:rsid w:val="00903745"/>
    <w:rsid w:val="00903949"/>
    <w:rsid w:val="009039DA"/>
    <w:rsid w:val="00903C0C"/>
    <w:rsid w:val="00903DE5"/>
    <w:rsid w:val="00903FFD"/>
    <w:rsid w:val="00904587"/>
    <w:rsid w:val="00904B8B"/>
    <w:rsid w:val="00904E19"/>
    <w:rsid w:val="00904FCD"/>
    <w:rsid w:val="009050A2"/>
    <w:rsid w:val="009057B4"/>
    <w:rsid w:val="00905E07"/>
    <w:rsid w:val="00905E0B"/>
    <w:rsid w:val="00905EF5"/>
    <w:rsid w:val="00906276"/>
    <w:rsid w:val="00906884"/>
    <w:rsid w:val="00906AC3"/>
    <w:rsid w:val="00906FA9"/>
    <w:rsid w:val="009074D9"/>
    <w:rsid w:val="0090776D"/>
    <w:rsid w:val="0090780D"/>
    <w:rsid w:val="00907946"/>
    <w:rsid w:val="00907F74"/>
    <w:rsid w:val="00910578"/>
    <w:rsid w:val="0091065A"/>
    <w:rsid w:val="009106D3"/>
    <w:rsid w:val="009107E9"/>
    <w:rsid w:val="0091084C"/>
    <w:rsid w:val="009108DC"/>
    <w:rsid w:val="00910B65"/>
    <w:rsid w:val="00911070"/>
    <w:rsid w:val="00911355"/>
    <w:rsid w:val="009113D2"/>
    <w:rsid w:val="00911848"/>
    <w:rsid w:val="00911EB0"/>
    <w:rsid w:val="00912687"/>
    <w:rsid w:val="0091287C"/>
    <w:rsid w:val="00912900"/>
    <w:rsid w:val="00912B8D"/>
    <w:rsid w:val="00912E84"/>
    <w:rsid w:val="00912ED8"/>
    <w:rsid w:val="00913293"/>
    <w:rsid w:val="00913331"/>
    <w:rsid w:val="009133E2"/>
    <w:rsid w:val="0091349A"/>
    <w:rsid w:val="00913A84"/>
    <w:rsid w:val="00913CFB"/>
    <w:rsid w:val="00913DA2"/>
    <w:rsid w:val="00913EA4"/>
    <w:rsid w:val="00914526"/>
    <w:rsid w:val="00914686"/>
    <w:rsid w:val="00914770"/>
    <w:rsid w:val="0091480C"/>
    <w:rsid w:val="00914D9F"/>
    <w:rsid w:val="00914EFD"/>
    <w:rsid w:val="00914F48"/>
    <w:rsid w:val="00914FD6"/>
    <w:rsid w:val="00915017"/>
    <w:rsid w:val="009154D8"/>
    <w:rsid w:val="00915771"/>
    <w:rsid w:val="009157D3"/>
    <w:rsid w:val="00915805"/>
    <w:rsid w:val="00915A16"/>
    <w:rsid w:val="00916217"/>
    <w:rsid w:val="00916375"/>
    <w:rsid w:val="0091671F"/>
    <w:rsid w:val="0091672A"/>
    <w:rsid w:val="009169D7"/>
    <w:rsid w:val="00916A62"/>
    <w:rsid w:val="009173C2"/>
    <w:rsid w:val="00917DF5"/>
    <w:rsid w:val="0092006D"/>
    <w:rsid w:val="00920245"/>
    <w:rsid w:val="00920390"/>
    <w:rsid w:val="0092097B"/>
    <w:rsid w:val="00920B50"/>
    <w:rsid w:val="00920DA9"/>
    <w:rsid w:val="00921169"/>
    <w:rsid w:val="009211D1"/>
    <w:rsid w:val="00921290"/>
    <w:rsid w:val="0092145F"/>
    <w:rsid w:val="009214D3"/>
    <w:rsid w:val="009215C0"/>
    <w:rsid w:val="00921A87"/>
    <w:rsid w:val="00921A9C"/>
    <w:rsid w:val="00921FAC"/>
    <w:rsid w:val="00922486"/>
    <w:rsid w:val="00922510"/>
    <w:rsid w:val="00922616"/>
    <w:rsid w:val="009228DF"/>
    <w:rsid w:val="00922C99"/>
    <w:rsid w:val="00922DB8"/>
    <w:rsid w:val="0092373B"/>
    <w:rsid w:val="00923A31"/>
    <w:rsid w:val="00923CB2"/>
    <w:rsid w:val="009242E2"/>
    <w:rsid w:val="00924472"/>
    <w:rsid w:val="00924598"/>
    <w:rsid w:val="009246DD"/>
    <w:rsid w:val="009248A7"/>
    <w:rsid w:val="009252CC"/>
    <w:rsid w:val="00925488"/>
    <w:rsid w:val="0092566C"/>
    <w:rsid w:val="009256D6"/>
    <w:rsid w:val="009257C9"/>
    <w:rsid w:val="00925A54"/>
    <w:rsid w:val="00925B35"/>
    <w:rsid w:val="00925BC5"/>
    <w:rsid w:val="00925EAA"/>
    <w:rsid w:val="0092610A"/>
    <w:rsid w:val="00926172"/>
    <w:rsid w:val="00926414"/>
    <w:rsid w:val="00926984"/>
    <w:rsid w:val="00926B3C"/>
    <w:rsid w:val="00926C60"/>
    <w:rsid w:val="00926F44"/>
    <w:rsid w:val="00927110"/>
    <w:rsid w:val="00927161"/>
    <w:rsid w:val="00927712"/>
    <w:rsid w:val="0092774C"/>
    <w:rsid w:val="009278DD"/>
    <w:rsid w:val="00927915"/>
    <w:rsid w:val="00927D24"/>
    <w:rsid w:val="00927E31"/>
    <w:rsid w:val="0093029D"/>
    <w:rsid w:val="00930358"/>
    <w:rsid w:val="00930BAD"/>
    <w:rsid w:val="00931245"/>
    <w:rsid w:val="00931337"/>
    <w:rsid w:val="009315D2"/>
    <w:rsid w:val="00931BAD"/>
    <w:rsid w:val="009328D8"/>
    <w:rsid w:val="00932AE7"/>
    <w:rsid w:val="00932B00"/>
    <w:rsid w:val="00932BDE"/>
    <w:rsid w:val="00932C8C"/>
    <w:rsid w:val="00933121"/>
    <w:rsid w:val="009331A0"/>
    <w:rsid w:val="00933298"/>
    <w:rsid w:val="009337B7"/>
    <w:rsid w:val="00933A42"/>
    <w:rsid w:val="0093469A"/>
    <w:rsid w:val="00934841"/>
    <w:rsid w:val="00934CA8"/>
    <w:rsid w:val="00934E8D"/>
    <w:rsid w:val="00934FD6"/>
    <w:rsid w:val="00935031"/>
    <w:rsid w:val="00935263"/>
    <w:rsid w:val="00935503"/>
    <w:rsid w:val="00935523"/>
    <w:rsid w:val="00935A11"/>
    <w:rsid w:val="00935A4D"/>
    <w:rsid w:val="00935AFF"/>
    <w:rsid w:val="00935C4E"/>
    <w:rsid w:val="00936261"/>
    <w:rsid w:val="009362DE"/>
    <w:rsid w:val="009363C8"/>
    <w:rsid w:val="00936456"/>
    <w:rsid w:val="00936832"/>
    <w:rsid w:val="00936A88"/>
    <w:rsid w:val="00936DC1"/>
    <w:rsid w:val="00937107"/>
    <w:rsid w:val="0093721F"/>
    <w:rsid w:val="0093761F"/>
    <w:rsid w:val="00937932"/>
    <w:rsid w:val="009379D0"/>
    <w:rsid w:val="00937B13"/>
    <w:rsid w:val="00937B53"/>
    <w:rsid w:val="00937E22"/>
    <w:rsid w:val="00937F2D"/>
    <w:rsid w:val="00940204"/>
    <w:rsid w:val="009402B4"/>
    <w:rsid w:val="00940357"/>
    <w:rsid w:val="009408B7"/>
    <w:rsid w:val="009411FE"/>
    <w:rsid w:val="00941588"/>
    <w:rsid w:val="00941598"/>
    <w:rsid w:val="0094175E"/>
    <w:rsid w:val="009418F2"/>
    <w:rsid w:val="00941A25"/>
    <w:rsid w:val="00941A9A"/>
    <w:rsid w:val="00941B6B"/>
    <w:rsid w:val="0094208F"/>
    <w:rsid w:val="009422E9"/>
    <w:rsid w:val="0094244C"/>
    <w:rsid w:val="00942753"/>
    <w:rsid w:val="009428B3"/>
    <w:rsid w:val="009432AA"/>
    <w:rsid w:val="00943399"/>
    <w:rsid w:val="00944814"/>
    <w:rsid w:val="00944915"/>
    <w:rsid w:val="00944B91"/>
    <w:rsid w:val="00944D0A"/>
    <w:rsid w:val="0094503C"/>
    <w:rsid w:val="0094564E"/>
    <w:rsid w:val="00945971"/>
    <w:rsid w:val="00945E83"/>
    <w:rsid w:val="00945ECF"/>
    <w:rsid w:val="00946129"/>
    <w:rsid w:val="0094651A"/>
    <w:rsid w:val="00946623"/>
    <w:rsid w:val="009466D5"/>
    <w:rsid w:val="0094674C"/>
    <w:rsid w:val="0094677E"/>
    <w:rsid w:val="009467AA"/>
    <w:rsid w:val="00946832"/>
    <w:rsid w:val="00946E29"/>
    <w:rsid w:val="00946F90"/>
    <w:rsid w:val="0094719E"/>
    <w:rsid w:val="0094720D"/>
    <w:rsid w:val="00947330"/>
    <w:rsid w:val="009473D8"/>
    <w:rsid w:val="0094748A"/>
    <w:rsid w:val="0094762D"/>
    <w:rsid w:val="0094765F"/>
    <w:rsid w:val="00947ADE"/>
    <w:rsid w:val="00947BE1"/>
    <w:rsid w:val="00947C30"/>
    <w:rsid w:val="009500C4"/>
    <w:rsid w:val="00950177"/>
    <w:rsid w:val="0095046D"/>
    <w:rsid w:val="009504EA"/>
    <w:rsid w:val="0095078E"/>
    <w:rsid w:val="00950830"/>
    <w:rsid w:val="00950B8B"/>
    <w:rsid w:val="0095155B"/>
    <w:rsid w:val="00951D80"/>
    <w:rsid w:val="00952031"/>
    <w:rsid w:val="009521A6"/>
    <w:rsid w:val="009525B1"/>
    <w:rsid w:val="00952629"/>
    <w:rsid w:val="00952651"/>
    <w:rsid w:val="00952827"/>
    <w:rsid w:val="009528CC"/>
    <w:rsid w:val="00953048"/>
    <w:rsid w:val="009531AB"/>
    <w:rsid w:val="009531CF"/>
    <w:rsid w:val="009533E5"/>
    <w:rsid w:val="00953535"/>
    <w:rsid w:val="0095372C"/>
    <w:rsid w:val="0095390A"/>
    <w:rsid w:val="009540E2"/>
    <w:rsid w:val="00954249"/>
    <w:rsid w:val="009542EC"/>
    <w:rsid w:val="0095441F"/>
    <w:rsid w:val="0095453D"/>
    <w:rsid w:val="009546A0"/>
    <w:rsid w:val="00954F24"/>
    <w:rsid w:val="00955073"/>
    <w:rsid w:val="009553F0"/>
    <w:rsid w:val="009555FA"/>
    <w:rsid w:val="009557D6"/>
    <w:rsid w:val="00955871"/>
    <w:rsid w:val="009563DF"/>
    <w:rsid w:val="00956446"/>
    <w:rsid w:val="0095645E"/>
    <w:rsid w:val="00956643"/>
    <w:rsid w:val="00956800"/>
    <w:rsid w:val="0095680C"/>
    <w:rsid w:val="00956930"/>
    <w:rsid w:val="00956CC6"/>
    <w:rsid w:val="00956E4D"/>
    <w:rsid w:val="00956E65"/>
    <w:rsid w:val="00957292"/>
    <w:rsid w:val="009573F2"/>
    <w:rsid w:val="009579D4"/>
    <w:rsid w:val="009579E7"/>
    <w:rsid w:val="00957AB9"/>
    <w:rsid w:val="00957ECB"/>
    <w:rsid w:val="00957F69"/>
    <w:rsid w:val="0096016F"/>
    <w:rsid w:val="009601E8"/>
    <w:rsid w:val="00960450"/>
    <w:rsid w:val="009606D5"/>
    <w:rsid w:val="00960AD6"/>
    <w:rsid w:val="00960C74"/>
    <w:rsid w:val="00960E8D"/>
    <w:rsid w:val="00960EB7"/>
    <w:rsid w:val="0096130E"/>
    <w:rsid w:val="00961473"/>
    <w:rsid w:val="00961953"/>
    <w:rsid w:val="00961A1C"/>
    <w:rsid w:val="00962192"/>
    <w:rsid w:val="00962CE0"/>
    <w:rsid w:val="00963063"/>
    <w:rsid w:val="0096355E"/>
    <w:rsid w:val="0096366D"/>
    <w:rsid w:val="0096398D"/>
    <w:rsid w:val="00963E6C"/>
    <w:rsid w:val="00964043"/>
    <w:rsid w:val="009642F8"/>
    <w:rsid w:val="0096453B"/>
    <w:rsid w:val="00964CE5"/>
    <w:rsid w:val="00964DC2"/>
    <w:rsid w:val="00964FB9"/>
    <w:rsid w:val="009651F0"/>
    <w:rsid w:val="009656BD"/>
    <w:rsid w:val="00965A95"/>
    <w:rsid w:val="00965E05"/>
    <w:rsid w:val="00966256"/>
    <w:rsid w:val="0096638B"/>
    <w:rsid w:val="00966803"/>
    <w:rsid w:val="00966DCD"/>
    <w:rsid w:val="00966E2E"/>
    <w:rsid w:val="00966F76"/>
    <w:rsid w:val="009671E6"/>
    <w:rsid w:val="009675A5"/>
    <w:rsid w:val="00967BD3"/>
    <w:rsid w:val="00970753"/>
    <w:rsid w:val="009707BB"/>
    <w:rsid w:val="00970856"/>
    <w:rsid w:val="00970960"/>
    <w:rsid w:val="00970B14"/>
    <w:rsid w:val="00970E7D"/>
    <w:rsid w:val="009714D0"/>
    <w:rsid w:val="009716C8"/>
    <w:rsid w:val="0097193A"/>
    <w:rsid w:val="009719B3"/>
    <w:rsid w:val="00971A87"/>
    <w:rsid w:val="00971FCB"/>
    <w:rsid w:val="00972364"/>
    <w:rsid w:val="009724B0"/>
    <w:rsid w:val="00972783"/>
    <w:rsid w:val="00972E19"/>
    <w:rsid w:val="00972FFF"/>
    <w:rsid w:val="009733C9"/>
    <w:rsid w:val="00974208"/>
    <w:rsid w:val="00974279"/>
    <w:rsid w:val="009742F5"/>
    <w:rsid w:val="00974949"/>
    <w:rsid w:val="0097494C"/>
    <w:rsid w:val="00974B69"/>
    <w:rsid w:val="00974EC3"/>
    <w:rsid w:val="00975101"/>
    <w:rsid w:val="009751B0"/>
    <w:rsid w:val="0097553A"/>
    <w:rsid w:val="009756E7"/>
    <w:rsid w:val="0097595F"/>
    <w:rsid w:val="00975B18"/>
    <w:rsid w:val="00975E8C"/>
    <w:rsid w:val="009760C4"/>
    <w:rsid w:val="009761F5"/>
    <w:rsid w:val="00976A1B"/>
    <w:rsid w:val="00976C1B"/>
    <w:rsid w:val="00976FE8"/>
    <w:rsid w:val="0097716B"/>
    <w:rsid w:val="009772CC"/>
    <w:rsid w:val="00977469"/>
    <w:rsid w:val="00977768"/>
    <w:rsid w:val="0098016A"/>
    <w:rsid w:val="009808FE"/>
    <w:rsid w:val="00980CA2"/>
    <w:rsid w:val="00980CF3"/>
    <w:rsid w:val="00980F92"/>
    <w:rsid w:val="00981053"/>
    <w:rsid w:val="009810A3"/>
    <w:rsid w:val="00981186"/>
    <w:rsid w:val="009811AE"/>
    <w:rsid w:val="00981958"/>
    <w:rsid w:val="00981B49"/>
    <w:rsid w:val="00981C7E"/>
    <w:rsid w:val="00981E68"/>
    <w:rsid w:val="00981ED0"/>
    <w:rsid w:val="009825ED"/>
    <w:rsid w:val="009826AF"/>
    <w:rsid w:val="009826C0"/>
    <w:rsid w:val="009828B6"/>
    <w:rsid w:val="00983399"/>
    <w:rsid w:val="00983BC7"/>
    <w:rsid w:val="00983D45"/>
    <w:rsid w:val="009843C4"/>
    <w:rsid w:val="0098462C"/>
    <w:rsid w:val="00984661"/>
    <w:rsid w:val="0098484F"/>
    <w:rsid w:val="00984AB3"/>
    <w:rsid w:val="00985021"/>
    <w:rsid w:val="00985217"/>
    <w:rsid w:val="00985534"/>
    <w:rsid w:val="00985792"/>
    <w:rsid w:val="0098590D"/>
    <w:rsid w:val="00985AEA"/>
    <w:rsid w:val="00985B1F"/>
    <w:rsid w:val="00985F35"/>
    <w:rsid w:val="00986326"/>
    <w:rsid w:val="00986387"/>
    <w:rsid w:val="0098644E"/>
    <w:rsid w:val="009865FA"/>
    <w:rsid w:val="00986786"/>
    <w:rsid w:val="00986C83"/>
    <w:rsid w:val="00986E95"/>
    <w:rsid w:val="0098705A"/>
    <w:rsid w:val="009871D5"/>
    <w:rsid w:val="00987217"/>
    <w:rsid w:val="009873BD"/>
    <w:rsid w:val="00987490"/>
    <w:rsid w:val="00987918"/>
    <w:rsid w:val="00987BAC"/>
    <w:rsid w:val="00987F58"/>
    <w:rsid w:val="00987F73"/>
    <w:rsid w:val="00987FDC"/>
    <w:rsid w:val="00990025"/>
    <w:rsid w:val="00990155"/>
    <w:rsid w:val="0099036A"/>
    <w:rsid w:val="00990A48"/>
    <w:rsid w:val="00990ADF"/>
    <w:rsid w:val="00990DF7"/>
    <w:rsid w:val="0099102B"/>
    <w:rsid w:val="00991B66"/>
    <w:rsid w:val="00991C7A"/>
    <w:rsid w:val="00991EDB"/>
    <w:rsid w:val="00991F70"/>
    <w:rsid w:val="0099202C"/>
    <w:rsid w:val="0099208C"/>
    <w:rsid w:val="0099210D"/>
    <w:rsid w:val="00992224"/>
    <w:rsid w:val="009922B6"/>
    <w:rsid w:val="009924DA"/>
    <w:rsid w:val="00992644"/>
    <w:rsid w:val="0099288F"/>
    <w:rsid w:val="00992FB9"/>
    <w:rsid w:val="00993177"/>
    <w:rsid w:val="009932C8"/>
    <w:rsid w:val="00993336"/>
    <w:rsid w:val="00993344"/>
    <w:rsid w:val="009936CA"/>
    <w:rsid w:val="00993851"/>
    <w:rsid w:val="009939A5"/>
    <w:rsid w:val="009939C4"/>
    <w:rsid w:val="00993E61"/>
    <w:rsid w:val="00994224"/>
    <w:rsid w:val="009944BF"/>
    <w:rsid w:val="0099464A"/>
    <w:rsid w:val="0099483B"/>
    <w:rsid w:val="0099490A"/>
    <w:rsid w:val="00994A50"/>
    <w:rsid w:val="00994D92"/>
    <w:rsid w:val="00994E2B"/>
    <w:rsid w:val="00994EB6"/>
    <w:rsid w:val="009954AF"/>
    <w:rsid w:val="0099565B"/>
    <w:rsid w:val="009958C5"/>
    <w:rsid w:val="00995DAF"/>
    <w:rsid w:val="009964FB"/>
    <w:rsid w:val="009965CC"/>
    <w:rsid w:val="00996637"/>
    <w:rsid w:val="00996A3D"/>
    <w:rsid w:val="00996AC7"/>
    <w:rsid w:val="00996C1D"/>
    <w:rsid w:val="00996CE7"/>
    <w:rsid w:val="0099724D"/>
    <w:rsid w:val="00997474"/>
    <w:rsid w:val="0099768E"/>
    <w:rsid w:val="00997723"/>
    <w:rsid w:val="00997A04"/>
    <w:rsid w:val="00997E32"/>
    <w:rsid w:val="009A00D5"/>
    <w:rsid w:val="009A0220"/>
    <w:rsid w:val="009A02AD"/>
    <w:rsid w:val="009A0713"/>
    <w:rsid w:val="009A0963"/>
    <w:rsid w:val="009A0EB7"/>
    <w:rsid w:val="009A12D9"/>
    <w:rsid w:val="009A136F"/>
    <w:rsid w:val="009A16D6"/>
    <w:rsid w:val="009A18B6"/>
    <w:rsid w:val="009A1921"/>
    <w:rsid w:val="009A1AA2"/>
    <w:rsid w:val="009A1B21"/>
    <w:rsid w:val="009A1DD4"/>
    <w:rsid w:val="009A20F3"/>
    <w:rsid w:val="009A211D"/>
    <w:rsid w:val="009A2593"/>
    <w:rsid w:val="009A26A7"/>
    <w:rsid w:val="009A2704"/>
    <w:rsid w:val="009A2EC0"/>
    <w:rsid w:val="009A3979"/>
    <w:rsid w:val="009A39AA"/>
    <w:rsid w:val="009A3B15"/>
    <w:rsid w:val="009A3BEE"/>
    <w:rsid w:val="009A3BF5"/>
    <w:rsid w:val="009A3DBC"/>
    <w:rsid w:val="009A42EC"/>
    <w:rsid w:val="009A4CBD"/>
    <w:rsid w:val="009A545F"/>
    <w:rsid w:val="009A5E69"/>
    <w:rsid w:val="009A60CA"/>
    <w:rsid w:val="009A640C"/>
    <w:rsid w:val="009A656A"/>
    <w:rsid w:val="009A6593"/>
    <w:rsid w:val="009A69BD"/>
    <w:rsid w:val="009A6C13"/>
    <w:rsid w:val="009A71C5"/>
    <w:rsid w:val="009A787B"/>
    <w:rsid w:val="009A794A"/>
    <w:rsid w:val="009A7A54"/>
    <w:rsid w:val="009A7C5E"/>
    <w:rsid w:val="009A7E0C"/>
    <w:rsid w:val="009A7E7B"/>
    <w:rsid w:val="009B0082"/>
    <w:rsid w:val="009B0284"/>
    <w:rsid w:val="009B0567"/>
    <w:rsid w:val="009B0974"/>
    <w:rsid w:val="009B0A40"/>
    <w:rsid w:val="009B0DB1"/>
    <w:rsid w:val="009B1168"/>
    <w:rsid w:val="009B1704"/>
    <w:rsid w:val="009B1A7C"/>
    <w:rsid w:val="009B1D01"/>
    <w:rsid w:val="009B23DC"/>
    <w:rsid w:val="009B2400"/>
    <w:rsid w:val="009B2498"/>
    <w:rsid w:val="009B254D"/>
    <w:rsid w:val="009B2710"/>
    <w:rsid w:val="009B2985"/>
    <w:rsid w:val="009B2A40"/>
    <w:rsid w:val="009B2A43"/>
    <w:rsid w:val="009B2DFE"/>
    <w:rsid w:val="009B2E53"/>
    <w:rsid w:val="009B2E5D"/>
    <w:rsid w:val="009B3277"/>
    <w:rsid w:val="009B32E0"/>
    <w:rsid w:val="009B349C"/>
    <w:rsid w:val="009B39FE"/>
    <w:rsid w:val="009B3D45"/>
    <w:rsid w:val="009B4294"/>
    <w:rsid w:val="009B453A"/>
    <w:rsid w:val="009B4816"/>
    <w:rsid w:val="009B546F"/>
    <w:rsid w:val="009B5B34"/>
    <w:rsid w:val="009B5C8D"/>
    <w:rsid w:val="009B5FC9"/>
    <w:rsid w:val="009B6D69"/>
    <w:rsid w:val="009B7020"/>
    <w:rsid w:val="009B70EC"/>
    <w:rsid w:val="009B728F"/>
    <w:rsid w:val="009B73BA"/>
    <w:rsid w:val="009B7469"/>
    <w:rsid w:val="009B7631"/>
    <w:rsid w:val="009B772D"/>
    <w:rsid w:val="009B77B7"/>
    <w:rsid w:val="009B7B0A"/>
    <w:rsid w:val="009B7D5A"/>
    <w:rsid w:val="009B7F20"/>
    <w:rsid w:val="009C007C"/>
    <w:rsid w:val="009C00C0"/>
    <w:rsid w:val="009C0193"/>
    <w:rsid w:val="009C0200"/>
    <w:rsid w:val="009C070E"/>
    <w:rsid w:val="009C08CC"/>
    <w:rsid w:val="009C0968"/>
    <w:rsid w:val="009C0AD9"/>
    <w:rsid w:val="009C0B6A"/>
    <w:rsid w:val="009C1222"/>
    <w:rsid w:val="009C1715"/>
    <w:rsid w:val="009C17E3"/>
    <w:rsid w:val="009C18BB"/>
    <w:rsid w:val="009C1961"/>
    <w:rsid w:val="009C1A87"/>
    <w:rsid w:val="009C1B45"/>
    <w:rsid w:val="009C1E2C"/>
    <w:rsid w:val="009C1F7F"/>
    <w:rsid w:val="009C21B5"/>
    <w:rsid w:val="009C21FC"/>
    <w:rsid w:val="009C22C0"/>
    <w:rsid w:val="009C2446"/>
    <w:rsid w:val="009C2571"/>
    <w:rsid w:val="009C26F7"/>
    <w:rsid w:val="009C2785"/>
    <w:rsid w:val="009C2ADF"/>
    <w:rsid w:val="009C31B2"/>
    <w:rsid w:val="009C31B7"/>
    <w:rsid w:val="009C3244"/>
    <w:rsid w:val="009C33DF"/>
    <w:rsid w:val="009C387D"/>
    <w:rsid w:val="009C3AD4"/>
    <w:rsid w:val="009C46D6"/>
    <w:rsid w:val="009C4971"/>
    <w:rsid w:val="009C4A2D"/>
    <w:rsid w:val="009C4C26"/>
    <w:rsid w:val="009C4CFA"/>
    <w:rsid w:val="009C4DBA"/>
    <w:rsid w:val="009C58F9"/>
    <w:rsid w:val="009C5BC6"/>
    <w:rsid w:val="009C5CAF"/>
    <w:rsid w:val="009C61BE"/>
    <w:rsid w:val="009C6410"/>
    <w:rsid w:val="009C650A"/>
    <w:rsid w:val="009C661D"/>
    <w:rsid w:val="009C6679"/>
    <w:rsid w:val="009C67EA"/>
    <w:rsid w:val="009C6A02"/>
    <w:rsid w:val="009C6D64"/>
    <w:rsid w:val="009C6D98"/>
    <w:rsid w:val="009C6DF3"/>
    <w:rsid w:val="009C6F27"/>
    <w:rsid w:val="009C7144"/>
    <w:rsid w:val="009C7B8D"/>
    <w:rsid w:val="009C7C1A"/>
    <w:rsid w:val="009C7CD4"/>
    <w:rsid w:val="009C7E76"/>
    <w:rsid w:val="009C7F0E"/>
    <w:rsid w:val="009C7FEB"/>
    <w:rsid w:val="009D0338"/>
    <w:rsid w:val="009D0539"/>
    <w:rsid w:val="009D0845"/>
    <w:rsid w:val="009D0944"/>
    <w:rsid w:val="009D09EE"/>
    <w:rsid w:val="009D0AF3"/>
    <w:rsid w:val="009D0C4E"/>
    <w:rsid w:val="009D0E85"/>
    <w:rsid w:val="009D1219"/>
    <w:rsid w:val="009D1286"/>
    <w:rsid w:val="009D1B50"/>
    <w:rsid w:val="009D1C09"/>
    <w:rsid w:val="009D1DBB"/>
    <w:rsid w:val="009D23F2"/>
    <w:rsid w:val="009D26A9"/>
    <w:rsid w:val="009D289A"/>
    <w:rsid w:val="009D3210"/>
    <w:rsid w:val="009D36F3"/>
    <w:rsid w:val="009D3A7F"/>
    <w:rsid w:val="009D48A2"/>
    <w:rsid w:val="009D4A8C"/>
    <w:rsid w:val="009D4FF8"/>
    <w:rsid w:val="009D5980"/>
    <w:rsid w:val="009D5BEA"/>
    <w:rsid w:val="009D60CD"/>
    <w:rsid w:val="009D6B79"/>
    <w:rsid w:val="009D6BF7"/>
    <w:rsid w:val="009D6E2D"/>
    <w:rsid w:val="009D6E5F"/>
    <w:rsid w:val="009D6F3B"/>
    <w:rsid w:val="009D6F57"/>
    <w:rsid w:val="009D72B6"/>
    <w:rsid w:val="009D760D"/>
    <w:rsid w:val="009D7B4C"/>
    <w:rsid w:val="009E01B2"/>
    <w:rsid w:val="009E0375"/>
    <w:rsid w:val="009E066F"/>
    <w:rsid w:val="009E0782"/>
    <w:rsid w:val="009E0AE0"/>
    <w:rsid w:val="009E1350"/>
    <w:rsid w:val="009E17E7"/>
    <w:rsid w:val="009E198D"/>
    <w:rsid w:val="009E1C5C"/>
    <w:rsid w:val="009E1D39"/>
    <w:rsid w:val="009E1DBE"/>
    <w:rsid w:val="009E20C6"/>
    <w:rsid w:val="009E2251"/>
    <w:rsid w:val="009E240C"/>
    <w:rsid w:val="009E2684"/>
    <w:rsid w:val="009E2C85"/>
    <w:rsid w:val="009E3557"/>
    <w:rsid w:val="009E3631"/>
    <w:rsid w:val="009E382D"/>
    <w:rsid w:val="009E3AE1"/>
    <w:rsid w:val="009E3B65"/>
    <w:rsid w:val="009E3C56"/>
    <w:rsid w:val="009E42D8"/>
    <w:rsid w:val="009E4388"/>
    <w:rsid w:val="009E4BE7"/>
    <w:rsid w:val="009E4C15"/>
    <w:rsid w:val="009E4FF6"/>
    <w:rsid w:val="009E5041"/>
    <w:rsid w:val="009E5517"/>
    <w:rsid w:val="009E555A"/>
    <w:rsid w:val="009E56B5"/>
    <w:rsid w:val="009E5796"/>
    <w:rsid w:val="009E593C"/>
    <w:rsid w:val="009E5A8B"/>
    <w:rsid w:val="009E5E82"/>
    <w:rsid w:val="009E63C1"/>
    <w:rsid w:val="009E671D"/>
    <w:rsid w:val="009E6763"/>
    <w:rsid w:val="009E6BD2"/>
    <w:rsid w:val="009E6F86"/>
    <w:rsid w:val="009E70C2"/>
    <w:rsid w:val="009E7345"/>
    <w:rsid w:val="009E737D"/>
    <w:rsid w:val="009E78D8"/>
    <w:rsid w:val="009E7B18"/>
    <w:rsid w:val="009E7EC0"/>
    <w:rsid w:val="009F030E"/>
    <w:rsid w:val="009F0D45"/>
    <w:rsid w:val="009F0DBF"/>
    <w:rsid w:val="009F0E30"/>
    <w:rsid w:val="009F0E82"/>
    <w:rsid w:val="009F0F68"/>
    <w:rsid w:val="009F11B7"/>
    <w:rsid w:val="009F13B6"/>
    <w:rsid w:val="009F1550"/>
    <w:rsid w:val="009F177A"/>
    <w:rsid w:val="009F19B7"/>
    <w:rsid w:val="009F1A6D"/>
    <w:rsid w:val="009F2E38"/>
    <w:rsid w:val="009F2EF8"/>
    <w:rsid w:val="009F2F38"/>
    <w:rsid w:val="009F3404"/>
    <w:rsid w:val="009F3E74"/>
    <w:rsid w:val="009F3FEC"/>
    <w:rsid w:val="009F4015"/>
    <w:rsid w:val="009F43A4"/>
    <w:rsid w:val="009F4417"/>
    <w:rsid w:val="009F4602"/>
    <w:rsid w:val="009F4616"/>
    <w:rsid w:val="009F48B0"/>
    <w:rsid w:val="009F4B87"/>
    <w:rsid w:val="009F50E3"/>
    <w:rsid w:val="009F54C6"/>
    <w:rsid w:val="009F5742"/>
    <w:rsid w:val="009F5D7A"/>
    <w:rsid w:val="009F62A9"/>
    <w:rsid w:val="009F6572"/>
    <w:rsid w:val="009F6A50"/>
    <w:rsid w:val="009F7345"/>
    <w:rsid w:val="009F75AC"/>
    <w:rsid w:val="009F7B05"/>
    <w:rsid w:val="009F7BAF"/>
    <w:rsid w:val="00A002A6"/>
    <w:rsid w:val="00A0043F"/>
    <w:rsid w:val="00A0088F"/>
    <w:rsid w:val="00A00985"/>
    <w:rsid w:val="00A012AB"/>
    <w:rsid w:val="00A01332"/>
    <w:rsid w:val="00A01588"/>
    <w:rsid w:val="00A0177B"/>
    <w:rsid w:val="00A01811"/>
    <w:rsid w:val="00A01A3D"/>
    <w:rsid w:val="00A01EB7"/>
    <w:rsid w:val="00A021CF"/>
    <w:rsid w:val="00A02285"/>
    <w:rsid w:val="00A026F3"/>
    <w:rsid w:val="00A02877"/>
    <w:rsid w:val="00A02B98"/>
    <w:rsid w:val="00A02EC7"/>
    <w:rsid w:val="00A02F0A"/>
    <w:rsid w:val="00A02F43"/>
    <w:rsid w:val="00A03085"/>
    <w:rsid w:val="00A032B3"/>
    <w:rsid w:val="00A0337F"/>
    <w:rsid w:val="00A03CE5"/>
    <w:rsid w:val="00A04257"/>
    <w:rsid w:val="00A042BA"/>
    <w:rsid w:val="00A044F1"/>
    <w:rsid w:val="00A04867"/>
    <w:rsid w:val="00A04962"/>
    <w:rsid w:val="00A049E3"/>
    <w:rsid w:val="00A04A26"/>
    <w:rsid w:val="00A04D31"/>
    <w:rsid w:val="00A04E2E"/>
    <w:rsid w:val="00A04E47"/>
    <w:rsid w:val="00A04FB5"/>
    <w:rsid w:val="00A05D94"/>
    <w:rsid w:val="00A0622D"/>
    <w:rsid w:val="00A0631B"/>
    <w:rsid w:val="00A0644F"/>
    <w:rsid w:val="00A067CA"/>
    <w:rsid w:val="00A06C01"/>
    <w:rsid w:val="00A06EDB"/>
    <w:rsid w:val="00A07080"/>
    <w:rsid w:val="00A0715C"/>
    <w:rsid w:val="00A07768"/>
    <w:rsid w:val="00A07862"/>
    <w:rsid w:val="00A078F1"/>
    <w:rsid w:val="00A07900"/>
    <w:rsid w:val="00A07B09"/>
    <w:rsid w:val="00A07BAE"/>
    <w:rsid w:val="00A10104"/>
    <w:rsid w:val="00A10340"/>
    <w:rsid w:val="00A104FC"/>
    <w:rsid w:val="00A10587"/>
    <w:rsid w:val="00A10A82"/>
    <w:rsid w:val="00A10BB4"/>
    <w:rsid w:val="00A10C4A"/>
    <w:rsid w:val="00A10EEF"/>
    <w:rsid w:val="00A11071"/>
    <w:rsid w:val="00A111A5"/>
    <w:rsid w:val="00A11512"/>
    <w:rsid w:val="00A115AD"/>
    <w:rsid w:val="00A11784"/>
    <w:rsid w:val="00A117ED"/>
    <w:rsid w:val="00A11A69"/>
    <w:rsid w:val="00A11B88"/>
    <w:rsid w:val="00A11E14"/>
    <w:rsid w:val="00A123DA"/>
    <w:rsid w:val="00A12588"/>
    <w:rsid w:val="00A126C6"/>
    <w:rsid w:val="00A1294B"/>
    <w:rsid w:val="00A12D2C"/>
    <w:rsid w:val="00A12F28"/>
    <w:rsid w:val="00A13AB2"/>
    <w:rsid w:val="00A1415E"/>
    <w:rsid w:val="00A142FA"/>
    <w:rsid w:val="00A149EF"/>
    <w:rsid w:val="00A14A5C"/>
    <w:rsid w:val="00A14BA7"/>
    <w:rsid w:val="00A14E64"/>
    <w:rsid w:val="00A15154"/>
    <w:rsid w:val="00A15246"/>
    <w:rsid w:val="00A153C8"/>
    <w:rsid w:val="00A15454"/>
    <w:rsid w:val="00A157EB"/>
    <w:rsid w:val="00A15860"/>
    <w:rsid w:val="00A158CB"/>
    <w:rsid w:val="00A15B45"/>
    <w:rsid w:val="00A15D28"/>
    <w:rsid w:val="00A15E82"/>
    <w:rsid w:val="00A1635F"/>
    <w:rsid w:val="00A169BF"/>
    <w:rsid w:val="00A16D9B"/>
    <w:rsid w:val="00A17793"/>
    <w:rsid w:val="00A17A25"/>
    <w:rsid w:val="00A2004B"/>
    <w:rsid w:val="00A204A6"/>
    <w:rsid w:val="00A204B2"/>
    <w:rsid w:val="00A2050D"/>
    <w:rsid w:val="00A209A0"/>
    <w:rsid w:val="00A20AB2"/>
    <w:rsid w:val="00A20D3C"/>
    <w:rsid w:val="00A20FCF"/>
    <w:rsid w:val="00A21185"/>
    <w:rsid w:val="00A22424"/>
    <w:rsid w:val="00A225D0"/>
    <w:rsid w:val="00A22605"/>
    <w:rsid w:val="00A22A68"/>
    <w:rsid w:val="00A22DDF"/>
    <w:rsid w:val="00A22EE7"/>
    <w:rsid w:val="00A230A9"/>
    <w:rsid w:val="00A23246"/>
    <w:rsid w:val="00A2328C"/>
    <w:rsid w:val="00A233E7"/>
    <w:rsid w:val="00A23401"/>
    <w:rsid w:val="00A23768"/>
    <w:rsid w:val="00A2395E"/>
    <w:rsid w:val="00A23BE8"/>
    <w:rsid w:val="00A23D14"/>
    <w:rsid w:val="00A240A4"/>
    <w:rsid w:val="00A24363"/>
    <w:rsid w:val="00A2441C"/>
    <w:rsid w:val="00A24420"/>
    <w:rsid w:val="00A2486A"/>
    <w:rsid w:val="00A24B3D"/>
    <w:rsid w:val="00A25A0A"/>
    <w:rsid w:val="00A25C99"/>
    <w:rsid w:val="00A260ED"/>
    <w:rsid w:val="00A26162"/>
    <w:rsid w:val="00A26482"/>
    <w:rsid w:val="00A26868"/>
    <w:rsid w:val="00A26F2B"/>
    <w:rsid w:val="00A27296"/>
    <w:rsid w:val="00A2787F"/>
    <w:rsid w:val="00A27B9E"/>
    <w:rsid w:val="00A307C0"/>
    <w:rsid w:val="00A308F5"/>
    <w:rsid w:val="00A30F39"/>
    <w:rsid w:val="00A3131F"/>
    <w:rsid w:val="00A31335"/>
    <w:rsid w:val="00A3166A"/>
    <w:rsid w:val="00A31B37"/>
    <w:rsid w:val="00A31BD8"/>
    <w:rsid w:val="00A3209A"/>
    <w:rsid w:val="00A32236"/>
    <w:rsid w:val="00A32250"/>
    <w:rsid w:val="00A327E9"/>
    <w:rsid w:val="00A32BCA"/>
    <w:rsid w:val="00A32E76"/>
    <w:rsid w:val="00A34060"/>
    <w:rsid w:val="00A3417C"/>
    <w:rsid w:val="00A3436F"/>
    <w:rsid w:val="00A3479F"/>
    <w:rsid w:val="00A34A7A"/>
    <w:rsid w:val="00A35033"/>
    <w:rsid w:val="00A351E3"/>
    <w:rsid w:val="00A352CC"/>
    <w:rsid w:val="00A35ADB"/>
    <w:rsid w:val="00A35C61"/>
    <w:rsid w:val="00A36325"/>
    <w:rsid w:val="00A363D5"/>
    <w:rsid w:val="00A366EC"/>
    <w:rsid w:val="00A368B2"/>
    <w:rsid w:val="00A3699C"/>
    <w:rsid w:val="00A36D37"/>
    <w:rsid w:val="00A36F70"/>
    <w:rsid w:val="00A37343"/>
    <w:rsid w:val="00A3763E"/>
    <w:rsid w:val="00A376F8"/>
    <w:rsid w:val="00A37834"/>
    <w:rsid w:val="00A3787A"/>
    <w:rsid w:val="00A37F0E"/>
    <w:rsid w:val="00A402D4"/>
    <w:rsid w:val="00A4035E"/>
    <w:rsid w:val="00A40779"/>
    <w:rsid w:val="00A40828"/>
    <w:rsid w:val="00A40837"/>
    <w:rsid w:val="00A40920"/>
    <w:rsid w:val="00A40A41"/>
    <w:rsid w:val="00A40D16"/>
    <w:rsid w:val="00A4115F"/>
    <w:rsid w:val="00A41236"/>
    <w:rsid w:val="00A41310"/>
    <w:rsid w:val="00A4135B"/>
    <w:rsid w:val="00A4155F"/>
    <w:rsid w:val="00A41612"/>
    <w:rsid w:val="00A4161D"/>
    <w:rsid w:val="00A41B8E"/>
    <w:rsid w:val="00A41BF4"/>
    <w:rsid w:val="00A41CFE"/>
    <w:rsid w:val="00A42063"/>
    <w:rsid w:val="00A42600"/>
    <w:rsid w:val="00A4294E"/>
    <w:rsid w:val="00A42971"/>
    <w:rsid w:val="00A42B1D"/>
    <w:rsid w:val="00A42C3E"/>
    <w:rsid w:val="00A42CE8"/>
    <w:rsid w:val="00A42F47"/>
    <w:rsid w:val="00A43021"/>
    <w:rsid w:val="00A43597"/>
    <w:rsid w:val="00A43697"/>
    <w:rsid w:val="00A43B32"/>
    <w:rsid w:val="00A43CA3"/>
    <w:rsid w:val="00A43E56"/>
    <w:rsid w:val="00A44093"/>
    <w:rsid w:val="00A442C0"/>
    <w:rsid w:val="00A44AE1"/>
    <w:rsid w:val="00A44D04"/>
    <w:rsid w:val="00A44E60"/>
    <w:rsid w:val="00A44E9D"/>
    <w:rsid w:val="00A451B3"/>
    <w:rsid w:val="00A453E7"/>
    <w:rsid w:val="00A4550C"/>
    <w:rsid w:val="00A45616"/>
    <w:rsid w:val="00A45CED"/>
    <w:rsid w:val="00A4613E"/>
    <w:rsid w:val="00A461A8"/>
    <w:rsid w:val="00A46414"/>
    <w:rsid w:val="00A46507"/>
    <w:rsid w:val="00A4670D"/>
    <w:rsid w:val="00A46798"/>
    <w:rsid w:val="00A46D74"/>
    <w:rsid w:val="00A4722F"/>
    <w:rsid w:val="00A4731A"/>
    <w:rsid w:val="00A47448"/>
    <w:rsid w:val="00A479C1"/>
    <w:rsid w:val="00A47CAD"/>
    <w:rsid w:val="00A47F74"/>
    <w:rsid w:val="00A508CF"/>
    <w:rsid w:val="00A50A6E"/>
    <w:rsid w:val="00A50DBE"/>
    <w:rsid w:val="00A511A1"/>
    <w:rsid w:val="00A514D4"/>
    <w:rsid w:val="00A51CFD"/>
    <w:rsid w:val="00A51D8C"/>
    <w:rsid w:val="00A51DA7"/>
    <w:rsid w:val="00A51DDB"/>
    <w:rsid w:val="00A51E74"/>
    <w:rsid w:val="00A51F14"/>
    <w:rsid w:val="00A52872"/>
    <w:rsid w:val="00A531D2"/>
    <w:rsid w:val="00A532B6"/>
    <w:rsid w:val="00A536E1"/>
    <w:rsid w:val="00A53763"/>
    <w:rsid w:val="00A53ACE"/>
    <w:rsid w:val="00A53C0D"/>
    <w:rsid w:val="00A54097"/>
    <w:rsid w:val="00A54199"/>
    <w:rsid w:val="00A54537"/>
    <w:rsid w:val="00A54DF1"/>
    <w:rsid w:val="00A55108"/>
    <w:rsid w:val="00A55229"/>
    <w:rsid w:val="00A554EB"/>
    <w:rsid w:val="00A55DF3"/>
    <w:rsid w:val="00A55EB9"/>
    <w:rsid w:val="00A561F8"/>
    <w:rsid w:val="00A56302"/>
    <w:rsid w:val="00A5642F"/>
    <w:rsid w:val="00A56857"/>
    <w:rsid w:val="00A5698B"/>
    <w:rsid w:val="00A56CEF"/>
    <w:rsid w:val="00A57172"/>
    <w:rsid w:val="00A5721D"/>
    <w:rsid w:val="00A576BE"/>
    <w:rsid w:val="00A57897"/>
    <w:rsid w:val="00A579CE"/>
    <w:rsid w:val="00A57CB4"/>
    <w:rsid w:val="00A600AA"/>
    <w:rsid w:val="00A600CE"/>
    <w:rsid w:val="00A600FE"/>
    <w:rsid w:val="00A60120"/>
    <w:rsid w:val="00A604BC"/>
    <w:rsid w:val="00A605D0"/>
    <w:rsid w:val="00A60A92"/>
    <w:rsid w:val="00A612BC"/>
    <w:rsid w:val="00A612DC"/>
    <w:rsid w:val="00A6192F"/>
    <w:rsid w:val="00A61AD1"/>
    <w:rsid w:val="00A61B86"/>
    <w:rsid w:val="00A6236F"/>
    <w:rsid w:val="00A628C3"/>
    <w:rsid w:val="00A6296D"/>
    <w:rsid w:val="00A62CEF"/>
    <w:rsid w:val="00A62DA0"/>
    <w:rsid w:val="00A62DF6"/>
    <w:rsid w:val="00A62E46"/>
    <w:rsid w:val="00A630BC"/>
    <w:rsid w:val="00A63314"/>
    <w:rsid w:val="00A6339F"/>
    <w:rsid w:val="00A635FA"/>
    <w:rsid w:val="00A6387C"/>
    <w:rsid w:val="00A6388C"/>
    <w:rsid w:val="00A63A92"/>
    <w:rsid w:val="00A644AC"/>
    <w:rsid w:val="00A6480F"/>
    <w:rsid w:val="00A64885"/>
    <w:rsid w:val="00A64BE9"/>
    <w:rsid w:val="00A64CFD"/>
    <w:rsid w:val="00A64D06"/>
    <w:rsid w:val="00A64D3D"/>
    <w:rsid w:val="00A64DA7"/>
    <w:rsid w:val="00A6533A"/>
    <w:rsid w:val="00A6542B"/>
    <w:rsid w:val="00A659BE"/>
    <w:rsid w:val="00A65A7A"/>
    <w:rsid w:val="00A65B35"/>
    <w:rsid w:val="00A65E40"/>
    <w:rsid w:val="00A65E9F"/>
    <w:rsid w:val="00A66349"/>
    <w:rsid w:val="00A66569"/>
    <w:rsid w:val="00A6672F"/>
    <w:rsid w:val="00A6693B"/>
    <w:rsid w:val="00A66B09"/>
    <w:rsid w:val="00A66B6D"/>
    <w:rsid w:val="00A66F0F"/>
    <w:rsid w:val="00A66FCE"/>
    <w:rsid w:val="00A66FDD"/>
    <w:rsid w:val="00A671D5"/>
    <w:rsid w:val="00A67208"/>
    <w:rsid w:val="00A67474"/>
    <w:rsid w:val="00A674DB"/>
    <w:rsid w:val="00A675DE"/>
    <w:rsid w:val="00A67884"/>
    <w:rsid w:val="00A701E7"/>
    <w:rsid w:val="00A7032A"/>
    <w:rsid w:val="00A70697"/>
    <w:rsid w:val="00A70788"/>
    <w:rsid w:val="00A70D20"/>
    <w:rsid w:val="00A70E86"/>
    <w:rsid w:val="00A713E5"/>
    <w:rsid w:val="00A714F5"/>
    <w:rsid w:val="00A71913"/>
    <w:rsid w:val="00A71B13"/>
    <w:rsid w:val="00A71B5D"/>
    <w:rsid w:val="00A71CDD"/>
    <w:rsid w:val="00A72A8C"/>
    <w:rsid w:val="00A7351F"/>
    <w:rsid w:val="00A73C92"/>
    <w:rsid w:val="00A73F38"/>
    <w:rsid w:val="00A7403A"/>
    <w:rsid w:val="00A740AD"/>
    <w:rsid w:val="00A74711"/>
    <w:rsid w:val="00A74A09"/>
    <w:rsid w:val="00A74A6A"/>
    <w:rsid w:val="00A74F12"/>
    <w:rsid w:val="00A74FA2"/>
    <w:rsid w:val="00A75339"/>
    <w:rsid w:val="00A757C2"/>
    <w:rsid w:val="00A758E1"/>
    <w:rsid w:val="00A75996"/>
    <w:rsid w:val="00A759F9"/>
    <w:rsid w:val="00A75D0F"/>
    <w:rsid w:val="00A75DDD"/>
    <w:rsid w:val="00A75E66"/>
    <w:rsid w:val="00A76116"/>
    <w:rsid w:val="00A76D5D"/>
    <w:rsid w:val="00A7705D"/>
    <w:rsid w:val="00A77665"/>
    <w:rsid w:val="00A77B0C"/>
    <w:rsid w:val="00A77EA8"/>
    <w:rsid w:val="00A8039D"/>
    <w:rsid w:val="00A80444"/>
    <w:rsid w:val="00A8075B"/>
    <w:rsid w:val="00A808A3"/>
    <w:rsid w:val="00A808B2"/>
    <w:rsid w:val="00A809BF"/>
    <w:rsid w:val="00A80CCE"/>
    <w:rsid w:val="00A8106F"/>
    <w:rsid w:val="00A81271"/>
    <w:rsid w:val="00A814BD"/>
    <w:rsid w:val="00A81705"/>
    <w:rsid w:val="00A81821"/>
    <w:rsid w:val="00A820C0"/>
    <w:rsid w:val="00A8301C"/>
    <w:rsid w:val="00A83111"/>
    <w:rsid w:val="00A831F4"/>
    <w:rsid w:val="00A84153"/>
    <w:rsid w:val="00A84171"/>
    <w:rsid w:val="00A843E5"/>
    <w:rsid w:val="00A844F6"/>
    <w:rsid w:val="00A845D1"/>
    <w:rsid w:val="00A846C4"/>
    <w:rsid w:val="00A846F5"/>
    <w:rsid w:val="00A84ACD"/>
    <w:rsid w:val="00A84B88"/>
    <w:rsid w:val="00A85226"/>
    <w:rsid w:val="00A8553B"/>
    <w:rsid w:val="00A8553E"/>
    <w:rsid w:val="00A85803"/>
    <w:rsid w:val="00A85942"/>
    <w:rsid w:val="00A85A75"/>
    <w:rsid w:val="00A8613C"/>
    <w:rsid w:val="00A861E0"/>
    <w:rsid w:val="00A8650D"/>
    <w:rsid w:val="00A865EC"/>
    <w:rsid w:val="00A86653"/>
    <w:rsid w:val="00A86D25"/>
    <w:rsid w:val="00A86E07"/>
    <w:rsid w:val="00A86ED5"/>
    <w:rsid w:val="00A86FAC"/>
    <w:rsid w:val="00A87571"/>
    <w:rsid w:val="00A8760F"/>
    <w:rsid w:val="00A87688"/>
    <w:rsid w:val="00A87825"/>
    <w:rsid w:val="00A87AEE"/>
    <w:rsid w:val="00A87D8D"/>
    <w:rsid w:val="00A87F55"/>
    <w:rsid w:val="00A902EA"/>
    <w:rsid w:val="00A90757"/>
    <w:rsid w:val="00A908A9"/>
    <w:rsid w:val="00A90BA5"/>
    <w:rsid w:val="00A90DEB"/>
    <w:rsid w:val="00A91070"/>
    <w:rsid w:val="00A915B4"/>
    <w:rsid w:val="00A91748"/>
    <w:rsid w:val="00A91A56"/>
    <w:rsid w:val="00A91B7F"/>
    <w:rsid w:val="00A91DCB"/>
    <w:rsid w:val="00A92310"/>
    <w:rsid w:val="00A92532"/>
    <w:rsid w:val="00A929B2"/>
    <w:rsid w:val="00A92A2B"/>
    <w:rsid w:val="00A92A84"/>
    <w:rsid w:val="00A92C9E"/>
    <w:rsid w:val="00A92CA1"/>
    <w:rsid w:val="00A92EEE"/>
    <w:rsid w:val="00A93648"/>
    <w:rsid w:val="00A93D37"/>
    <w:rsid w:val="00A945EB"/>
    <w:rsid w:val="00A946A2"/>
    <w:rsid w:val="00A94775"/>
    <w:rsid w:val="00A947E9"/>
    <w:rsid w:val="00A9490E"/>
    <w:rsid w:val="00A94DE4"/>
    <w:rsid w:val="00A94E9F"/>
    <w:rsid w:val="00A94F84"/>
    <w:rsid w:val="00A953DE"/>
    <w:rsid w:val="00A95785"/>
    <w:rsid w:val="00A959AC"/>
    <w:rsid w:val="00A95AB9"/>
    <w:rsid w:val="00A95AF5"/>
    <w:rsid w:val="00A963FA"/>
    <w:rsid w:val="00A9645C"/>
    <w:rsid w:val="00A96B2E"/>
    <w:rsid w:val="00A973BA"/>
    <w:rsid w:val="00A977D1"/>
    <w:rsid w:val="00A97950"/>
    <w:rsid w:val="00A979C4"/>
    <w:rsid w:val="00A97B7C"/>
    <w:rsid w:val="00AA0099"/>
    <w:rsid w:val="00AA051B"/>
    <w:rsid w:val="00AA0AAD"/>
    <w:rsid w:val="00AA0D76"/>
    <w:rsid w:val="00AA0F06"/>
    <w:rsid w:val="00AA127A"/>
    <w:rsid w:val="00AA16F9"/>
    <w:rsid w:val="00AA177E"/>
    <w:rsid w:val="00AA1828"/>
    <w:rsid w:val="00AA2139"/>
    <w:rsid w:val="00AA2390"/>
    <w:rsid w:val="00AA25A6"/>
    <w:rsid w:val="00AA2617"/>
    <w:rsid w:val="00AA295F"/>
    <w:rsid w:val="00AA2996"/>
    <w:rsid w:val="00AA2DA6"/>
    <w:rsid w:val="00AA2F38"/>
    <w:rsid w:val="00AA3009"/>
    <w:rsid w:val="00AA369C"/>
    <w:rsid w:val="00AA387F"/>
    <w:rsid w:val="00AA38ED"/>
    <w:rsid w:val="00AA394D"/>
    <w:rsid w:val="00AA39B9"/>
    <w:rsid w:val="00AA3A32"/>
    <w:rsid w:val="00AA3D7A"/>
    <w:rsid w:val="00AA3F47"/>
    <w:rsid w:val="00AA443A"/>
    <w:rsid w:val="00AA4621"/>
    <w:rsid w:val="00AA4962"/>
    <w:rsid w:val="00AA4A14"/>
    <w:rsid w:val="00AA4E9A"/>
    <w:rsid w:val="00AA51FC"/>
    <w:rsid w:val="00AA5333"/>
    <w:rsid w:val="00AA54A1"/>
    <w:rsid w:val="00AA54C2"/>
    <w:rsid w:val="00AA5666"/>
    <w:rsid w:val="00AA5709"/>
    <w:rsid w:val="00AA5887"/>
    <w:rsid w:val="00AA5A27"/>
    <w:rsid w:val="00AA5BDE"/>
    <w:rsid w:val="00AA5D80"/>
    <w:rsid w:val="00AA5EBD"/>
    <w:rsid w:val="00AA5FF5"/>
    <w:rsid w:val="00AA61C4"/>
    <w:rsid w:val="00AA6300"/>
    <w:rsid w:val="00AA66D0"/>
    <w:rsid w:val="00AA6A59"/>
    <w:rsid w:val="00AA6B24"/>
    <w:rsid w:val="00AA6D29"/>
    <w:rsid w:val="00AA6F95"/>
    <w:rsid w:val="00AA7201"/>
    <w:rsid w:val="00AA73BE"/>
    <w:rsid w:val="00AB03A7"/>
    <w:rsid w:val="00AB05AB"/>
    <w:rsid w:val="00AB0601"/>
    <w:rsid w:val="00AB06EB"/>
    <w:rsid w:val="00AB072E"/>
    <w:rsid w:val="00AB088B"/>
    <w:rsid w:val="00AB10C8"/>
    <w:rsid w:val="00AB1823"/>
    <w:rsid w:val="00AB2019"/>
    <w:rsid w:val="00AB2654"/>
    <w:rsid w:val="00AB3496"/>
    <w:rsid w:val="00AB3510"/>
    <w:rsid w:val="00AB381B"/>
    <w:rsid w:val="00AB3853"/>
    <w:rsid w:val="00AB39A5"/>
    <w:rsid w:val="00AB3BE4"/>
    <w:rsid w:val="00AB3CEE"/>
    <w:rsid w:val="00AB3E42"/>
    <w:rsid w:val="00AB400A"/>
    <w:rsid w:val="00AB4483"/>
    <w:rsid w:val="00AB469F"/>
    <w:rsid w:val="00AB4A19"/>
    <w:rsid w:val="00AB5082"/>
    <w:rsid w:val="00AB5128"/>
    <w:rsid w:val="00AB547B"/>
    <w:rsid w:val="00AB5B9D"/>
    <w:rsid w:val="00AB6052"/>
    <w:rsid w:val="00AB625E"/>
    <w:rsid w:val="00AB62C8"/>
    <w:rsid w:val="00AB639D"/>
    <w:rsid w:val="00AB639F"/>
    <w:rsid w:val="00AB658C"/>
    <w:rsid w:val="00AB67AB"/>
    <w:rsid w:val="00AB68E7"/>
    <w:rsid w:val="00AB69A3"/>
    <w:rsid w:val="00AB6BEC"/>
    <w:rsid w:val="00AB6E62"/>
    <w:rsid w:val="00AB6F5F"/>
    <w:rsid w:val="00AB72A5"/>
    <w:rsid w:val="00AB72C2"/>
    <w:rsid w:val="00AB77BD"/>
    <w:rsid w:val="00AB799F"/>
    <w:rsid w:val="00AB7CFD"/>
    <w:rsid w:val="00AC006E"/>
    <w:rsid w:val="00AC0597"/>
    <w:rsid w:val="00AC0683"/>
    <w:rsid w:val="00AC077C"/>
    <w:rsid w:val="00AC0D3D"/>
    <w:rsid w:val="00AC0D7D"/>
    <w:rsid w:val="00AC0F0C"/>
    <w:rsid w:val="00AC101E"/>
    <w:rsid w:val="00AC1218"/>
    <w:rsid w:val="00AC12AA"/>
    <w:rsid w:val="00AC142F"/>
    <w:rsid w:val="00AC1A98"/>
    <w:rsid w:val="00AC1DCB"/>
    <w:rsid w:val="00AC2501"/>
    <w:rsid w:val="00AC2512"/>
    <w:rsid w:val="00AC2BC5"/>
    <w:rsid w:val="00AC30A5"/>
    <w:rsid w:val="00AC3B0E"/>
    <w:rsid w:val="00AC3C30"/>
    <w:rsid w:val="00AC3D4F"/>
    <w:rsid w:val="00AC446A"/>
    <w:rsid w:val="00AC486B"/>
    <w:rsid w:val="00AC4882"/>
    <w:rsid w:val="00AC4B5B"/>
    <w:rsid w:val="00AC5178"/>
    <w:rsid w:val="00AC51BD"/>
    <w:rsid w:val="00AC546A"/>
    <w:rsid w:val="00AC576E"/>
    <w:rsid w:val="00AC58C0"/>
    <w:rsid w:val="00AC5F4E"/>
    <w:rsid w:val="00AC5F83"/>
    <w:rsid w:val="00AC61B8"/>
    <w:rsid w:val="00AC6603"/>
    <w:rsid w:val="00AC6650"/>
    <w:rsid w:val="00AC6E23"/>
    <w:rsid w:val="00AC701D"/>
    <w:rsid w:val="00AC71A7"/>
    <w:rsid w:val="00AC732A"/>
    <w:rsid w:val="00AC745D"/>
    <w:rsid w:val="00AC74B9"/>
    <w:rsid w:val="00AC7A7C"/>
    <w:rsid w:val="00AC7AB6"/>
    <w:rsid w:val="00AC7B98"/>
    <w:rsid w:val="00AC7BFF"/>
    <w:rsid w:val="00AC7CA5"/>
    <w:rsid w:val="00AD0045"/>
    <w:rsid w:val="00AD013A"/>
    <w:rsid w:val="00AD06BA"/>
    <w:rsid w:val="00AD06D1"/>
    <w:rsid w:val="00AD08B6"/>
    <w:rsid w:val="00AD08FB"/>
    <w:rsid w:val="00AD0C41"/>
    <w:rsid w:val="00AD0E91"/>
    <w:rsid w:val="00AD0F64"/>
    <w:rsid w:val="00AD11A8"/>
    <w:rsid w:val="00AD152F"/>
    <w:rsid w:val="00AD17A8"/>
    <w:rsid w:val="00AD1860"/>
    <w:rsid w:val="00AD18A2"/>
    <w:rsid w:val="00AD1C34"/>
    <w:rsid w:val="00AD1D58"/>
    <w:rsid w:val="00AD1E21"/>
    <w:rsid w:val="00AD2CC5"/>
    <w:rsid w:val="00AD2F99"/>
    <w:rsid w:val="00AD33AA"/>
    <w:rsid w:val="00AD44C6"/>
    <w:rsid w:val="00AD47AB"/>
    <w:rsid w:val="00AD4C10"/>
    <w:rsid w:val="00AD4F8C"/>
    <w:rsid w:val="00AD503A"/>
    <w:rsid w:val="00AD5891"/>
    <w:rsid w:val="00AD59F5"/>
    <w:rsid w:val="00AD5ADF"/>
    <w:rsid w:val="00AD5CB0"/>
    <w:rsid w:val="00AD5D03"/>
    <w:rsid w:val="00AD60A0"/>
    <w:rsid w:val="00AD6113"/>
    <w:rsid w:val="00AD61D3"/>
    <w:rsid w:val="00AD6A2C"/>
    <w:rsid w:val="00AD6E6A"/>
    <w:rsid w:val="00AD6F31"/>
    <w:rsid w:val="00AD70D8"/>
    <w:rsid w:val="00AD76A4"/>
    <w:rsid w:val="00AD7ACC"/>
    <w:rsid w:val="00AE0524"/>
    <w:rsid w:val="00AE0C76"/>
    <w:rsid w:val="00AE0EF6"/>
    <w:rsid w:val="00AE1408"/>
    <w:rsid w:val="00AE16B9"/>
    <w:rsid w:val="00AE16CB"/>
    <w:rsid w:val="00AE1798"/>
    <w:rsid w:val="00AE198E"/>
    <w:rsid w:val="00AE1B15"/>
    <w:rsid w:val="00AE1B78"/>
    <w:rsid w:val="00AE2213"/>
    <w:rsid w:val="00AE246C"/>
    <w:rsid w:val="00AE2821"/>
    <w:rsid w:val="00AE283F"/>
    <w:rsid w:val="00AE291A"/>
    <w:rsid w:val="00AE3763"/>
    <w:rsid w:val="00AE39F9"/>
    <w:rsid w:val="00AE3C5A"/>
    <w:rsid w:val="00AE3CE0"/>
    <w:rsid w:val="00AE40ED"/>
    <w:rsid w:val="00AE45E2"/>
    <w:rsid w:val="00AE4667"/>
    <w:rsid w:val="00AE4751"/>
    <w:rsid w:val="00AE4880"/>
    <w:rsid w:val="00AE4B8A"/>
    <w:rsid w:val="00AE4E08"/>
    <w:rsid w:val="00AE5064"/>
    <w:rsid w:val="00AE507B"/>
    <w:rsid w:val="00AE522B"/>
    <w:rsid w:val="00AE57D8"/>
    <w:rsid w:val="00AE591C"/>
    <w:rsid w:val="00AE5E80"/>
    <w:rsid w:val="00AE5F6D"/>
    <w:rsid w:val="00AE6836"/>
    <w:rsid w:val="00AE690D"/>
    <w:rsid w:val="00AE6C2C"/>
    <w:rsid w:val="00AE7155"/>
    <w:rsid w:val="00AE7322"/>
    <w:rsid w:val="00AE7405"/>
    <w:rsid w:val="00AE75BA"/>
    <w:rsid w:val="00AE7CB9"/>
    <w:rsid w:val="00AF030E"/>
    <w:rsid w:val="00AF09D9"/>
    <w:rsid w:val="00AF09F7"/>
    <w:rsid w:val="00AF0CD7"/>
    <w:rsid w:val="00AF0E37"/>
    <w:rsid w:val="00AF14E2"/>
    <w:rsid w:val="00AF17E8"/>
    <w:rsid w:val="00AF1EC4"/>
    <w:rsid w:val="00AF2219"/>
    <w:rsid w:val="00AF28A2"/>
    <w:rsid w:val="00AF2924"/>
    <w:rsid w:val="00AF3158"/>
    <w:rsid w:val="00AF31FF"/>
    <w:rsid w:val="00AF32D4"/>
    <w:rsid w:val="00AF3B96"/>
    <w:rsid w:val="00AF3E56"/>
    <w:rsid w:val="00AF4278"/>
    <w:rsid w:val="00AF44C5"/>
    <w:rsid w:val="00AF4681"/>
    <w:rsid w:val="00AF4D9C"/>
    <w:rsid w:val="00AF4E05"/>
    <w:rsid w:val="00AF521A"/>
    <w:rsid w:val="00AF528A"/>
    <w:rsid w:val="00AF5689"/>
    <w:rsid w:val="00AF56B7"/>
    <w:rsid w:val="00AF5978"/>
    <w:rsid w:val="00AF5D73"/>
    <w:rsid w:val="00AF5F4D"/>
    <w:rsid w:val="00AF6135"/>
    <w:rsid w:val="00AF6760"/>
    <w:rsid w:val="00AF6793"/>
    <w:rsid w:val="00AF67E9"/>
    <w:rsid w:val="00AF682C"/>
    <w:rsid w:val="00AF6C36"/>
    <w:rsid w:val="00AF6CFB"/>
    <w:rsid w:val="00AF70EB"/>
    <w:rsid w:val="00AF7F65"/>
    <w:rsid w:val="00B003D0"/>
    <w:rsid w:val="00B01584"/>
    <w:rsid w:val="00B018D5"/>
    <w:rsid w:val="00B01C36"/>
    <w:rsid w:val="00B01DAA"/>
    <w:rsid w:val="00B02057"/>
    <w:rsid w:val="00B022A7"/>
    <w:rsid w:val="00B0235B"/>
    <w:rsid w:val="00B02C18"/>
    <w:rsid w:val="00B03628"/>
    <w:rsid w:val="00B03A80"/>
    <w:rsid w:val="00B040C8"/>
    <w:rsid w:val="00B05186"/>
    <w:rsid w:val="00B0528C"/>
    <w:rsid w:val="00B052F3"/>
    <w:rsid w:val="00B05737"/>
    <w:rsid w:val="00B0588C"/>
    <w:rsid w:val="00B05CA3"/>
    <w:rsid w:val="00B06397"/>
    <w:rsid w:val="00B06508"/>
    <w:rsid w:val="00B06972"/>
    <w:rsid w:val="00B069F6"/>
    <w:rsid w:val="00B06BCE"/>
    <w:rsid w:val="00B06C69"/>
    <w:rsid w:val="00B071C3"/>
    <w:rsid w:val="00B0758E"/>
    <w:rsid w:val="00B076AA"/>
    <w:rsid w:val="00B07F03"/>
    <w:rsid w:val="00B1020F"/>
    <w:rsid w:val="00B102C7"/>
    <w:rsid w:val="00B10551"/>
    <w:rsid w:val="00B109A9"/>
    <w:rsid w:val="00B110D9"/>
    <w:rsid w:val="00B11459"/>
    <w:rsid w:val="00B1162E"/>
    <w:rsid w:val="00B11ADE"/>
    <w:rsid w:val="00B12297"/>
    <w:rsid w:val="00B124ED"/>
    <w:rsid w:val="00B12531"/>
    <w:rsid w:val="00B1257E"/>
    <w:rsid w:val="00B12681"/>
    <w:rsid w:val="00B1271C"/>
    <w:rsid w:val="00B1276A"/>
    <w:rsid w:val="00B12F58"/>
    <w:rsid w:val="00B1301E"/>
    <w:rsid w:val="00B130F2"/>
    <w:rsid w:val="00B132AB"/>
    <w:rsid w:val="00B13301"/>
    <w:rsid w:val="00B13338"/>
    <w:rsid w:val="00B1338C"/>
    <w:rsid w:val="00B134DC"/>
    <w:rsid w:val="00B136E8"/>
    <w:rsid w:val="00B13FA4"/>
    <w:rsid w:val="00B140B0"/>
    <w:rsid w:val="00B14110"/>
    <w:rsid w:val="00B1420E"/>
    <w:rsid w:val="00B14576"/>
    <w:rsid w:val="00B1467C"/>
    <w:rsid w:val="00B148C4"/>
    <w:rsid w:val="00B14F01"/>
    <w:rsid w:val="00B155C7"/>
    <w:rsid w:val="00B15684"/>
    <w:rsid w:val="00B15A14"/>
    <w:rsid w:val="00B15A8F"/>
    <w:rsid w:val="00B15BC4"/>
    <w:rsid w:val="00B165A9"/>
    <w:rsid w:val="00B169EB"/>
    <w:rsid w:val="00B16A71"/>
    <w:rsid w:val="00B16BB4"/>
    <w:rsid w:val="00B16D43"/>
    <w:rsid w:val="00B16EAE"/>
    <w:rsid w:val="00B17080"/>
    <w:rsid w:val="00B17858"/>
    <w:rsid w:val="00B17B78"/>
    <w:rsid w:val="00B17E49"/>
    <w:rsid w:val="00B20205"/>
    <w:rsid w:val="00B20374"/>
    <w:rsid w:val="00B2057F"/>
    <w:rsid w:val="00B20B32"/>
    <w:rsid w:val="00B20E55"/>
    <w:rsid w:val="00B20F77"/>
    <w:rsid w:val="00B21527"/>
    <w:rsid w:val="00B21742"/>
    <w:rsid w:val="00B21A86"/>
    <w:rsid w:val="00B21CDF"/>
    <w:rsid w:val="00B2219D"/>
    <w:rsid w:val="00B222BC"/>
    <w:rsid w:val="00B22475"/>
    <w:rsid w:val="00B2253A"/>
    <w:rsid w:val="00B22683"/>
    <w:rsid w:val="00B2278D"/>
    <w:rsid w:val="00B22852"/>
    <w:rsid w:val="00B22919"/>
    <w:rsid w:val="00B2292E"/>
    <w:rsid w:val="00B22981"/>
    <w:rsid w:val="00B22B7E"/>
    <w:rsid w:val="00B22F6E"/>
    <w:rsid w:val="00B2303E"/>
    <w:rsid w:val="00B23F82"/>
    <w:rsid w:val="00B24435"/>
    <w:rsid w:val="00B24590"/>
    <w:rsid w:val="00B24DC7"/>
    <w:rsid w:val="00B2500B"/>
    <w:rsid w:val="00B25351"/>
    <w:rsid w:val="00B253E2"/>
    <w:rsid w:val="00B25742"/>
    <w:rsid w:val="00B25E78"/>
    <w:rsid w:val="00B25F1F"/>
    <w:rsid w:val="00B261CE"/>
    <w:rsid w:val="00B2633A"/>
    <w:rsid w:val="00B26400"/>
    <w:rsid w:val="00B26483"/>
    <w:rsid w:val="00B2692C"/>
    <w:rsid w:val="00B26BBC"/>
    <w:rsid w:val="00B26DB8"/>
    <w:rsid w:val="00B27431"/>
    <w:rsid w:val="00B277A7"/>
    <w:rsid w:val="00B27935"/>
    <w:rsid w:val="00B279EE"/>
    <w:rsid w:val="00B27B8F"/>
    <w:rsid w:val="00B27D2D"/>
    <w:rsid w:val="00B27E70"/>
    <w:rsid w:val="00B27F2E"/>
    <w:rsid w:val="00B300F1"/>
    <w:rsid w:val="00B301C4"/>
    <w:rsid w:val="00B3022A"/>
    <w:rsid w:val="00B30571"/>
    <w:rsid w:val="00B307F4"/>
    <w:rsid w:val="00B3086B"/>
    <w:rsid w:val="00B30A40"/>
    <w:rsid w:val="00B30F3C"/>
    <w:rsid w:val="00B3124E"/>
    <w:rsid w:val="00B3129E"/>
    <w:rsid w:val="00B3165B"/>
    <w:rsid w:val="00B31A00"/>
    <w:rsid w:val="00B31B82"/>
    <w:rsid w:val="00B31E73"/>
    <w:rsid w:val="00B322BC"/>
    <w:rsid w:val="00B322F7"/>
    <w:rsid w:val="00B326BA"/>
    <w:rsid w:val="00B32717"/>
    <w:rsid w:val="00B32AD6"/>
    <w:rsid w:val="00B32B77"/>
    <w:rsid w:val="00B32CED"/>
    <w:rsid w:val="00B332A2"/>
    <w:rsid w:val="00B3360F"/>
    <w:rsid w:val="00B33655"/>
    <w:rsid w:val="00B33BD3"/>
    <w:rsid w:val="00B33E8B"/>
    <w:rsid w:val="00B34397"/>
    <w:rsid w:val="00B3465D"/>
    <w:rsid w:val="00B34A35"/>
    <w:rsid w:val="00B34AD2"/>
    <w:rsid w:val="00B34E24"/>
    <w:rsid w:val="00B34EDA"/>
    <w:rsid w:val="00B35102"/>
    <w:rsid w:val="00B35463"/>
    <w:rsid w:val="00B35E6D"/>
    <w:rsid w:val="00B35EE3"/>
    <w:rsid w:val="00B3616B"/>
    <w:rsid w:val="00B362DB"/>
    <w:rsid w:val="00B36315"/>
    <w:rsid w:val="00B36624"/>
    <w:rsid w:val="00B36770"/>
    <w:rsid w:val="00B36C5E"/>
    <w:rsid w:val="00B37052"/>
    <w:rsid w:val="00B371DA"/>
    <w:rsid w:val="00B37994"/>
    <w:rsid w:val="00B40040"/>
    <w:rsid w:val="00B4008C"/>
    <w:rsid w:val="00B4014C"/>
    <w:rsid w:val="00B40C0B"/>
    <w:rsid w:val="00B40D1F"/>
    <w:rsid w:val="00B40E14"/>
    <w:rsid w:val="00B4147C"/>
    <w:rsid w:val="00B415BE"/>
    <w:rsid w:val="00B41770"/>
    <w:rsid w:val="00B41B75"/>
    <w:rsid w:val="00B41EE1"/>
    <w:rsid w:val="00B42BDC"/>
    <w:rsid w:val="00B43062"/>
    <w:rsid w:val="00B433FB"/>
    <w:rsid w:val="00B43456"/>
    <w:rsid w:val="00B43458"/>
    <w:rsid w:val="00B43499"/>
    <w:rsid w:val="00B4361C"/>
    <w:rsid w:val="00B43B99"/>
    <w:rsid w:val="00B443C0"/>
    <w:rsid w:val="00B44852"/>
    <w:rsid w:val="00B44BF3"/>
    <w:rsid w:val="00B45E7E"/>
    <w:rsid w:val="00B461AB"/>
    <w:rsid w:val="00B4622A"/>
    <w:rsid w:val="00B4650F"/>
    <w:rsid w:val="00B46587"/>
    <w:rsid w:val="00B46879"/>
    <w:rsid w:val="00B46A34"/>
    <w:rsid w:val="00B46D9C"/>
    <w:rsid w:val="00B46E3C"/>
    <w:rsid w:val="00B473B4"/>
    <w:rsid w:val="00B47608"/>
    <w:rsid w:val="00B47638"/>
    <w:rsid w:val="00B47A8C"/>
    <w:rsid w:val="00B47B23"/>
    <w:rsid w:val="00B47C33"/>
    <w:rsid w:val="00B502D5"/>
    <w:rsid w:val="00B50464"/>
    <w:rsid w:val="00B50478"/>
    <w:rsid w:val="00B509A4"/>
    <w:rsid w:val="00B50C22"/>
    <w:rsid w:val="00B50CBD"/>
    <w:rsid w:val="00B50E23"/>
    <w:rsid w:val="00B50F44"/>
    <w:rsid w:val="00B50FF2"/>
    <w:rsid w:val="00B511A0"/>
    <w:rsid w:val="00B5125B"/>
    <w:rsid w:val="00B51394"/>
    <w:rsid w:val="00B5140A"/>
    <w:rsid w:val="00B51908"/>
    <w:rsid w:val="00B519BE"/>
    <w:rsid w:val="00B51BF2"/>
    <w:rsid w:val="00B52069"/>
    <w:rsid w:val="00B5243F"/>
    <w:rsid w:val="00B529D1"/>
    <w:rsid w:val="00B52A2B"/>
    <w:rsid w:val="00B52D87"/>
    <w:rsid w:val="00B52DA7"/>
    <w:rsid w:val="00B52E83"/>
    <w:rsid w:val="00B5304A"/>
    <w:rsid w:val="00B53120"/>
    <w:rsid w:val="00B533E8"/>
    <w:rsid w:val="00B535A9"/>
    <w:rsid w:val="00B5464B"/>
    <w:rsid w:val="00B546BB"/>
    <w:rsid w:val="00B5495B"/>
    <w:rsid w:val="00B54980"/>
    <w:rsid w:val="00B54B8D"/>
    <w:rsid w:val="00B54F61"/>
    <w:rsid w:val="00B55020"/>
    <w:rsid w:val="00B5505B"/>
    <w:rsid w:val="00B55127"/>
    <w:rsid w:val="00B55298"/>
    <w:rsid w:val="00B557B6"/>
    <w:rsid w:val="00B557B7"/>
    <w:rsid w:val="00B5598C"/>
    <w:rsid w:val="00B559BB"/>
    <w:rsid w:val="00B55A3F"/>
    <w:rsid w:val="00B55B56"/>
    <w:rsid w:val="00B5615A"/>
    <w:rsid w:val="00B563BF"/>
    <w:rsid w:val="00B5649B"/>
    <w:rsid w:val="00B56A91"/>
    <w:rsid w:val="00B56C0C"/>
    <w:rsid w:val="00B57728"/>
    <w:rsid w:val="00B57812"/>
    <w:rsid w:val="00B57EAF"/>
    <w:rsid w:val="00B57F64"/>
    <w:rsid w:val="00B60449"/>
    <w:rsid w:val="00B60834"/>
    <w:rsid w:val="00B60B3D"/>
    <w:rsid w:val="00B60FCB"/>
    <w:rsid w:val="00B61115"/>
    <w:rsid w:val="00B611D0"/>
    <w:rsid w:val="00B61282"/>
    <w:rsid w:val="00B61770"/>
    <w:rsid w:val="00B61A43"/>
    <w:rsid w:val="00B61B6F"/>
    <w:rsid w:val="00B61D8E"/>
    <w:rsid w:val="00B61E17"/>
    <w:rsid w:val="00B61ED4"/>
    <w:rsid w:val="00B61F74"/>
    <w:rsid w:val="00B62B23"/>
    <w:rsid w:val="00B62CC1"/>
    <w:rsid w:val="00B62D3E"/>
    <w:rsid w:val="00B635C8"/>
    <w:rsid w:val="00B639A8"/>
    <w:rsid w:val="00B63B7E"/>
    <w:rsid w:val="00B63C8C"/>
    <w:rsid w:val="00B64116"/>
    <w:rsid w:val="00B643A2"/>
    <w:rsid w:val="00B646F8"/>
    <w:rsid w:val="00B64BA9"/>
    <w:rsid w:val="00B64D7C"/>
    <w:rsid w:val="00B64E10"/>
    <w:rsid w:val="00B64E64"/>
    <w:rsid w:val="00B64F4A"/>
    <w:rsid w:val="00B65421"/>
    <w:rsid w:val="00B65453"/>
    <w:rsid w:val="00B6555E"/>
    <w:rsid w:val="00B65C47"/>
    <w:rsid w:val="00B65EC9"/>
    <w:rsid w:val="00B65FF6"/>
    <w:rsid w:val="00B6607C"/>
    <w:rsid w:val="00B6627E"/>
    <w:rsid w:val="00B664BB"/>
    <w:rsid w:val="00B667AB"/>
    <w:rsid w:val="00B66986"/>
    <w:rsid w:val="00B66AA3"/>
    <w:rsid w:val="00B66D57"/>
    <w:rsid w:val="00B6703C"/>
    <w:rsid w:val="00B67A76"/>
    <w:rsid w:val="00B67A7E"/>
    <w:rsid w:val="00B67FF1"/>
    <w:rsid w:val="00B709F8"/>
    <w:rsid w:val="00B70B22"/>
    <w:rsid w:val="00B70DB3"/>
    <w:rsid w:val="00B70E88"/>
    <w:rsid w:val="00B70E92"/>
    <w:rsid w:val="00B71066"/>
    <w:rsid w:val="00B710C0"/>
    <w:rsid w:val="00B71217"/>
    <w:rsid w:val="00B71393"/>
    <w:rsid w:val="00B71A98"/>
    <w:rsid w:val="00B71C2C"/>
    <w:rsid w:val="00B72062"/>
    <w:rsid w:val="00B723EF"/>
    <w:rsid w:val="00B72400"/>
    <w:rsid w:val="00B72C47"/>
    <w:rsid w:val="00B7330F"/>
    <w:rsid w:val="00B734BD"/>
    <w:rsid w:val="00B735DA"/>
    <w:rsid w:val="00B73601"/>
    <w:rsid w:val="00B73637"/>
    <w:rsid w:val="00B73CBD"/>
    <w:rsid w:val="00B73F7B"/>
    <w:rsid w:val="00B73FF5"/>
    <w:rsid w:val="00B742B6"/>
    <w:rsid w:val="00B742CD"/>
    <w:rsid w:val="00B74765"/>
    <w:rsid w:val="00B75593"/>
    <w:rsid w:val="00B757EB"/>
    <w:rsid w:val="00B75A09"/>
    <w:rsid w:val="00B75C80"/>
    <w:rsid w:val="00B75D1C"/>
    <w:rsid w:val="00B75D31"/>
    <w:rsid w:val="00B75D62"/>
    <w:rsid w:val="00B76302"/>
    <w:rsid w:val="00B7639C"/>
    <w:rsid w:val="00B76404"/>
    <w:rsid w:val="00B768B9"/>
    <w:rsid w:val="00B76D15"/>
    <w:rsid w:val="00B76DB9"/>
    <w:rsid w:val="00B7770C"/>
    <w:rsid w:val="00B7784F"/>
    <w:rsid w:val="00B77F7E"/>
    <w:rsid w:val="00B8000B"/>
    <w:rsid w:val="00B8013C"/>
    <w:rsid w:val="00B80466"/>
    <w:rsid w:val="00B8054C"/>
    <w:rsid w:val="00B80BA4"/>
    <w:rsid w:val="00B81269"/>
    <w:rsid w:val="00B81819"/>
    <w:rsid w:val="00B818B1"/>
    <w:rsid w:val="00B81FF9"/>
    <w:rsid w:val="00B82860"/>
    <w:rsid w:val="00B82DDC"/>
    <w:rsid w:val="00B82E99"/>
    <w:rsid w:val="00B836DC"/>
    <w:rsid w:val="00B84272"/>
    <w:rsid w:val="00B8444A"/>
    <w:rsid w:val="00B84499"/>
    <w:rsid w:val="00B844B2"/>
    <w:rsid w:val="00B84585"/>
    <w:rsid w:val="00B845FA"/>
    <w:rsid w:val="00B84AC1"/>
    <w:rsid w:val="00B84F77"/>
    <w:rsid w:val="00B85043"/>
    <w:rsid w:val="00B850E8"/>
    <w:rsid w:val="00B8528B"/>
    <w:rsid w:val="00B854C4"/>
    <w:rsid w:val="00B858EF"/>
    <w:rsid w:val="00B85C43"/>
    <w:rsid w:val="00B85D65"/>
    <w:rsid w:val="00B85E1D"/>
    <w:rsid w:val="00B86031"/>
    <w:rsid w:val="00B860A5"/>
    <w:rsid w:val="00B8651A"/>
    <w:rsid w:val="00B86881"/>
    <w:rsid w:val="00B86B7D"/>
    <w:rsid w:val="00B86BCE"/>
    <w:rsid w:val="00B86E69"/>
    <w:rsid w:val="00B870CD"/>
    <w:rsid w:val="00B8714A"/>
    <w:rsid w:val="00B8719E"/>
    <w:rsid w:val="00B87276"/>
    <w:rsid w:val="00B87320"/>
    <w:rsid w:val="00B87337"/>
    <w:rsid w:val="00B875E1"/>
    <w:rsid w:val="00B8781C"/>
    <w:rsid w:val="00B87D3B"/>
    <w:rsid w:val="00B87D47"/>
    <w:rsid w:val="00B87F93"/>
    <w:rsid w:val="00B902D0"/>
    <w:rsid w:val="00B90A41"/>
    <w:rsid w:val="00B90CFB"/>
    <w:rsid w:val="00B90E2B"/>
    <w:rsid w:val="00B90E61"/>
    <w:rsid w:val="00B90E83"/>
    <w:rsid w:val="00B9109C"/>
    <w:rsid w:val="00B910BF"/>
    <w:rsid w:val="00B91209"/>
    <w:rsid w:val="00B91544"/>
    <w:rsid w:val="00B91BB2"/>
    <w:rsid w:val="00B91C54"/>
    <w:rsid w:val="00B91D98"/>
    <w:rsid w:val="00B91E82"/>
    <w:rsid w:val="00B91EBB"/>
    <w:rsid w:val="00B9254A"/>
    <w:rsid w:val="00B9278D"/>
    <w:rsid w:val="00B93241"/>
    <w:rsid w:val="00B93430"/>
    <w:rsid w:val="00B9347F"/>
    <w:rsid w:val="00B9386D"/>
    <w:rsid w:val="00B938D5"/>
    <w:rsid w:val="00B93A51"/>
    <w:rsid w:val="00B93EAD"/>
    <w:rsid w:val="00B943B2"/>
    <w:rsid w:val="00B943CF"/>
    <w:rsid w:val="00B9465E"/>
    <w:rsid w:val="00B94833"/>
    <w:rsid w:val="00B94EAE"/>
    <w:rsid w:val="00B94FE3"/>
    <w:rsid w:val="00B94FF5"/>
    <w:rsid w:val="00B950EE"/>
    <w:rsid w:val="00B9558E"/>
    <w:rsid w:val="00B95BED"/>
    <w:rsid w:val="00B95DC8"/>
    <w:rsid w:val="00B95DF3"/>
    <w:rsid w:val="00B96612"/>
    <w:rsid w:val="00B96987"/>
    <w:rsid w:val="00B96B3D"/>
    <w:rsid w:val="00B96C06"/>
    <w:rsid w:val="00B96D7C"/>
    <w:rsid w:val="00B96F82"/>
    <w:rsid w:val="00B97171"/>
    <w:rsid w:val="00B974CE"/>
    <w:rsid w:val="00BA00B6"/>
    <w:rsid w:val="00BA0100"/>
    <w:rsid w:val="00BA0127"/>
    <w:rsid w:val="00BA07C0"/>
    <w:rsid w:val="00BA1353"/>
    <w:rsid w:val="00BA1569"/>
    <w:rsid w:val="00BA19EF"/>
    <w:rsid w:val="00BA24B5"/>
    <w:rsid w:val="00BA2533"/>
    <w:rsid w:val="00BA29D7"/>
    <w:rsid w:val="00BA2AE4"/>
    <w:rsid w:val="00BA3132"/>
    <w:rsid w:val="00BA413E"/>
    <w:rsid w:val="00BA45C1"/>
    <w:rsid w:val="00BA45C5"/>
    <w:rsid w:val="00BA486B"/>
    <w:rsid w:val="00BA4C0A"/>
    <w:rsid w:val="00BA4C65"/>
    <w:rsid w:val="00BA4FC2"/>
    <w:rsid w:val="00BA591F"/>
    <w:rsid w:val="00BA5994"/>
    <w:rsid w:val="00BA5B84"/>
    <w:rsid w:val="00BA5FE8"/>
    <w:rsid w:val="00BA5FEF"/>
    <w:rsid w:val="00BA66C2"/>
    <w:rsid w:val="00BA7244"/>
    <w:rsid w:val="00BA7557"/>
    <w:rsid w:val="00BA75D2"/>
    <w:rsid w:val="00BA76D4"/>
    <w:rsid w:val="00BA7AC3"/>
    <w:rsid w:val="00BA7E2F"/>
    <w:rsid w:val="00BA7E52"/>
    <w:rsid w:val="00BA7E62"/>
    <w:rsid w:val="00BB0002"/>
    <w:rsid w:val="00BB049C"/>
    <w:rsid w:val="00BB0741"/>
    <w:rsid w:val="00BB0B8E"/>
    <w:rsid w:val="00BB0F39"/>
    <w:rsid w:val="00BB0FBD"/>
    <w:rsid w:val="00BB102E"/>
    <w:rsid w:val="00BB119C"/>
    <w:rsid w:val="00BB18D9"/>
    <w:rsid w:val="00BB1D60"/>
    <w:rsid w:val="00BB1F27"/>
    <w:rsid w:val="00BB1FEF"/>
    <w:rsid w:val="00BB22D1"/>
    <w:rsid w:val="00BB2323"/>
    <w:rsid w:val="00BB25C7"/>
    <w:rsid w:val="00BB2C21"/>
    <w:rsid w:val="00BB2DF0"/>
    <w:rsid w:val="00BB306A"/>
    <w:rsid w:val="00BB3439"/>
    <w:rsid w:val="00BB3D32"/>
    <w:rsid w:val="00BB3D4B"/>
    <w:rsid w:val="00BB4445"/>
    <w:rsid w:val="00BB4629"/>
    <w:rsid w:val="00BB467E"/>
    <w:rsid w:val="00BB47CB"/>
    <w:rsid w:val="00BB4A41"/>
    <w:rsid w:val="00BB4A48"/>
    <w:rsid w:val="00BB4A82"/>
    <w:rsid w:val="00BB4B94"/>
    <w:rsid w:val="00BB521E"/>
    <w:rsid w:val="00BB52DF"/>
    <w:rsid w:val="00BB530D"/>
    <w:rsid w:val="00BB53BD"/>
    <w:rsid w:val="00BB564C"/>
    <w:rsid w:val="00BB573B"/>
    <w:rsid w:val="00BB5C99"/>
    <w:rsid w:val="00BB5DBB"/>
    <w:rsid w:val="00BB5E66"/>
    <w:rsid w:val="00BB5F24"/>
    <w:rsid w:val="00BB649B"/>
    <w:rsid w:val="00BB68F1"/>
    <w:rsid w:val="00BB6907"/>
    <w:rsid w:val="00BB73F4"/>
    <w:rsid w:val="00BB73FE"/>
    <w:rsid w:val="00BB7560"/>
    <w:rsid w:val="00BB76E2"/>
    <w:rsid w:val="00BB7B4A"/>
    <w:rsid w:val="00BB7CE0"/>
    <w:rsid w:val="00BB7D69"/>
    <w:rsid w:val="00BB7DD4"/>
    <w:rsid w:val="00BC00FE"/>
    <w:rsid w:val="00BC0194"/>
    <w:rsid w:val="00BC03F5"/>
    <w:rsid w:val="00BC0F3D"/>
    <w:rsid w:val="00BC10C1"/>
    <w:rsid w:val="00BC15F6"/>
    <w:rsid w:val="00BC1A6A"/>
    <w:rsid w:val="00BC2204"/>
    <w:rsid w:val="00BC2776"/>
    <w:rsid w:val="00BC29A7"/>
    <w:rsid w:val="00BC2B20"/>
    <w:rsid w:val="00BC2C98"/>
    <w:rsid w:val="00BC2EF0"/>
    <w:rsid w:val="00BC2F30"/>
    <w:rsid w:val="00BC3276"/>
    <w:rsid w:val="00BC35BA"/>
    <w:rsid w:val="00BC36C2"/>
    <w:rsid w:val="00BC36EC"/>
    <w:rsid w:val="00BC39B1"/>
    <w:rsid w:val="00BC3D9C"/>
    <w:rsid w:val="00BC409A"/>
    <w:rsid w:val="00BC426E"/>
    <w:rsid w:val="00BC441F"/>
    <w:rsid w:val="00BC4AB3"/>
    <w:rsid w:val="00BC4BAD"/>
    <w:rsid w:val="00BC50D5"/>
    <w:rsid w:val="00BC511F"/>
    <w:rsid w:val="00BC518E"/>
    <w:rsid w:val="00BC5231"/>
    <w:rsid w:val="00BC54E0"/>
    <w:rsid w:val="00BC55D1"/>
    <w:rsid w:val="00BC5B7D"/>
    <w:rsid w:val="00BC63F6"/>
    <w:rsid w:val="00BC659E"/>
    <w:rsid w:val="00BC65FA"/>
    <w:rsid w:val="00BC6BC9"/>
    <w:rsid w:val="00BC6CF1"/>
    <w:rsid w:val="00BC7657"/>
    <w:rsid w:val="00BC7CA9"/>
    <w:rsid w:val="00BC7DD1"/>
    <w:rsid w:val="00BC7E08"/>
    <w:rsid w:val="00BD06E8"/>
    <w:rsid w:val="00BD0711"/>
    <w:rsid w:val="00BD1071"/>
    <w:rsid w:val="00BD1142"/>
    <w:rsid w:val="00BD1546"/>
    <w:rsid w:val="00BD1786"/>
    <w:rsid w:val="00BD1A5A"/>
    <w:rsid w:val="00BD1EC5"/>
    <w:rsid w:val="00BD1F2E"/>
    <w:rsid w:val="00BD1F72"/>
    <w:rsid w:val="00BD22FA"/>
    <w:rsid w:val="00BD2559"/>
    <w:rsid w:val="00BD28BE"/>
    <w:rsid w:val="00BD2D02"/>
    <w:rsid w:val="00BD2D6D"/>
    <w:rsid w:val="00BD2F89"/>
    <w:rsid w:val="00BD3291"/>
    <w:rsid w:val="00BD331D"/>
    <w:rsid w:val="00BD33B5"/>
    <w:rsid w:val="00BD366D"/>
    <w:rsid w:val="00BD375B"/>
    <w:rsid w:val="00BD4186"/>
    <w:rsid w:val="00BD43CF"/>
    <w:rsid w:val="00BD45B8"/>
    <w:rsid w:val="00BD4704"/>
    <w:rsid w:val="00BD4C8F"/>
    <w:rsid w:val="00BD4D0B"/>
    <w:rsid w:val="00BD5055"/>
    <w:rsid w:val="00BD5342"/>
    <w:rsid w:val="00BD5916"/>
    <w:rsid w:val="00BD5DED"/>
    <w:rsid w:val="00BD6062"/>
    <w:rsid w:val="00BD60F4"/>
    <w:rsid w:val="00BD622B"/>
    <w:rsid w:val="00BD6383"/>
    <w:rsid w:val="00BD6470"/>
    <w:rsid w:val="00BD6818"/>
    <w:rsid w:val="00BD6A4C"/>
    <w:rsid w:val="00BD6CA1"/>
    <w:rsid w:val="00BD6E67"/>
    <w:rsid w:val="00BD6FB5"/>
    <w:rsid w:val="00BD7135"/>
    <w:rsid w:val="00BD7819"/>
    <w:rsid w:val="00BD79FB"/>
    <w:rsid w:val="00BD7AB9"/>
    <w:rsid w:val="00BD7DC3"/>
    <w:rsid w:val="00BD7E77"/>
    <w:rsid w:val="00BD7F80"/>
    <w:rsid w:val="00BE0132"/>
    <w:rsid w:val="00BE0228"/>
    <w:rsid w:val="00BE0483"/>
    <w:rsid w:val="00BE0726"/>
    <w:rsid w:val="00BE0AF9"/>
    <w:rsid w:val="00BE13FC"/>
    <w:rsid w:val="00BE14E5"/>
    <w:rsid w:val="00BE15E9"/>
    <w:rsid w:val="00BE1833"/>
    <w:rsid w:val="00BE1D1B"/>
    <w:rsid w:val="00BE21D0"/>
    <w:rsid w:val="00BE22B3"/>
    <w:rsid w:val="00BE24DA"/>
    <w:rsid w:val="00BE28E4"/>
    <w:rsid w:val="00BE2FD8"/>
    <w:rsid w:val="00BE2FE5"/>
    <w:rsid w:val="00BE3388"/>
    <w:rsid w:val="00BE33CF"/>
    <w:rsid w:val="00BE3572"/>
    <w:rsid w:val="00BE3761"/>
    <w:rsid w:val="00BE3839"/>
    <w:rsid w:val="00BE3862"/>
    <w:rsid w:val="00BE3ACB"/>
    <w:rsid w:val="00BE3C02"/>
    <w:rsid w:val="00BE42A2"/>
    <w:rsid w:val="00BE45A6"/>
    <w:rsid w:val="00BE4A36"/>
    <w:rsid w:val="00BE4A50"/>
    <w:rsid w:val="00BE4B86"/>
    <w:rsid w:val="00BE544A"/>
    <w:rsid w:val="00BE548E"/>
    <w:rsid w:val="00BE56FD"/>
    <w:rsid w:val="00BE58A3"/>
    <w:rsid w:val="00BE5906"/>
    <w:rsid w:val="00BE5B08"/>
    <w:rsid w:val="00BE66E8"/>
    <w:rsid w:val="00BE6ECF"/>
    <w:rsid w:val="00BE6FB0"/>
    <w:rsid w:val="00BE7012"/>
    <w:rsid w:val="00BE7206"/>
    <w:rsid w:val="00BE73C9"/>
    <w:rsid w:val="00BE758E"/>
    <w:rsid w:val="00BE7637"/>
    <w:rsid w:val="00BE7A1F"/>
    <w:rsid w:val="00BF02F3"/>
    <w:rsid w:val="00BF0623"/>
    <w:rsid w:val="00BF09BC"/>
    <w:rsid w:val="00BF0AB6"/>
    <w:rsid w:val="00BF0B48"/>
    <w:rsid w:val="00BF1112"/>
    <w:rsid w:val="00BF121A"/>
    <w:rsid w:val="00BF1345"/>
    <w:rsid w:val="00BF16AA"/>
    <w:rsid w:val="00BF1B4D"/>
    <w:rsid w:val="00BF1DF7"/>
    <w:rsid w:val="00BF203F"/>
    <w:rsid w:val="00BF2204"/>
    <w:rsid w:val="00BF2499"/>
    <w:rsid w:val="00BF255E"/>
    <w:rsid w:val="00BF3093"/>
    <w:rsid w:val="00BF3223"/>
    <w:rsid w:val="00BF3276"/>
    <w:rsid w:val="00BF35B4"/>
    <w:rsid w:val="00BF3A5D"/>
    <w:rsid w:val="00BF3B9F"/>
    <w:rsid w:val="00BF3D52"/>
    <w:rsid w:val="00BF4078"/>
    <w:rsid w:val="00BF43D7"/>
    <w:rsid w:val="00BF456C"/>
    <w:rsid w:val="00BF47D7"/>
    <w:rsid w:val="00BF47F3"/>
    <w:rsid w:val="00BF4A3D"/>
    <w:rsid w:val="00BF4E39"/>
    <w:rsid w:val="00BF4E61"/>
    <w:rsid w:val="00BF4F8C"/>
    <w:rsid w:val="00BF5474"/>
    <w:rsid w:val="00BF552B"/>
    <w:rsid w:val="00BF63CF"/>
    <w:rsid w:val="00BF64B9"/>
    <w:rsid w:val="00BF64E9"/>
    <w:rsid w:val="00BF6633"/>
    <w:rsid w:val="00BF687C"/>
    <w:rsid w:val="00BF703C"/>
    <w:rsid w:val="00BF7082"/>
    <w:rsid w:val="00BF70A2"/>
    <w:rsid w:val="00BF70CB"/>
    <w:rsid w:val="00BF716D"/>
    <w:rsid w:val="00BF75F0"/>
    <w:rsid w:val="00BF7876"/>
    <w:rsid w:val="00BF7A0E"/>
    <w:rsid w:val="00BF7AAA"/>
    <w:rsid w:val="00BF7CEC"/>
    <w:rsid w:val="00BF7DC4"/>
    <w:rsid w:val="00C0048C"/>
    <w:rsid w:val="00C004F9"/>
    <w:rsid w:val="00C00AD9"/>
    <w:rsid w:val="00C00CA1"/>
    <w:rsid w:val="00C00FBB"/>
    <w:rsid w:val="00C0109A"/>
    <w:rsid w:val="00C014C5"/>
    <w:rsid w:val="00C0182B"/>
    <w:rsid w:val="00C018A7"/>
    <w:rsid w:val="00C01BEE"/>
    <w:rsid w:val="00C01CA7"/>
    <w:rsid w:val="00C01E56"/>
    <w:rsid w:val="00C0213E"/>
    <w:rsid w:val="00C02BFF"/>
    <w:rsid w:val="00C02EB3"/>
    <w:rsid w:val="00C03025"/>
    <w:rsid w:val="00C0314C"/>
    <w:rsid w:val="00C031DA"/>
    <w:rsid w:val="00C03771"/>
    <w:rsid w:val="00C039EF"/>
    <w:rsid w:val="00C03A31"/>
    <w:rsid w:val="00C03AB3"/>
    <w:rsid w:val="00C03B56"/>
    <w:rsid w:val="00C03D72"/>
    <w:rsid w:val="00C043F6"/>
    <w:rsid w:val="00C04982"/>
    <w:rsid w:val="00C04B99"/>
    <w:rsid w:val="00C04DE1"/>
    <w:rsid w:val="00C04EC1"/>
    <w:rsid w:val="00C04ECD"/>
    <w:rsid w:val="00C050BD"/>
    <w:rsid w:val="00C05153"/>
    <w:rsid w:val="00C054BE"/>
    <w:rsid w:val="00C059C0"/>
    <w:rsid w:val="00C05A61"/>
    <w:rsid w:val="00C05AC5"/>
    <w:rsid w:val="00C05BD3"/>
    <w:rsid w:val="00C05C3C"/>
    <w:rsid w:val="00C05CD1"/>
    <w:rsid w:val="00C05FA6"/>
    <w:rsid w:val="00C062C6"/>
    <w:rsid w:val="00C06577"/>
    <w:rsid w:val="00C068CF"/>
    <w:rsid w:val="00C069EF"/>
    <w:rsid w:val="00C06BBF"/>
    <w:rsid w:val="00C06D70"/>
    <w:rsid w:val="00C06E02"/>
    <w:rsid w:val="00C0701C"/>
    <w:rsid w:val="00C071E6"/>
    <w:rsid w:val="00C07308"/>
    <w:rsid w:val="00C07468"/>
    <w:rsid w:val="00C074B7"/>
    <w:rsid w:val="00C076A7"/>
    <w:rsid w:val="00C07714"/>
    <w:rsid w:val="00C07801"/>
    <w:rsid w:val="00C10353"/>
    <w:rsid w:val="00C1097C"/>
    <w:rsid w:val="00C10BBA"/>
    <w:rsid w:val="00C10CB7"/>
    <w:rsid w:val="00C10E9D"/>
    <w:rsid w:val="00C10F40"/>
    <w:rsid w:val="00C11213"/>
    <w:rsid w:val="00C11D54"/>
    <w:rsid w:val="00C12033"/>
    <w:rsid w:val="00C120E0"/>
    <w:rsid w:val="00C122BC"/>
    <w:rsid w:val="00C1241B"/>
    <w:rsid w:val="00C12741"/>
    <w:rsid w:val="00C12CB2"/>
    <w:rsid w:val="00C12E16"/>
    <w:rsid w:val="00C12F18"/>
    <w:rsid w:val="00C1308D"/>
    <w:rsid w:val="00C13136"/>
    <w:rsid w:val="00C13B52"/>
    <w:rsid w:val="00C1409A"/>
    <w:rsid w:val="00C1437B"/>
    <w:rsid w:val="00C146B9"/>
    <w:rsid w:val="00C147E6"/>
    <w:rsid w:val="00C1490E"/>
    <w:rsid w:val="00C1493B"/>
    <w:rsid w:val="00C14A6B"/>
    <w:rsid w:val="00C14ACD"/>
    <w:rsid w:val="00C14D00"/>
    <w:rsid w:val="00C15067"/>
    <w:rsid w:val="00C15077"/>
    <w:rsid w:val="00C150A6"/>
    <w:rsid w:val="00C15205"/>
    <w:rsid w:val="00C15436"/>
    <w:rsid w:val="00C15530"/>
    <w:rsid w:val="00C156DD"/>
    <w:rsid w:val="00C15BD7"/>
    <w:rsid w:val="00C15D11"/>
    <w:rsid w:val="00C15D3F"/>
    <w:rsid w:val="00C16791"/>
    <w:rsid w:val="00C16A03"/>
    <w:rsid w:val="00C16A15"/>
    <w:rsid w:val="00C16ED2"/>
    <w:rsid w:val="00C1740D"/>
    <w:rsid w:val="00C17485"/>
    <w:rsid w:val="00C175E6"/>
    <w:rsid w:val="00C17C5D"/>
    <w:rsid w:val="00C17EFD"/>
    <w:rsid w:val="00C200F3"/>
    <w:rsid w:val="00C20508"/>
    <w:rsid w:val="00C207FB"/>
    <w:rsid w:val="00C209A9"/>
    <w:rsid w:val="00C2147E"/>
    <w:rsid w:val="00C21607"/>
    <w:rsid w:val="00C217A1"/>
    <w:rsid w:val="00C217CD"/>
    <w:rsid w:val="00C21BDF"/>
    <w:rsid w:val="00C22179"/>
    <w:rsid w:val="00C2222D"/>
    <w:rsid w:val="00C225C6"/>
    <w:rsid w:val="00C227DD"/>
    <w:rsid w:val="00C229FF"/>
    <w:rsid w:val="00C22D93"/>
    <w:rsid w:val="00C23039"/>
    <w:rsid w:val="00C2317F"/>
    <w:rsid w:val="00C23189"/>
    <w:rsid w:val="00C2334C"/>
    <w:rsid w:val="00C236AE"/>
    <w:rsid w:val="00C2390C"/>
    <w:rsid w:val="00C23B09"/>
    <w:rsid w:val="00C23C15"/>
    <w:rsid w:val="00C23D21"/>
    <w:rsid w:val="00C23DC9"/>
    <w:rsid w:val="00C23EA1"/>
    <w:rsid w:val="00C23ED8"/>
    <w:rsid w:val="00C240F5"/>
    <w:rsid w:val="00C248A6"/>
    <w:rsid w:val="00C24BA9"/>
    <w:rsid w:val="00C24F03"/>
    <w:rsid w:val="00C24FD7"/>
    <w:rsid w:val="00C25336"/>
    <w:rsid w:val="00C253CF"/>
    <w:rsid w:val="00C256CA"/>
    <w:rsid w:val="00C2585A"/>
    <w:rsid w:val="00C25973"/>
    <w:rsid w:val="00C25A85"/>
    <w:rsid w:val="00C25E18"/>
    <w:rsid w:val="00C26117"/>
    <w:rsid w:val="00C26307"/>
    <w:rsid w:val="00C26411"/>
    <w:rsid w:val="00C26DEF"/>
    <w:rsid w:val="00C27019"/>
    <w:rsid w:val="00C27037"/>
    <w:rsid w:val="00C27440"/>
    <w:rsid w:val="00C27703"/>
    <w:rsid w:val="00C27755"/>
    <w:rsid w:val="00C277AF"/>
    <w:rsid w:val="00C27AF7"/>
    <w:rsid w:val="00C27DA5"/>
    <w:rsid w:val="00C27DF0"/>
    <w:rsid w:val="00C27E92"/>
    <w:rsid w:val="00C27F6F"/>
    <w:rsid w:val="00C27FA4"/>
    <w:rsid w:val="00C30690"/>
    <w:rsid w:val="00C3080C"/>
    <w:rsid w:val="00C30CDC"/>
    <w:rsid w:val="00C30D6F"/>
    <w:rsid w:val="00C31006"/>
    <w:rsid w:val="00C311F9"/>
    <w:rsid w:val="00C31512"/>
    <w:rsid w:val="00C31992"/>
    <w:rsid w:val="00C31BDB"/>
    <w:rsid w:val="00C31BE0"/>
    <w:rsid w:val="00C31C2D"/>
    <w:rsid w:val="00C322B7"/>
    <w:rsid w:val="00C3252A"/>
    <w:rsid w:val="00C32638"/>
    <w:rsid w:val="00C32D80"/>
    <w:rsid w:val="00C33168"/>
    <w:rsid w:val="00C333BD"/>
    <w:rsid w:val="00C334EF"/>
    <w:rsid w:val="00C3352A"/>
    <w:rsid w:val="00C33548"/>
    <w:rsid w:val="00C33585"/>
    <w:rsid w:val="00C33616"/>
    <w:rsid w:val="00C337BB"/>
    <w:rsid w:val="00C33968"/>
    <w:rsid w:val="00C3396E"/>
    <w:rsid w:val="00C33BB7"/>
    <w:rsid w:val="00C343C3"/>
    <w:rsid w:val="00C348DE"/>
    <w:rsid w:val="00C34951"/>
    <w:rsid w:val="00C34F88"/>
    <w:rsid w:val="00C35339"/>
    <w:rsid w:val="00C35B6B"/>
    <w:rsid w:val="00C35C86"/>
    <w:rsid w:val="00C36242"/>
    <w:rsid w:val="00C364A0"/>
    <w:rsid w:val="00C368B3"/>
    <w:rsid w:val="00C369C7"/>
    <w:rsid w:val="00C36F9B"/>
    <w:rsid w:val="00C370EF"/>
    <w:rsid w:val="00C37711"/>
    <w:rsid w:val="00C379AA"/>
    <w:rsid w:val="00C37A02"/>
    <w:rsid w:val="00C37A5A"/>
    <w:rsid w:val="00C37A77"/>
    <w:rsid w:val="00C37E00"/>
    <w:rsid w:val="00C40729"/>
    <w:rsid w:val="00C40A3E"/>
    <w:rsid w:val="00C40FF6"/>
    <w:rsid w:val="00C413BC"/>
    <w:rsid w:val="00C41445"/>
    <w:rsid w:val="00C414D0"/>
    <w:rsid w:val="00C4161F"/>
    <w:rsid w:val="00C41762"/>
    <w:rsid w:val="00C4177B"/>
    <w:rsid w:val="00C418B9"/>
    <w:rsid w:val="00C41EA6"/>
    <w:rsid w:val="00C41F16"/>
    <w:rsid w:val="00C41FC0"/>
    <w:rsid w:val="00C42020"/>
    <w:rsid w:val="00C421B8"/>
    <w:rsid w:val="00C4247C"/>
    <w:rsid w:val="00C425FF"/>
    <w:rsid w:val="00C42780"/>
    <w:rsid w:val="00C42803"/>
    <w:rsid w:val="00C42880"/>
    <w:rsid w:val="00C42C16"/>
    <w:rsid w:val="00C43073"/>
    <w:rsid w:val="00C430C6"/>
    <w:rsid w:val="00C436F3"/>
    <w:rsid w:val="00C437A0"/>
    <w:rsid w:val="00C43AEB"/>
    <w:rsid w:val="00C43B67"/>
    <w:rsid w:val="00C43B81"/>
    <w:rsid w:val="00C43BBC"/>
    <w:rsid w:val="00C43F7F"/>
    <w:rsid w:val="00C44141"/>
    <w:rsid w:val="00C443A0"/>
    <w:rsid w:val="00C443AB"/>
    <w:rsid w:val="00C44858"/>
    <w:rsid w:val="00C44B37"/>
    <w:rsid w:val="00C44D2C"/>
    <w:rsid w:val="00C44E6E"/>
    <w:rsid w:val="00C44E98"/>
    <w:rsid w:val="00C4509B"/>
    <w:rsid w:val="00C45272"/>
    <w:rsid w:val="00C45F0A"/>
    <w:rsid w:val="00C46634"/>
    <w:rsid w:val="00C4667C"/>
    <w:rsid w:val="00C46AE9"/>
    <w:rsid w:val="00C47150"/>
    <w:rsid w:val="00C471BE"/>
    <w:rsid w:val="00C472A0"/>
    <w:rsid w:val="00C47411"/>
    <w:rsid w:val="00C474C2"/>
    <w:rsid w:val="00C4765A"/>
    <w:rsid w:val="00C47851"/>
    <w:rsid w:val="00C47D49"/>
    <w:rsid w:val="00C47DA9"/>
    <w:rsid w:val="00C503B7"/>
    <w:rsid w:val="00C504B9"/>
    <w:rsid w:val="00C506E0"/>
    <w:rsid w:val="00C5074D"/>
    <w:rsid w:val="00C507E8"/>
    <w:rsid w:val="00C509A9"/>
    <w:rsid w:val="00C50B85"/>
    <w:rsid w:val="00C50C41"/>
    <w:rsid w:val="00C51013"/>
    <w:rsid w:val="00C511A2"/>
    <w:rsid w:val="00C511E4"/>
    <w:rsid w:val="00C51AC5"/>
    <w:rsid w:val="00C51AE9"/>
    <w:rsid w:val="00C51C78"/>
    <w:rsid w:val="00C52004"/>
    <w:rsid w:val="00C524BE"/>
    <w:rsid w:val="00C52DD5"/>
    <w:rsid w:val="00C5304B"/>
    <w:rsid w:val="00C53071"/>
    <w:rsid w:val="00C53092"/>
    <w:rsid w:val="00C5344D"/>
    <w:rsid w:val="00C53493"/>
    <w:rsid w:val="00C534D6"/>
    <w:rsid w:val="00C537DC"/>
    <w:rsid w:val="00C53A8A"/>
    <w:rsid w:val="00C53E20"/>
    <w:rsid w:val="00C53F73"/>
    <w:rsid w:val="00C54039"/>
    <w:rsid w:val="00C54432"/>
    <w:rsid w:val="00C5456E"/>
    <w:rsid w:val="00C54D84"/>
    <w:rsid w:val="00C550BD"/>
    <w:rsid w:val="00C55153"/>
    <w:rsid w:val="00C5551B"/>
    <w:rsid w:val="00C5561C"/>
    <w:rsid w:val="00C55632"/>
    <w:rsid w:val="00C56093"/>
    <w:rsid w:val="00C562EC"/>
    <w:rsid w:val="00C56351"/>
    <w:rsid w:val="00C5643D"/>
    <w:rsid w:val="00C56554"/>
    <w:rsid w:val="00C56989"/>
    <w:rsid w:val="00C56C2B"/>
    <w:rsid w:val="00C56F8F"/>
    <w:rsid w:val="00C57350"/>
    <w:rsid w:val="00C57AA7"/>
    <w:rsid w:val="00C60070"/>
    <w:rsid w:val="00C60841"/>
    <w:rsid w:val="00C6086A"/>
    <w:rsid w:val="00C60F30"/>
    <w:rsid w:val="00C6106D"/>
    <w:rsid w:val="00C613A7"/>
    <w:rsid w:val="00C6157F"/>
    <w:rsid w:val="00C61657"/>
    <w:rsid w:val="00C616FA"/>
    <w:rsid w:val="00C61721"/>
    <w:rsid w:val="00C617C8"/>
    <w:rsid w:val="00C61D3A"/>
    <w:rsid w:val="00C61F00"/>
    <w:rsid w:val="00C629D9"/>
    <w:rsid w:val="00C62D73"/>
    <w:rsid w:val="00C62E0B"/>
    <w:rsid w:val="00C62EF4"/>
    <w:rsid w:val="00C62F12"/>
    <w:rsid w:val="00C630E2"/>
    <w:rsid w:val="00C63508"/>
    <w:rsid w:val="00C639C8"/>
    <w:rsid w:val="00C639FE"/>
    <w:rsid w:val="00C63BDD"/>
    <w:rsid w:val="00C63DED"/>
    <w:rsid w:val="00C63E65"/>
    <w:rsid w:val="00C64470"/>
    <w:rsid w:val="00C645B7"/>
    <w:rsid w:val="00C64932"/>
    <w:rsid w:val="00C649BA"/>
    <w:rsid w:val="00C64CA5"/>
    <w:rsid w:val="00C64D48"/>
    <w:rsid w:val="00C65BA5"/>
    <w:rsid w:val="00C65F00"/>
    <w:rsid w:val="00C663F2"/>
    <w:rsid w:val="00C666DF"/>
    <w:rsid w:val="00C6670C"/>
    <w:rsid w:val="00C66861"/>
    <w:rsid w:val="00C66B78"/>
    <w:rsid w:val="00C66F0D"/>
    <w:rsid w:val="00C67176"/>
    <w:rsid w:val="00C6719E"/>
    <w:rsid w:val="00C678DB"/>
    <w:rsid w:val="00C67BE9"/>
    <w:rsid w:val="00C70150"/>
    <w:rsid w:val="00C7024E"/>
    <w:rsid w:val="00C702CC"/>
    <w:rsid w:val="00C704BC"/>
    <w:rsid w:val="00C70580"/>
    <w:rsid w:val="00C709AD"/>
    <w:rsid w:val="00C70EE4"/>
    <w:rsid w:val="00C70FC6"/>
    <w:rsid w:val="00C7127D"/>
    <w:rsid w:val="00C71640"/>
    <w:rsid w:val="00C717C0"/>
    <w:rsid w:val="00C71A14"/>
    <w:rsid w:val="00C71AD7"/>
    <w:rsid w:val="00C71B62"/>
    <w:rsid w:val="00C71BCE"/>
    <w:rsid w:val="00C71BF5"/>
    <w:rsid w:val="00C71E93"/>
    <w:rsid w:val="00C71EA6"/>
    <w:rsid w:val="00C72029"/>
    <w:rsid w:val="00C72318"/>
    <w:rsid w:val="00C725DC"/>
    <w:rsid w:val="00C729E9"/>
    <w:rsid w:val="00C72ACE"/>
    <w:rsid w:val="00C72CAF"/>
    <w:rsid w:val="00C72F7A"/>
    <w:rsid w:val="00C73036"/>
    <w:rsid w:val="00C73332"/>
    <w:rsid w:val="00C73950"/>
    <w:rsid w:val="00C73F97"/>
    <w:rsid w:val="00C744BD"/>
    <w:rsid w:val="00C74585"/>
    <w:rsid w:val="00C74CE7"/>
    <w:rsid w:val="00C75100"/>
    <w:rsid w:val="00C75101"/>
    <w:rsid w:val="00C75235"/>
    <w:rsid w:val="00C75321"/>
    <w:rsid w:val="00C7533E"/>
    <w:rsid w:val="00C75415"/>
    <w:rsid w:val="00C758DB"/>
    <w:rsid w:val="00C75BCD"/>
    <w:rsid w:val="00C75EAB"/>
    <w:rsid w:val="00C7607E"/>
    <w:rsid w:val="00C760D2"/>
    <w:rsid w:val="00C76FC5"/>
    <w:rsid w:val="00C76FEC"/>
    <w:rsid w:val="00C772D8"/>
    <w:rsid w:val="00C775E7"/>
    <w:rsid w:val="00C77757"/>
    <w:rsid w:val="00C77870"/>
    <w:rsid w:val="00C77949"/>
    <w:rsid w:val="00C77C81"/>
    <w:rsid w:val="00C77D94"/>
    <w:rsid w:val="00C80CF7"/>
    <w:rsid w:val="00C8125F"/>
    <w:rsid w:val="00C81371"/>
    <w:rsid w:val="00C813F6"/>
    <w:rsid w:val="00C8179A"/>
    <w:rsid w:val="00C81826"/>
    <w:rsid w:val="00C81992"/>
    <w:rsid w:val="00C81AD8"/>
    <w:rsid w:val="00C81B87"/>
    <w:rsid w:val="00C81F5B"/>
    <w:rsid w:val="00C81F74"/>
    <w:rsid w:val="00C822DC"/>
    <w:rsid w:val="00C82A6F"/>
    <w:rsid w:val="00C82B37"/>
    <w:rsid w:val="00C82B88"/>
    <w:rsid w:val="00C82C0F"/>
    <w:rsid w:val="00C82ECA"/>
    <w:rsid w:val="00C82F22"/>
    <w:rsid w:val="00C83329"/>
    <w:rsid w:val="00C842A5"/>
    <w:rsid w:val="00C842EC"/>
    <w:rsid w:val="00C84375"/>
    <w:rsid w:val="00C84656"/>
    <w:rsid w:val="00C8482D"/>
    <w:rsid w:val="00C84976"/>
    <w:rsid w:val="00C84A28"/>
    <w:rsid w:val="00C84A5E"/>
    <w:rsid w:val="00C84ECD"/>
    <w:rsid w:val="00C84FF0"/>
    <w:rsid w:val="00C85AD5"/>
    <w:rsid w:val="00C86357"/>
    <w:rsid w:val="00C8694A"/>
    <w:rsid w:val="00C86C02"/>
    <w:rsid w:val="00C87042"/>
    <w:rsid w:val="00C8737D"/>
    <w:rsid w:val="00C8778E"/>
    <w:rsid w:val="00C8783F"/>
    <w:rsid w:val="00C87847"/>
    <w:rsid w:val="00C8789C"/>
    <w:rsid w:val="00C8799E"/>
    <w:rsid w:val="00C87ADE"/>
    <w:rsid w:val="00C87B17"/>
    <w:rsid w:val="00C87FA9"/>
    <w:rsid w:val="00C903DC"/>
    <w:rsid w:val="00C9058F"/>
    <w:rsid w:val="00C905DB"/>
    <w:rsid w:val="00C909B9"/>
    <w:rsid w:val="00C90C64"/>
    <w:rsid w:val="00C90F5B"/>
    <w:rsid w:val="00C910BA"/>
    <w:rsid w:val="00C91503"/>
    <w:rsid w:val="00C9178B"/>
    <w:rsid w:val="00C925A6"/>
    <w:rsid w:val="00C927F5"/>
    <w:rsid w:val="00C92EA5"/>
    <w:rsid w:val="00C93038"/>
    <w:rsid w:val="00C931EA"/>
    <w:rsid w:val="00C93292"/>
    <w:rsid w:val="00C932B1"/>
    <w:rsid w:val="00C933D6"/>
    <w:rsid w:val="00C934B6"/>
    <w:rsid w:val="00C940EB"/>
    <w:rsid w:val="00C94133"/>
    <w:rsid w:val="00C944D8"/>
    <w:rsid w:val="00C94C08"/>
    <w:rsid w:val="00C94FB8"/>
    <w:rsid w:val="00C9501F"/>
    <w:rsid w:val="00C9514C"/>
    <w:rsid w:val="00C954E2"/>
    <w:rsid w:val="00C9588F"/>
    <w:rsid w:val="00C95B22"/>
    <w:rsid w:val="00C95C6D"/>
    <w:rsid w:val="00C95D09"/>
    <w:rsid w:val="00C95E03"/>
    <w:rsid w:val="00C95FF5"/>
    <w:rsid w:val="00C961BD"/>
    <w:rsid w:val="00C962A0"/>
    <w:rsid w:val="00C9673B"/>
    <w:rsid w:val="00C96AF4"/>
    <w:rsid w:val="00C96C2E"/>
    <w:rsid w:val="00C96E52"/>
    <w:rsid w:val="00C97A0B"/>
    <w:rsid w:val="00C97A77"/>
    <w:rsid w:val="00C97AEE"/>
    <w:rsid w:val="00CA03CA"/>
    <w:rsid w:val="00CA0898"/>
    <w:rsid w:val="00CA0D22"/>
    <w:rsid w:val="00CA0EA4"/>
    <w:rsid w:val="00CA127A"/>
    <w:rsid w:val="00CA127F"/>
    <w:rsid w:val="00CA1548"/>
    <w:rsid w:val="00CA16A1"/>
    <w:rsid w:val="00CA16C5"/>
    <w:rsid w:val="00CA1888"/>
    <w:rsid w:val="00CA28FA"/>
    <w:rsid w:val="00CA3481"/>
    <w:rsid w:val="00CA348E"/>
    <w:rsid w:val="00CA38CE"/>
    <w:rsid w:val="00CA3919"/>
    <w:rsid w:val="00CA3D2B"/>
    <w:rsid w:val="00CA4219"/>
    <w:rsid w:val="00CA4260"/>
    <w:rsid w:val="00CA43F6"/>
    <w:rsid w:val="00CA44D3"/>
    <w:rsid w:val="00CA4818"/>
    <w:rsid w:val="00CA4AA4"/>
    <w:rsid w:val="00CA4B00"/>
    <w:rsid w:val="00CA4CEF"/>
    <w:rsid w:val="00CA4D84"/>
    <w:rsid w:val="00CA5034"/>
    <w:rsid w:val="00CA50FD"/>
    <w:rsid w:val="00CA5492"/>
    <w:rsid w:val="00CA5909"/>
    <w:rsid w:val="00CA5F28"/>
    <w:rsid w:val="00CA5F6F"/>
    <w:rsid w:val="00CA61F4"/>
    <w:rsid w:val="00CA6733"/>
    <w:rsid w:val="00CA6EE6"/>
    <w:rsid w:val="00CA72D5"/>
    <w:rsid w:val="00CA7362"/>
    <w:rsid w:val="00CA7681"/>
    <w:rsid w:val="00CA7FA7"/>
    <w:rsid w:val="00CB0246"/>
    <w:rsid w:val="00CB03E5"/>
    <w:rsid w:val="00CB0827"/>
    <w:rsid w:val="00CB0F32"/>
    <w:rsid w:val="00CB1081"/>
    <w:rsid w:val="00CB10A7"/>
    <w:rsid w:val="00CB1743"/>
    <w:rsid w:val="00CB177F"/>
    <w:rsid w:val="00CB18D9"/>
    <w:rsid w:val="00CB20FD"/>
    <w:rsid w:val="00CB223C"/>
    <w:rsid w:val="00CB2653"/>
    <w:rsid w:val="00CB2B67"/>
    <w:rsid w:val="00CB2C92"/>
    <w:rsid w:val="00CB2E8B"/>
    <w:rsid w:val="00CB303C"/>
    <w:rsid w:val="00CB3228"/>
    <w:rsid w:val="00CB3449"/>
    <w:rsid w:val="00CB3502"/>
    <w:rsid w:val="00CB3607"/>
    <w:rsid w:val="00CB369D"/>
    <w:rsid w:val="00CB36EB"/>
    <w:rsid w:val="00CB3782"/>
    <w:rsid w:val="00CB3AAB"/>
    <w:rsid w:val="00CB3BDF"/>
    <w:rsid w:val="00CB3CC1"/>
    <w:rsid w:val="00CB3E84"/>
    <w:rsid w:val="00CB4057"/>
    <w:rsid w:val="00CB425F"/>
    <w:rsid w:val="00CB4373"/>
    <w:rsid w:val="00CB4667"/>
    <w:rsid w:val="00CB4D9D"/>
    <w:rsid w:val="00CB52D5"/>
    <w:rsid w:val="00CB52F2"/>
    <w:rsid w:val="00CB5322"/>
    <w:rsid w:val="00CB538B"/>
    <w:rsid w:val="00CB565B"/>
    <w:rsid w:val="00CB583F"/>
    <w:rsid w:val="00CB5E23"/>
    <w:rsid w:val="00CB6B2C"/>
    <w:rsid w:val="00CB6C37"/>
    <w:rsid w:val="00CB6EAF"/>
    <w:rsid w:val="00CB700A"/>
    <w:rsid w:val="00CB7271"/>
    <w:rsid w:val="00CB7655"/>
    <w:rsid w:val="00CB7752"/>
    <w:rsid w:val="00CB788A"/>
    <w:rsid w:val="00CB7ADE"/>
    <w:rsid w:val="00CB7C97"/>
    <w:rsid w:val="00CB7D06"/>
    <w:rsid w:val="00CB7D27"/>
    <w:rsid w:val="00CB7DBB"/>
    <w:rsid w:val="00CC1300"/>
    <w:rsid w:val="00CC140E"/>
    <w:rsid w:val="00CC1528"/>
    <w:rsid w:val="00CC177F"/>
    <w:rsid w:val="00CC17BD"/>
    <w:rsid w:val="00CC1944"/>
    <w:rsid w:val="00CC1B37"/>
    <w:rsid w:val="00CC1E7D"/>
    <w:rsid w:val="00CC206C"/>
    <w:rsid w:val="00CC20F1"/>
    <w:rsid w:val="00CC26C3"/>
    <w:rsid w:val="00CC2986"/>
    <w:rsid w:val="00CC2BA4"/>
    <w:rsid w:val="00CC2C80"/>
    <w:rsid w:val="00CC2CB5"/>
    <w:rsid w:val="00CC2D13"/>
    <w:rsid w:val="00CC2F3D"/>
    <w:rsid w:val="00CC3220"/>
    <w:rsid w:val="00CC32F8"/>
    <w:rsid w:val="00CC364D"/>
    <w:rsid w:val="00CC36D8"/>
    <w:rsid w:val="00CC3875"/>
    <w:rsid w:val="00CC3A81"/>
    <w:rsid w:val="00CC3C13"/>
    <w:rsid w:val="00CC3E7E"/>
    <w:rsid w:val="00CC3E97"/>
    <w:rsid w:val="00CC3F1F"/>
    <w:rsid w:val="00CC40F1"/>
    <w:rsid w:val="00CC4286"/>
    <w:rsid w:val="00CC46D8"/>
    <w:rsid w:val="00CC4834"/>
    <w:rsid w:val="00CC48C6"/>
    <w:rsid w:val="00CC4B39"/>
    <w:rsid w:val="00CC5D21"/>
    <w:rsid w:val="00CC5D8B"/>
    <w:rsid w:val="00CC5EF6"/>
    <w:rsid w:val="00CC648A"/>
    <w:rsid w:val="00CC6573"/>
    <w:rsid w:val="00CC6804"/>
    <w:rsid w:val="00CC6EEA"/>
    <w:rsid w:val="00CC6F07"/>
    <w:rsid w:val="00CC71D4"/>
    <w:rsid w:val="00CC731D"/>
    <w:rsid w:val="00CC7538"/>
    <w:rsid w:val="00CC7554"/>
    <w:rsid w:val="00CC75CA"/>
    <w:rsid w:val="00CC7C98"/>
    <w:rsid w:val="00CD0106"/>
    <w:rsid w:val="00CD036A"/>
    <w:rsid w:val="00CD043C"/>
    <w:rsid w:val="00CD07DD"/>
    <w:rsid w:val="00CD080D"/>
    <w:rsid w:val="00CD09EB"/>
    <w:rsid w:val="00CD0A0C"/>
    <w:rsid w:val="00CD0A65"/>
    <w:rsid w:val="00CD0B2E"/>
    <w:rsid w:val="00CD0ECD"/>
    <w:rsid w:val="00CD188A"/>
    <w:rsid w:val="00CD18BB"/>
    <w:rsid w:val="00CD1AB1"/>
    <w:rsid w:val="00CD1C4B"/>
    <w:rsid w:val="00CD1EB9"/>
    <w:rsid w:val="00CD2450"/>
    <w:rsid w:val="00CD24B2"/>
    <w:rsid w:val="00CD2D9B"/>
    <w:rsid w:val="00CD2DCF"/>
    <w:rsid w:val="00CD3065"/>
    <w:rsid w:val="00CD317A"/>
    <w:rsid w:val="00CD3924"/>
    <w:rsid w:val="00CD3AEF"/>
    <w:rsid w:val="00CD3B34"/>
    <w:rsid w:val="00CD3B93"/>
    <w:rsid w:val="00CD3ECD"/>
    <w:rsid w:val="00CD3FD5"/>
    <w:rsid w:val="00CD4388"/>
    <w:rsid w:val="00CD4592"/>
    <w:rsid w:val="00CD46DD"/>
    <w:rsid w:val="00CD4B39"/>
    <w:rsid w:val="00CD4C06"/>
    <w:rsid w:val="00CD507D"/>
    <w:rsid w:val="00CD5241"/>
    <w:rsid w:val="00CD5322"/>
    <w:rsid w:val="00CD5363"/>
    <w:rsid w:val="00CD53BF"/>
    <w:rsid w:val="00CD6755"/>
    <w:rsid w:val="00CD67BD"/>
    <w:rsid w:val="00CD6952"/>
    <w:rsid w:val="00CD6C95"/>
    <w:rsid w:val="00CD719D"/>
    <w:rsid w:val="00CD7742"/>
    <w:rsid w:val="00CD78DE"/>
    <w:rsid w:val="00CD7EE6"/>
    <w:rsid w:val="00CE039D"/>
    <w:rsid w:val="00CE07D0"/>
    <w:rsid w:val="00CE0A70"/>
    <w:rsid w:val="00CE0AAD"/>
    <w:rsid w:val="00CE10DE"/>
    <w:rsid w:val="00CE133C"/>
    <w:rsid w:val="00CE13C7"/>
    <w:rsid w:val="00CE1433"/>
    <w:rsid w:val="00CE14CD"/>
    <w:rsid w:val="00CE14D1"/>
    <w:rsid w:val="00CE1721"/>
    <w:rsid w:val="00CE18A1"/>
    <w:rsid w:val="00CE18D9"/>
    <w:rsid w:val="00CE1BBA"/>
    <w:rsid w:val="00CE1DF4"/>
    <w:rsid w:val="00CE2206"/>
    <w:rsid w:val="00CE2798"/>
    <w:rsid w:val="00CE2C03"/>
    <w:rsid w:val="00CE3349"/>
    <w:rsid w:val="00CE392E"/>
    <w:rsid w:val="00CE3E3C"/>
    <w:rsid w:val="00CE3E9A"/>
    <w:rsid w:val="00CE3EED"/>
    <w:rsid w:val="00CE416F"/>
    <w:rsid w:val="00CE41F1"/>
    <w:rsid w:val="00CE4236"/>
    <w:rsid w:val="00CE49E2"/>
    <w:rsid w:val="00CE4AA2"/>
    <w:rsid w:val="00CE4CB3"/>
    <w:rsid w:val="00CE4D03"/>
    <w:rsid w:val="00CE4DF6"/>
    <w:rsid w:val="00CE591B"/>
    <w:rsid w:val="00CE5958"/>
    <w:rsid w:val="00CE5A5B"/>
    <w:rsid w:val="00CE5CDD"/>
    <w:rsid w:val="00CE5D1D"/>
    <w:rsid w:val="00CE5EDB"/>
    <w:rsid w:val="00CE60E6"/>
    <w:rsid w:val="00CE60ED"/>
    <w:rsid w:val="00CE619F"/>
    <w:rsid w:val="00CE627D"/>
    <w:rsid w:val="00CE63E5"/>
    <w:rsid w:val="00CE65DC"/>
    <w:rsid w:val="00CE68C3"/>
    <w:rsid w:val="00CE73E3"/>
    <w:rsid w:val="00CE7603"/>
    <w:rsid w:val="00CE7780"/>
    <w:rsid w:val="00CE7E6A"/>
    <w:rsid w:val="00CF0107"/>
    <w:rsid w:val="00CF0402"/>
    <w:rsid w:val="00CF064C"/>
    <w:rsid w:val="00CF0803"/>
    <w:rsid w:val="00CF0C24"/>
    <w:rsid w:val="00CF0C2B"/>
    <w:rsid w:val="00CF0FAE"/>
    <w:rsid w:val="00CF125D"/>
    <w:rsid w:val="00CF152A"/>
    <w:rsid w:val="00CF1CE6"/>
    <w:rsid w:val="00CF1FA0"/>
    <w:rsid w:val="00CF212B"/>
    <w:rsid w:val="00CF27D0"/>
    <w:rsid w:val="00CF2F57"/>
    <w:rsid w:val="00CF3167"/>
    <w:rsid w:val="00CF3378"/>
    <w:rsid w:val="00CF37B9"/>
    <w:rsid w:val="00CF37D6"/>
    <w:rsid w:val="00CF3880"/>
    <w:rsid w:val="00CF39ED"/>
    <w:rsid w:val="00CF44A1"/>
    <w:rsid w:val="00CF4C4B"/>
    <w:rsid w:val="00CF4DD5"/>
    <w:rsid w:val="00CF5348"/>
    <w:rsid w:val="00CF54FC"/>
    <w:rsid w:val="00CF5562"/>
    <w:rsid w:val="00CF55B9"/>
    <w:rsid w:val="00CF574E"/>
    <w:rsid w:val="00CF57D1"/>
    <w:rsid w:val="00CF57DD"/>
    <w:rsid w:val="00CF5B26"/>
    <w:rsid w:val="00CF5E56"/>
    <w:rsid w:val="00CF5FEE"/>
    <w:rsid w:val="00CF6036"/>
    <w:rsid w:val="00CF64BD"/>
    <w:rsid w:val="00CF69B3"/>
    <w:rsid w:val="00CF7226"/>
    <w:rsid w:val="00CF7B8A"/>
    <w:rsid w:val="00CF7D2A"/>
    <w:rsid w:val="00CF7DD5"/>
    <w:rsid w:val="00CF7F56"/>
    <w:rsid w:val="00CF7FC8"/>
    <w:rsid w:val="00D00339"/>
    <w:rsid w:val="00D005B2"/>
    <w:rsid w:val="00D00620"/>
    <w:rsid w:val="00D0076D"/>
    <w:rsid w:val="00D00860"/>
    <w:rsid w:val="00D00C6E"/>
    <w:rsid w:val="00D00EBB"/>
    <w:rsid w:val="00D00FB8"/>
    <w:rsid w:val="00D012C7"/>
    <w:rsid w:val="00D01351"/>
    <w:rsid w:val="00D0136B"/>
    <w:rsid w:val="00D01404"/>
    <w:rsid w:val="00D017A1"/>
    <w:rsid w:val="00D01865"/>
    <w:rsid w:val="00D01A09"/>
    <w:rsid w:val="00D01C4D"/>
    <w:rsid w:val="00D01F2C"/>
    <w:rsid w:val="00D01F82"/>
    <w:rsid w:val="00D026F7"/>
    <w:rsid w:val="00D02905"/>
    <w:rsid w:val="00D02B37"/>
    <w:rsid w:val="00D03070"/>
    <w:rsid w:val="00D031A0"/>
    <w:rsid w:val="00D036D9"/>
    <w:rsid w:val="00D0433F"/>
    <w:rsid w:val="00D04473"/>
    <w:rsid w:val="00D04A9A"/>
    <w:rsid w:val="00D05269"/>
    <w:rsid w:val="00D05743"/>
    <w:rsid w:val="00D057BC"/>
    <w:rsid w:val="00D05C9C"/>
    <w:rsid w:val="00D061BA"/>
    <w:rsid w:val="00D061D2"/>
    <w:rsid w:val="00D06513"/>
    <w:rsid w:val="00D06742"/>
    <w:rsid w:val="00D06B1A"/>
    <w:rsid w:val="00D06B4C"/>
    <w:rsid w:val="00D06EBE"/>
    <w:rsid w:val="00D07190"/>
    <w:rsid w:val="00D07216"/>
    <w:rsid w:val="00D072AF"/>
    <w:rsid w:val="00D07360"/>
    <w:rsid w:val="00D07420"/>
    <w:rsid w:val="00D074DC"/>
    <w:rsid w:val="00D076C0"/>
    <w:rsid w:val="00D07CBD"/>
    <w:rsid w:val="00D07EC5"/>
    <w:rsid w:val="00D07F32"/>
    <w:rsid w:val="00D10126"/>
    <w:rsid w:val="00D10135"/>
    <w:rsid w:val="00D102E2"/>
    <w:rsid w:val="00D10867"/>
    <w:rsid w:val="00D108E8"/>
    <w:rsid w:val="00D1090E"/>
    <w:rsid w:val="00D10D89"/>
    <w:rsid w:val="00D10E90"/>
    <w:rsid w:val="00D111BD"/>
    <w:rsid w:val="00D1128C"/>
    <w:rsid w:val="00D1129F"/>
    <w:rsid w:val="00D1154B"/>
    <w:rsid w:val="00D11757"/>
    <w:rsid w:val="00D1180E"/>
    <w:rsid w:val="00D11A34"/>
    <w:rsid w:val="00D11D42"/>
    <w:rsid w:val="00D11EEA"/>
    <w:rsid w:val="00D11FCE"/>
    <w:rsid w:val="00D122D9"/>
    <w:rsid w:val="00D12C56"/>
    <w:rsid w:val="00D12C8C"/>
    <w:rsid w:val="00D12E4F"/>
    <w:rsid w:val="00D12EA1"/>
    <w:rsid w:val="00D13038"/>
    <w:rsid w:val="00D13344"/>
    <w:rsid w:val="00D13403"/>
    <w:rsid w:val="00D13813"/>
    <w:rsid w:val="00D13A6F"/>
    <w:rsid w:val="00D14566"/>
    <w:rsid w:val="00D1497D"/>
    <w:rsid w:val="00D14E01"/>
    <w:rsid w:val="00D15054"/>
    <w:rsid w:val="00D15604"/>
    <w:rsid w:val="00D158B3"/>
    <w:rsid w:val="00D1599C"/>
    <w:rsid w:val="00D16646"/>
    <w:rsid w:val="00D171BD"/>
    <w:rsid w:val="00D17300"/>
    <w:rsid w:val="00D17319"/>
    <w:rsid w:val="00D1739E"/>
    <w:rsid w:val="00D1771D"/>
    <w:rsid w:val="00D17B8B"/>
    <w:rsid w:val="00D17DDB"/>
    <w:rsid w:val="00D17E2F"/>
    <w:rsid w:val="00D2001E"/>
    <w:rsid w:val="00D20053"/>
    <w:rsid w:val="00D2021E"/>
    <w:rsid w:val="00D20249"/>
    <w:rsid w:val="00D2028B"/>
    <w:rsid w:val="00D20418"/>
    <w:rsid w:val="00D20F89"/>
    <w:rsid w:val="00D214EA"/>
    <w:rsid w:val="00D21C83"/>
    <w:rsid w:val="00D21DDE"/>
    <w:rsid w:val="00D221A0"/>
    <w:rsid w:val="00D22429"/>
    <w:rsid w:val="00D22476"/>
    <w:rsid w:val="00D2247E"/>
    <w:rsid w:val="00D226D7"/>
    <w:rsid w:val="00D2290A"/>
    <w:rsid w:val="00D2292D"/>
    <w:rsid w:val="00D22B94"/>
    <w:rsid w:val="00D23655"/>
    <w:rsid w:val="00D23883"/>
    <w:rsid w:val="00D23A07"/>
    <w:rsid w:val="00D23D17"/>
    <w:rsid w:val="00D240F4"/>
    <w:rsid w:val="00D246FF"/>
    <w:rsid w:val="00D24B37"/>
    <w:rsid w:val="00D24E3E"/>
    <w:rsid w:val="00D24E51"/>
    <w:rsid w:val="00D24E56"/>
    <w:rsid w:val="00D24FA2"/>
    <w:rsid w:val="00D25351"/>
    <w:rsid w:val="00D25397"/>
    <w:rsid w:val="00D256A6"/>
    <w:rsid w:val="00D258A3"/>
    <w:rsid w:val="00D25B38"/>
    <w:rsid w:val="00D25B62"/>
    <w:rsid w:val="00D25BE8"/>
    <w:rsid w:val="00D25C75"/>
    <w:rsid w:val="00D25D9F"/>
    <w:rsid w:val="00D25F79"/>
    <w:rsid w:val="00D2615F"/>
    <w:rsid w:val="00D26A1B"/>
    <w:rsid w:val="00D26AA5"/>
    <w:rsid w:val="00D26B04"/>
    <w:rsid w:val="00D26C4F"/>
    <w:rsid w:val="00D26DF8"/>
    <w:rsid w:val="00D27E23"/>
    <w:rsid w:val="00D30095"/>
    <w:rsid w:val="00D30327"/>
    <w:rsid w:val="00D30352"/>
    <w:rsid w:val="00D303C0"/>
    <w:rsid w:val="00D305C9"/>
    <w:rsid w:val="00D30C40"/>
    <w:rsid w:val="00D315C8"/>
    <w:rsid w:val="00D3187A"/>
    <w:rsid w:val="00D31986"/>
    <w:rsid w:val="00D3219A"/>
    <w:rsid w:val="00D32237"/>
    <w:rsid w:val="00D3224F"/>
    <w:rsid w:val="00D32364"/>
    <w:rsid w:val="00D32566"/>
    <w:rsid w:val="00D3288F"/>
    <w:rsid w:val="00D329D5"/>
    <w:rsid w:val="00D32EA9"/>
    <w:rsid w:val="00D33044"/>
    <w:rsid w:val="00D3347E"/>
    <w:rsid w:val="00D33759"/>
    <w:rsid w:val="00D33783"/>
    <w:rsid w:val="00D33CA7"/>
    <w:rsid w:val="00D33E64"/>
    <w:rsid w:val="00D3405B"/>
    <w:rsid w:val="00D34310"/>
    <w:rsid w:val="00D349B8"/>
    <w:rsid w:val="00D35137"/>
    <w:rsid w:val="00D35227"/>
    <w:rsid w:val="00D35279"/>
    <w:rsid w:val="00D352F1"/>
    <w:rsid w:val="00D35524"/>
    <w:rsid w:val="00D3573E"/>
    <w:rsid w:val="00D35870"/>
    <w:rsid w:val="00D35A94"/>
    <w:rsid w:val="00D35C50"/>
    <w:rsid w:val="00D35EB7"/>
    <w:rsid w:val="00D36185"/>
    <w:rsid w:val="00D3639C"/>
    <w:rsid w:val="00D365C6"/>
    <w:rsid w:val="00D36B12"/>
    <w:rsid w:val="00D36BDF"/>
    <w:rsid w:val="00D36BFA"/>
    <w:rsid w:val="00D36C91"/>
    <w:rsid w:val="00D36CD7"/>
    <w:rsid w:val="00D3715C"/>
    <w:rsid w:val="00D37209"/>
    <w:rsid w:val="00D377E4"/>
    <w:rsid w:val="00D378EE"/>
    <w:rsid w:val="00D37ACF"/>
    <w:rsid w:val="00D37C43"/>
    <w:rsid w:val="00D37D72"/>
    <w:rsid w:val="00D37D94"/>
    <w:rsid w:val="00D37DD6"/>
    <w:rsid w:val="00D40183"/>
    <w:rsid w:val="00D40EA2"/>
    <w:rsid w:val="00D413C5"/>
    <w:rsid w:val="00D418E9"/>
    <w:rsid w:val="00D41B81"/>
    <w:rsid w:val="00D42613"/>
    <w:rsid w:val="00D42C06"/>
    <w:rsid w:val="00D42D36"/>
    <w:rsid w:val="00D42FB7"/>
    <w:rsid w:val="00D432E1"/>
    <w:rsid w:val="00D433DE"/>
    <w:rsid w:val="00D434B2"/>
    <w:rsid w:val="00D439BC"/>
    <w:rsid w:val="00D439F5"/>
    <w:rsid w:val="00D44180"/>
    <w:rsid w:val="00D44436"/>
    <w:rsid w:val="00D44640"/>
    <w:rsid w:val="00D44784"/>
    <w:rsid w:val="00D448A1"/>
    <w:rsid w:val="00D44919"/>
    <w:rsid w:val="00D4495D"/>
    <w:rsid w:val="00D44E71"/>
    <w:rsid w:val="00D45004"/>
    <w:rsid w:val="00D45077"/>
    <w:rsid w:val="00D45564"/>
    <w:rsid w:val="00D45C10"/>
    <w:rsid w:val="00D45C1E"/>
    <w:rsid w:val="00D45C64"/>
    <w:rsid w:val="00D45EF8"/>
    <w:rsid w:val="00D46151"/>
    <w:rsid w:val="00D4647A"/>
    <w:rsid w:val="00D46556"/>
    <w:rsid w:val="00D46AF0"/>
    <w:rsid w:val="00D46B21"/>
    <w:rsid w:val="00D46CAB"/>
    <w:rsid w:val="00D46E80"/>
    <w:rsid w:val="00D474A8"/>
    <w:rsid w:val="00D476B2"/>
    <w:rsid w:val="00D477F9"/>
    <w:rsid w:val="00D47834"/>
    <w:rsid w:val="00D47889"/>
    <w:rsid w:val="00D47EF9"/>
    <w:rsid w:val="00D500F6"/>
    <w:rsid w:val="00D50290"/>
    <w:rsid w:val="00D505AF"/>
    <w:rsid w:val="00D5080B"/>
    <w:rsid w:val="00D50AB8"/>
    <w:rsid w:val="00D50D6B"/>
    <w:rsid w:val="00D50D92"/>
    <w:rsid w:val="00D51222"/>
    <w:rsid w:val="00D515C3"/>
    <w:rsid w:val="00D51719"/>
    <w:rsid w:val="00D5171B"/>
    <w:rsid w:val="00D518A7"/>
    <w:rsid w:val="00D51C0F"/>
    <w:rsid w:val="00D5218F"/>
    <w:rsid w:val="00D52348"/>
    <w:rsid w:val="00D5234E"/>
    <w:rsid w:val="00D524FA"/>
    <w:rsid w:val="00D525E6"/>
    <w:rsid w:val="00D529E1"/>
    <w:rsid w:val="00D52BE8"/>
    <w:rsid w:val="00D52C30"/>
    <w:rsid w:val="00D52D02"/>
    <w:rsid w:val="00D52DC9"/>
    <w:rsid w:val="00D52DF1"/>
    <w:rsid w:val="00D53582"/>
    <w:rsid w:val="00D535B0"/>
    <w:rsid w:val="00D535ED"/>
    <w:rsid w:val="00D53A10"/>
    <w:rsid w:val="00D53B22"/>
    <w:rsid w:val="00D53E72"/>
    <w:rsid w:val="00D53FBB"/>
    <w:rsid w:val="00D54077"/>
    <w:rsid w:val="00D54288"/>
    <w:rsid w:val="00D544A2"/>
    <w:rsid w:val="00D545A3"/>
    <w:rsid w:val="00D545F5"/>
    <w:rsid w:val="00D54688"/>
    <w:rsid w:val="00D54A32"/>
    <w:rsid w:val="00D54C09"/>
    <w:rsid w:val="00D54EE3"/>
    <w:rsid w:val="00D556C2"/>
    <w:rsid w:val="00D557F4"/>
    <w:rsid w:val="00D559A3"/>
    <w:rsid w:val="00D559CF"/>
    <w:rsid w:val="00D55A04"/>
    <w:rsid w:val="00D55A60"/>
    <w:rsid w:val="00D55BFA"/>
    <w:rsid w:val="00D55CF4"/>
    <w:rsid w:val="00D564DE"/>
    <w:rsid w:val="00D56734"/>
    <w:rsid w:val="00D56786"/>
    <w:rsid w:val="00D56926"/>
    <w:rsid w:val="00D569A9"/>
    <w:rsid w:val="00D569B0"/>
    <w:rsid w:val="00D569FF"/>
    <w:rsid w:val="00D56B8A"/>
    <w:rsid w:val="00D56CFE"/>
    <w:rsid w:val="00D5735B"/>
    <w:rsid w:val="00D577BF"/>
    <w:rsid w:val="00D57852"/>
    <w:rsid w:val="00D5791A"/>
    <w:rsid w:val="00D61161"/>
    <w:rsid w:val="00D6152D"/>
    <w:rsid w:val="00D615AB"/>
    <w:rsid w:val="00D61BB8"/>
    <w:rsid w:val="00D61F14"/>
    <w:rsid w:val="00D61FBE"/>
    <w:rsid w:val="00D6228B"/>
    <w:rsid w:val="00D62744"/>
    <w:rsid w:val="00D627FD"/>
    <w:rsid w:val="00D6285A"/>
    <w:rsid w:val="00D62C9F"/>
    <w:rsid w:val="00D62E1D"/>
    <w:rsid w:val="00D63021"/>
    <w:rsid w:val="00D63268"/>
    <w:rsid w:val="00D63709"/>
    <w:rsid w:val="00D63841"/>
    <w:rsid w:val="00D63D23"/>
    <w:rsid w:val="00D63DB8"/>
    <w:rsid w:val="00D63DBF"/>
    <w:rsid w:val="00D63EBB"/>
    <w:rsid w:val="00D63ED0"/>
    <w:rsid w:val="00D63F5F"/>
    <w:rsid w:val="00D6476A"/>
    <w:rsid w:val="00D647DA"/>
    <w:rsid w:val="00D647FC"/>
    <w:rsid w:val="00D6489E"/>
    <w:rsid w:val="00D64CA9"/>
    <w:rsid w:val="00D65523"/>
    <w:rsid w:val="00D655CA"/>
    <w:rsid w:val="00D65632"/>
    <w:rsid w:val="00D65710"/>
    <w:rsid w:val="00D65809"/>
    <w:rsid w:val="00D65D01"/>
    <w:rsid w:val="00D6611D"/>
    <w:rsid w:val="00D66661"/>
    <w:rsid w:val="00D6682E"/>
    <w:rsid w:val="00D66993"/>
    <w:rsid w:val="00D66E75"/>
    <w:rsid w:val="00D66EDE"/>
    <w:rsid w:val="00D67177"/>
    <w:rsid w:val="00D6723E"/>
    <w:rsid w:val="00D673BE"/>
    <w:rsid w:val="00D67424"/>
    <w:rsid w:val="00D67DF9"/>
    <w:rsid w:val="00D67E6C"/>
    <w:rsid w:val="00D70318"/>
    <w:rsid w:val="00D704FD"/>
    <w:rsid w:val="00D705BC"/>
    <w:rsid w:val="00D7061C"/>
    <w:rsid w:val="00D70C97"/>
    <w:rsid w:val="00D70D57"/>
    <w:rsid w:val="00D70F93"/>
    <w:rsid w:val="00D71155"/>
    <w:rsid w:val="00D711AA"/>
    <w:rsid w:val="00D7141E"/>
    <w:rsid w:val="00D718DC"/>
    <w:rsid w:val="00D718E8"/>
    <w:rsid w:val="00D71A95"/>
    <w:rsid w:val="00D71D30"/>
    <w:rsid w:val="00D71E3A"/>
    <w:rsid w:val="00D71F9F"/>
    <w:rsid w:val="00D72032"/>
    <w:rsid w:val="00D7239C"/>
    <w:rsid w:val="00D72772"/>
    <w:rsid w:val="00D729DF"/>
    <w:rsid w:val="00D72CA6"/>
    <w:rsid w:val="00D72DFA"/>
    <w:rsid w:val="00D733C0"/>
    <w:rsid w:val="00D73A77"/>
    <w:rsid w:val="00D73B68"/>
    <w:rsid w:val="00D73B73"/>
    <w:rsid w:val="00D73EA4"/>
    <w:rsid w:val="00D7436E"/>
    <w:rsid w:val="00D74459"/>
    <w:rsid w:val="00D748AD"/>
    <w:rsid w:val="00D748D6"/>
    <w:rsid w:val="00D749D8"/>
    <w:rsid w:val="00D7504E"/>
    <w:rsid w:val="00D7512D"/>
    <w:rsid w:val="00D7520D"/>
    <w:rsid w:val="00D753DB"/>
    <w:rsid w:val="00D75622"/>
    <w:rsid w:val="00D759BC"/>
    <w:rsid w:val="00D75B39"/>
    <w:rsid w:val="00D75D43"/>
    <w:rsid w:val="00D75D51"/>
    <w:rsid w:val="00D75F91"/>
    <w:rsid w:val="00D761C8"/>
    <w:rsid w:val="00D762D5"/>
    <w:rsid w:val="00D7648B"/>
    <w:rsid w:val="00D76631"/>
    <w:rsid w:val="00D767DB"/>
    <w:rsid w:val="00D76AF3"/>
    <w:rsid w:val="00D76C45"/>
    <w:rsid w:val="00D77448"/>
    <w:rsid w:val="00D77513"/>
    <w:rsid w:val="00D77600"/>
    <w:rsid w:val="00D77868"/>
    <w:rsid w:val="00D77995"/>
    <w:rsid w:val="00D77A02"/>
    <w:rsid w:val="00D77B05"/>
    <w:rsid w:val="00D77E87"/>
    <w:rsid w:val="00D77FF9"/>
    <w:rsid w:val="00D80635"/>
    <w:rsid w:val="00D80886"/>
    <w:rsid w:val="00D80CDA"/>
    <w:rsid w:val="00D811FA"/>
    <w:rsid w:val="00D81562"/>
    <w:rsid w:val="00D817DA"/>
    <w:rsid w:val="00D81EBD"/>
    <w:rsid w:val="00D81F1B"/>
    <w:rsid w:val="00D81FCB"/>
    <w:rsid w:val="00D8217F"/>
    <w:rsid w:val="00D82551"/>
    <w:rsid w:val="00D82E18"/>
    <w:rsid w:val="00D82E79"/>
    <w:rsid w:val="00D8365A"/>
    <w:rsid w:val="00D837A1"/>
    <w:rsid w:val="00D838FC"/>
    <w:rsid w:val="00D83C1E"/>
    <w:rsid w:val="00D83E7E"/>
    <w:rsid w:val="00D83F44"/>
    <w:rsid w:val="00D83F93"/>
    <w:rsid w:val="00D84463"/>
    <w:rsid w:val="00D844D9"/>
    <w:rsid w:val="00D84751"/>
    <w:rsid w:val="00D84968"/>
    <w:rsid w:val="00D84F00"/>
    <w:rsid w:val="00D84F40"/>
    <w:rsid w:val="00D853FA"/>
    <w:rsid w:val="00D85705"/>
    <w:rsid w:val="00D8594E"/>
    <w:rsid w:val="00D8598C"/>
    <w:rsid w:val="00D859A4"/>
    <w:rsid w:val="00D859BA"/>
    <w:rsid w:val="00D85DDF"/>
    <w:rsid w:val="00D85E3F"/>
    <w:rsid w:val="00D862A7"/>
    <w:rsid w:val="00D86344"/>
    <w:rsid w:val="00D86386"/>
    <w:rsid w:val="00D86471"/>
    <w:rsid w:val="00D86C2C"/>
    <w:rsid w:val="00D86EE8"/>
    <w:rsid w:val="00D86FBA"/>
    <w:rsid w:val="00D86FED"/>
    <w:rsid w:val="00D8734C"/>
    <w:rsid w:val="00D8791E"/>
    <w:rsid w:val="00D87F8C"/>
    <w:rsid w:val="00D87F91"/>
    <w:rsid w:val="00D90346"/>
    <w:rsid w:val="00D903EE"/>
    <w:rsid w:val="00D90E7C"/>
    <w:rsid w:val="00D90FBD"/>
    <w:rsid w:val="00D91204"/>
    <w:rsid w:val="00D913F4"/>
    <w:rsid w:val="00D914F5"/>
    <w:rsid w:val="00D91854"/>
    <w:rsid w:val="00D91E4A"/>
    <w:rsid w:val="00D91EFE"/>
    <w:rsid w:val="00D91FD6"/>
    <w:rsid w:val="00D92034"/>
    <w:rsid w:val="00D922E1"/>
    <w:rsid w:val="00D923E3"/>
    <w:rsid w:val="00D92545"/>
    <w:rsid w:val="00D926B1"/>
    <w:rsid w:val="00D927B7"/>
    <w:rsid w:val="00D92856"/>
    <w:rsid w:val="00D928B8"/>
    <w:rsid w:val="00D9297B"/>
    <w:rsid w:val="00D92C0A"/>
    <w:rsid w:val="00D934B5"/>
    <w:rsid w:val="00D936E3"/>
    <w:rsid w:val="00D939C4"/>
    <w:rsid w:val="00D93D4B"/>
    <w:rsid w:val="00D944CF"/>
    <w:rsid w:val="00D94624"/>
    <w:rsid w:val="00D94642"/>
    <w:rsid w:val="00D94ADE"/>
    <w:rsid w:val="00D94B01"/>
    <w:rsid w:val="00D94B40"/>
    <w:rsid w:val="00D94DE6"/>
    <w:rsid w:val="00D94FAB"/>
    <w:rsid w:val="00D94FEC"/>
    <w:rsid w:val="00D95004"/>
    <w:rsid w:val="00D95124"/>
    <w:rsid w:val="00D951E3"/>
    <w:rsid w:val="00D9567F"/>
    <w:rsid w:val="00D95900"/>
    <w:rsid w:val="00D95DF9"/>
    <w:rsid w:val="00D96216"/>
    <w:rsid w:val="00D971A4"/>
    <w:rsid w:val="00D97408"/>
    <w:rsid w:val="00D97450"/>
    <w:rsid w:val="00D9781E"/>
    <w:rsid w:val="00D97A42"/>
    <w:rsid w:val="00D97E71"/>
    <w:rsid w:val="00DA042B"/>
    <w:rsid w:val="00DA0544"/>
    <w:rsid w:val="00DA05B8"/>
    <w:rsid w:val="00DA0BA9"/>
    <w:rsid w:val="00DA0E2D"/>
    <w:rsid w:val="00DA107D"/>
    <w:rsid w:val="00DA1228"/>
    <w:rsid w:val="00DA135A"/>
    <w:rsid w:val="00DA1858"/>
    <w:rsid w:val="00DA189C"/>
    <w:rsid w:val="00DA19E9"/>
    <w:rsid w:val="00DA1A44"/>
    <w:rsid w:val="00DA2164"/>
    <w:rsid w:val="00DA230A"/>
    <w:rsid w:val="00DA23A4"/>
    <w:rsid w:val="00DA2479"/>
    <w:rsid w:val="00DA2883"/>
    <w:rsid w:val="00DA291C"/>
    <w:rsid w:val="00DA29CE"/>
    <w:rsid w:val="00DA2AD6"/>
    <w:rsid w:val="00DA2B1D"/>
    <w:rsid w:val="00DA306B"/>
    <w:rsid w:val="00DA34D6"/>
    <w:rsid w:val="00DA380F"/>
    <w:rsid w:val="00DA3B3B"/>
    <w:rsid w:val="00DA3C2D"/>
    <w:rsid w:val="00DA3D61"/>
    <w:rsid w:val="00DA43F6"/>
    <w:rsid w:val="00DA441B"/>
    <w:rsid w:val="00DA4905"/>
    <w:rsid w:val="00DA4A44"/>
    <w:rsid w:val="00DA4D6E"/>
    <w:rsid w:val="00DA4F2F"/>
    <w:rsid w:val="00DA4F5B"/>
    <w:rsid w:val="00DA5152"/>
    <w:rsid w:val="00DA5429"/>
    <w:rsid w:val="00DA56DF"/>
    <w:rsid w:val="00DA5F9A"/>
    <w:rsid w:val="00DA6087"/>
    <w:rsid w:val="00DA6117"/>
    <w:rsid w:val="00DA6137"/>
    <w:rsid w:val="00DA679A"/>
    <w:rsid w:val="00DA6978"/>
    <w:rsid w:val="00DA69F6"/>
    <w:rsid w:val="00DA6AB3"/>
    <w:rsid w:val="00DA6BA6"/>
    <w:rsid w:val="00DA71B6"/>
    <w:rsid w:val="00DA71C6"/>
    <w:rsid w:val="00DA7C61"/>
    <w:rsid w:val="00DB002A"/>
    <w:rsid w:val="00DB0168"/>
    <w:rsid w:val="00DB037A"/>
    <w:rsid w:val="00DB0598"/>
    <w:rsid w:val="00DB071A"/>
    <w:rsid w:val="00DB0808"/>
    <w:rsid w:val="00DB0D2E"/>
    <w:rsid w:val="00DB1421"/>
    <w:rsid w:val="00DB16C4"/>
    <w:rsid w:val="00DB18E7"/>
    <w:rsid w:val="00DB1B8E"/>
    <w:rsid w:val="00DB1CBD"/>
    <w:rsid w:val="00DB1D89"/>
    <w:rsid w:val="00DB23C9"/>
    <w:rsid w:val="00DB24D4"/>
    <w:rsid w:val="00DB2558"/>
    <w:rsid w:val="00DB25E2"/>
    <w:rsid w:val="00DB2856"/>
    <w:rsid w:val="00DB2974"/>
    <w:rsid w:val="00DB2A14"/>
    <w:rsid w:val="00DB2AF1"/>
    <w:rsid w:val="00DB2B3C"/>
    <w:rsid w:val="00DB2F04"/>
    <w:rsid w:val="00DB30A4"/>
    <w:rsid w:val="00DB40EE"/>
    <w:rsid w:val="00DB42D9"/>
    <w:rsid w:val="00DB44B9"/>
    <w:rsid w:val="00DB4918"/>
    <w:rsid w:val="00DB4F94"/>
    <w:rsid w:val="00DB57A8"/>
    <w:rsid w:val="00DB5986"/>
    <w:rsid w:val="00DB5C93"/>
    <w:rsid w:val="00DB5F09"/>
    <w:rsid w:val="00DB6272"/>
    <w:rsid w:val="00DB681F"/>
    <w:rsid w:val="00DB6958"/>
    <w:rsid w:val="00DB6CED"/>
    <w:rsid w:val="00DB6CFB"/>
    <w:rsid w:val="00DB72CD"/>
    <w:rsid w:val="00DB756C"/>
    <w:rsid w:val="00DB7570"/>
    <w:rsid w:val="00DB7631"/>
    <w:rsid w:val="00DB7651"/>
    <w:rsid w:val="00DB7830"/>
    <w:rsid w:val="00DB790E"/>
    <w:rsid w:val="00DB7BF4"/>
    <w:rsid w:val="00DB7CCC"/>
    <w:rsid w:val="00DB7CDB"/>
    <w:rsid w:val="00DB7DC9"/>
    <w:rsid w:val="00DC008B"/>
    <w:rsid w:val="00DC0395"/>
    <w:rsid w:val="00DC0ED2"/>
    <w:rsid w:val="00DC0FA3"/>
    <w:rsid w:val="00DC0FA9"/>
    <w:rsid w:val="00DC1199"/>
    <w:rsid w:val="00DC13D0"/>
    <w:rsid w:val="00DC1530"/>
    <w:rsid w:val="00DC1944"/>
    <w:rsid w:val="00DC1B2C"/>
    <w:rsid w:val="00DC1B33"/>
    <w:rsid w:val="00DC2159"/>
    <w:rsid w:val="00DC240D"/>
    <w:rsid w:val="00DC2B3A"/>
    <w:rsid w:val="00DC2E39"/>
    <w:rsid w:val="00DC2FA7"/>
    <w:rsid w:val="00DC3032"/>
    <w:rsid w:val="00DC330B"/>
    <w:rsid w:val="00DC3571"/>
    <w:rsid w:val="00DC36AD"/>
    <w:rsid w:val="00DC3A1B"/>
    <w:rsid w:val="00DC40A2"/>
    <w:rsid w:val="00DC4467"/>
    <w:rsid w:val="00DC46BB"/>
    <w:rsid w:val="00DC4EAC"/>
    <w:rsid w:val="00DC50B3"/>
    <w:rsid w:val="00DC5119"/>
    <w:rsid w:val="00DC530C"/>
    <w:rsid w:val="00DC573A"/>
    <w:rsid w:val="00DC578B"/>
    <w:rsid w:val="00DC5AF8"/>
    <w:rsid w:val="00DC5BC1"/>
    <w:rsid w:val="00DC5EB9"/>
    <w:rsid w:val="00DC630E"/>
    <w:rsid w:val="00DC6462"/>
    <w:rsid w:val="00DC6740"/>
    <w:rsid w:val="00DC6AA5"/>
    <w:rsid w:val="00DC6D3F"/>
    <w:rsid w:val="00DC7110"/>
    <w:rsid w:val="00DC747F"/>
    <w:rsid w:val="00DC79ED"/>
    <w:rsid w:val="00DC7ABD"/>
    <w:rsid w:val="00DC7C16"/>
    <w:rsid w:val="00DC7C1A"/>
    <w:rsid w:val="00DC7E28"/>
    <w:rsid w:val="00DC7F01"/>
    <w:rsid w:val="00DC7FFD"/>
    <w:rsid w:val="00DD01E9"/>
    <w:rsid w:val="00DD0200"/>
    <w:rsid w:val="00DD0473"/>
    <w:rsid w:val="00DD05FF"/>
    <w:rsid w:val="00DD097A"/>
    <w:rsid w:val="00DD0A73"/>
    <w:rsid w:val="00DD0B29"/>
    <w:rsid w:val="00DD0DF8"/>
    <w:rsid w:val="00DD1007"/>
    <w:rsid w:val="00DD1513"/>
    <w:rsid w:val="00DD172A"/>
    <w:rsid w:val="00DD1BC2"/>
    <w:rsid w:val="00DD1F35"/>
    <w:rsid w:val="00DD20C6"/>
    <w:rsid w:val="00DD20DE"/>
    <w:rsid w:val="00DD29A3"/>
    <w:rsid w:val="00DD2A56"/>
    <w:rsid w:val="00DD2ADF"/>
    <w:rsid w:val="00DD2B6D"/>
    <w:rsid w:val="00DD3192"/>
    <w:rsid w:val="00DD337A"/>
    <w:rsid w:val="00DD3843"/>
    <w:rsid w:val="00DD3D02"/>
    <w:rsid w:val="00DD3D06"/>
    <w:rsid w:val="00DD3FDE"/>
    <w:rsid w:val="00DD409D"/>
    <w:rsid w:val="00DD424A"/>
    <w:rsid w:val="00DD445E"/>
    <w:rsid w:val="00DD4650"/>
    <w:rsid w:val="00DD46EB"/>
    <w:rsid w:val="00DD4B43"/>
    <w:rsid w:val="00DD4BB6"/>
    <w:rsid w:val="00DD4BD5"/>
    <w:rsid w:val="00DD4C01"/>
    <w:rsid w:val="00DD4D5E"/>
    <w:rsid w:val="00DD4FB1"/>
    <w:rsid w:val="00DD5143"/>
    <w:rsid w:val="00DD5410"/>
    <w:rsid w:val="00DD57E8"/>
    <w:rsid w:val="00DD58E5"/>
    <w:rsid w:val="00DD5B1B"/>
    <w:rsid w:val="00DD5DF8"/>
    <w:rsid w:val="00DD62A0"/>
    <w:rsid w:val="00DD6716"/>
    <w:rsid w:val="00DD689E"/>
    <w:rsid w:val="00DD6F27"/>
    <w:rsid w:val="00DD7050"/>
    <w:rsid w:val="00DD754A"/>
    <w:rsid w:val="00DD7608"/>
    <w:rsid w:val="00DD7995"/>
    <w:rsid w:val="00DD7C8B"/>
    <w:rsid w:val="00DD7F54"/>
    <w:rsid w:val="00DD7FD5"/>
    <w:rsid w:val="00DE03D0"/>
    <w:rsid w:val="00DE076E"/>
    <w:rsid w:val="00DE09F9"/>
    <w:rsid w:val="00DE0AF3"/>
    <w:rsid w:val="00DE0B73"/>
    <w:rsid w:val="00DE0C15"/>
    <w:rsid w:val="00DE0CDC"/>
    <w:rsid w:val="00DE0D4C"/>
    <w:rsid w:val="00DE0D51"/>
    <w:rsid w:val="00DE0E93"/>
    <w:rsid w:val="00DE118F"/>
    <w:rsid w:val="00DE11DB"/>
    <w:rsid w:val="00DE13C2"/>
    <w:rsid w:val="00DE1410"/>
    <w:rsid w:val="00DE14FB"/>
    <w:rsid w:val="00DE23FD"/>
    <w:rsid w:val="00DE29FC"/>
    <w:rsid w:val="00DE2CC7"/>
    <w:rsid w:val="00DE2DE7"/>
    <w:rsid w:val="00DE2E98"/>
    <w:rsid w:val="00DE2EAC"/>
    <w:rsid w:val="00DE33DC"/>
    <w:rsid w:val="00DE3609"/>
    <w:rsid w:val="00DE363E"/>
    <w:rsid w:val="00DE36F0"/>
    <w:rsid w:val="00DE3766"/>
    <w:rsid w:val="00DE379C"/>
    <w:rsid w:val="00DE3877"/>
    <w:rsid w:val="00DE3BC7"/>
    <w:rsid w:val="00DE3C38"/>
    <w:rsid w:val="00DE3CB7"/>
    <w:rsid w:val="00DE3CF1"/>
    <w:rsid w:val="00DE438A"/>
    <w:rsid w:val="00DE43BA"/>
    <w:rsid w:val="00DE46AC"/>
    <w:rsid w:val="00DE4853"/>
    <w:rsid w:val="00DE4A2A"/>
    <w:rsid w:val="00DE4BD7"/>
    <w:rsid w:val="00DE54A3"/>
    <w:rsid w:val="00DE5760"/>
    <w:rsid w:val="00DE5EDB"/>
    <w:rsid w:val="00DE5F6D"/>
    <w:rsid w:val="00DE5FA3"/>
    <w:rsid w:val="00DE60BF"/>
    <w:rsid w:val="00DE61C5"/>
    <w:rsid w:val="00DE62A8"/>
    <w:rsid w:val="00DE633F"/>
    <w:rsid w:val="00DE65E6"/>
    <w:rsid w:val="00DE69E4"/>
    <w:rsid w:val="00DE6C90"/>
    <w:rsid w:val="00DE6D21"/>
    <w:rsid w:val="00DE6D87"/>
    <w:rsid w:val="00DE6E77"/>
    <w:rsid w:val="00DE6EEE"/>
    <w:rsid w:val="00DE7895"/>
    <w:rsid w:val="00DE7978"/>
    <w:rsid w:val="00DE7D1C"/>
    <w:rsid w:val="00DE7E31"/>
    <w:rsid w:val="00DF00C8"/>
    <w:rsid w:val="00DF0170"/>
    <w:rsid w:val="00DF02CB"/>
    <w:rsid w:val="00DF0702"/>
    <w:rsid w:val="00DF0D8A"/>
    <w:rsid w:val="00DF0EA4"/>
    <w:rsid w:val="00DF109A"/>
    <w:rsid w:val="00DF1310"/>
    <w:rsid w:val="00DF14B0"/>
    <w:rsid w:val="00DF184F"/>
    <w:rsid w:val="00DF190B"/>
    <w:rsid w:val="00DF1DD2"/>
    <w:rsid w:val="00DF248A"/>
    <w:rsid w:val="00DF2683"/>
    <w:rsid w:val="00DF2A6E"/>
    <w:rsid w:val="00DF2AD7"/>
    <w:rsid w:val="00DF2BCE"/>
    <w:rsid w:val="00DF2C0F"/>
    <w:rsid w:val="00DF2CB7"/>
    <w:rsid w:val="00DF2E7A"/>
    <w:rsid w:val="00DF2FF7"/>
    <w:rsid w:val="00DF33C2"/>
    <w:rsid w:val="00DF3414"/>
    <w:rsid w:val="00DF3693"/>
    <w:rsid w:val="00DF38DB"/>
    <w:rsid w:val="00DF3AA5"/>
    <w:rsid w:val="00DF42B7"/>
    <w:rsid w:val="00DF44EC"/>
    <w:rsid w:val="00DF468A"/>
    <w:rsid w:val="00DF4727"/>
    <w:rsid w:val="00DF48C4"/>
    <w:rsid w:val="00DF4E35"/>
    <w:rsid w:val="00DF51A5"/>
    <w:rsid w:val="00DF54E8"/>
    <w:rsid w:val="00DF554A"/>
    <w:rsid w:val="00DF5E1D"/>
    <w:rsid w:val="00DF61CC"/>
    <w:rsid w:val="00DF63C0"/>
    <w:rsid w:val="00DF66A7"/>
    <w:rsid w:val="00DF69D7"/>
    <w:rsid w:val="00DF7034"/>
    <w:rsid w:val="00DF7454"/>
    <w:rsid w:val="00DF7D49"/>
    <w:rsid w:val="00E0040D"/>
    <w:rsid w:val="00E00A82"/>
    <w:rsid w:val="00E00F57"/>
    <w:rsid w:val="00E01062"/>
    <w:rsid w:val="00E010A5"/>
    <w:rsid w:val="00E01869"/>
    <w:rsid w:val="00E01AC3"/>
    <w:rsid w:val="00E01B1C"/>
    <w:rsid w:val="00E02050"/>
    <w:rsid w:val="00E0244F"/>
    <w:rsid w:val="00E02536"/>
    <w:rsid w:val="00E0253A"/>
    <w:rsid w:val="00E02835"/>
    <w:rsid w:val="00E02B5E"/>
    <w:rsid w:val="00E02CE1"/>
    <w:rsid w:val="00E02D99"/>
    <w:rsid w:val="00E03506"/>
    <w:rsid w:val="00E03576"/>
    <w:rsid w:val="00E03823"/>
    <w:rsid w:val="00E03936"/>
    <w:rsid w:val="00E0408B"/>
    <w:rsid w:val="00E04433"/>
    <w:rsid w:val="00E0452B"/>
    <w:rsid w:val="00E04554"/>
    <w:rsid w:val="00E046DC"/>
    <w:rsid w:val="00E0520A"/>
    <w:rsid w:val="00E052DC"/>
    <w:rsid w:val="00E05409"/>
    <w:rsid w:val="00E055B5"/>
    <w:rsid w:val="00E05714"/>
    <w:rsid w:val="00E05751"/>
    <w:rsid w:val="00E05C16"/>
    <w:rsid w:val="00E06119"/>
    <w:rsid w:val="00E0613F"/>
    <w:rsid w:val="00E062EF"/>
    <w:rsid w:val="00E07556"/>
    <w:rsid w:val="00E07756"/>
    <w:rsid w:val="00E07B87"/>
    <w:rsid w:val="00E07BF2"/>
    <w:rsid w:val="00E07E5E"/>
    <w:rsid w:val="00E07F18"/>
    <w:rsid w:val="00E1010B"/>
    <w:rsid w:val="00E10111"/>
    <w:rsid w:val="00E1047C"/>
    <w:rsid w:val="00E10769"/>
    <w:rsid w:val="00E10BEE"/>
    <w:rsid w:val="00E10CAD"/>
    <w:rsid w:val="00E1119B"/>
    <w:rsid w:val="00E11211"/>
    <w:rsid w:val="00E11743"/>
    <w:rsid w:val="00E11B0F"/>
    <w:rsid w:val="00E11CC1"/>
    <w:rsid w:val="00E11E2E"/>
    <w:rsid w:val="00E11F3E"/>
    <w:rsid w:val="00E120EC"/>
    <w:rsid w:val="00E1214F"/>
    <w:rsid w:val="00E12156"/>
    <w:rsid w:val="00E12192"/>
    <w:rsid w:val="00E125A3"/>
    <w:rsid w:val="00E12A88"/>
    <w:rsid w:val="00E12D84"/>
    <w:rsid w:val="00E12EA2"/>
    <w:rsid w:val="00E131B5"/>
    <w:rsid w:val="00E13556"/>
    <w:rsid w:val="00E141BA"/>
    <w:rsid w:val="00E146CB"/>
    <w:rsid w:val="00E148C6"/>
    <w:rsid w:val="00E14E83"/>
    <w:rsid w:val="00E1526E"/>
    <w:rsid w:val="00E15484"/>
    <w:rsid w:val="00E15590"/>
    <w:rsid w:val="00E158C7"/>
    <w:rsid w:val="00E15F09"/>
    <w:rsid w:val="00E1610C"/>
    <w:rsid w:val="00E16142"/>
    <w:rsid w:val="00E16196"/>
    <w:rsid w:val="00E1637C"/>
    <w:rsid w:val="00E16479"/>
    <w:rsid w:val="00E1653A"/>
    <w:rsid w:val="00E16550"/>
    <w:rsid w:val="00E172A4"/>
    <w:rsid w:val="00E17328"/>
    <w:rsid w:val="00E17AE2"/>
    <w:rsid w:val="00E17B2F"/>
    <w:rsid w:val="00E17BE7"/>
    <w:rsid w:val="00E202B9"/>
    <w:rsid w:val="00E202F4"/>
    <w:rsid w:val="00E20517"/>
    <w:rsid w:val="00E205E9"/>
    <w:rsid w:val="00E20638"/>
    <w:rsid w:val="00E2067C"/>
    <w:rsid w:val="00E208CB"/>
    <w:rsid w:val="00E20B65"/>
    <w:rsid w:val="00E20DA0"/>
    <w:rsid w:val="00E20ED0"/>
    <w:rsid w:val="00E20F11"/>
    <w:rsid w:val="00E2114F"/>
    <w:rsid w:val="00E21225"/>
    <w:rsid w:val="00E21944"/>
    <w:rsid w:val="00E21A5A"/>
    <w:rsid w:val="00E21C13"/>
    <w:rsid w:val="00E21DC1"/>
    <w:rsid w:val="00E22358"/>
    <w:rsid w:val="00E2277D"/>
    <w:rsid w:val="00E227DA"/>
    <w:rsid w:val="00E228EE"/>
    <w:rsid w:val="00E22E09"/>
    <w:rsid w:val="00E23483"/>
    <w:rsid w:val="00E236C3"/>
    <w:rsid w:val="00E23FB0"/>
    <w:rsid w:val="00E23FB8"/>
    <w:rsid w:val="00E240F2"/>
    <w:rsid w:val="00E24471"/>
    <w:rsid w:val="00E24896"/>
    <w:rsid w:val="00E24AA6"/>
    <w:rsid w:val="00E24ACA"/>
    <w:rsid w:val="00E251E4"/>
    <w:rsid w:val="00E252BF"/>
    <w:rsid w:val="00E25657"/>
    <w:rsid w:val="00E25D70"/>
    <w:rsid w:val="00E25FDB"/>
    <w:rsid w:val="00E2619C"/>
    <w:rsid w:val="00E2624A"/>
    <w:rsid w:val="00E2633D"/>
    <w:rsid w:val="00E2651D"/>
    <w:rsid w:val="00E265B3"/>
    <w:rsid w:val="00E2689D"/>
    <w:rsid w:val="00E268EA"/>
    <w:rsid w:val="00E26B4C"/>
    <w:rsid w:val="00E2702A"/>
    <w:rsid w:val="00E27721"/>
    <w:rsid w:val="00E27CCD"/>
    <w:rsid w:val="00E27EFA"/>
    <w:rsid w:val="00E305B4"/>
    <w:rsid w:val="00E3072B"/>
    <w:rsid w:val="00E3088D"/>
    <w:rsid w:val="00E30975"/>
    <w:rsid w:val="00E31042"/>
    <w:rsid w:val="00E310D2"/>
    <w:rsid w:val="00E31249"/>
    <w:rsid w:val="00E312DD"/>
    <w:rsid w:val="00E316BC"/>
    <w:rsid w:val="00E31BEB"/>
    <w:rsid w:val="00E31C78"/>
    <w:rsid w:val="00E31DB5"/>
    <w:rsid w:val="00E32138"/>
    <w:rsid w:val="00E3224F"/>
    <w:rsid w:val="00E32579"/>
    <w:rsid w:val="00E3292C"/>
    <w:rsid w:val="00E32A20"/>
    <w:rsid w:val="00E32A42"/>
    <w:rsid w:val="00E331B5"/>
    <w:rsid w:val="00E335E4"/>
    <w:rsid w:val="00E33609"/>
    <w:rsid w:val="00E33628"/>
    <w:rsid w:val="00E349E8"/>
    <w:rsid w:val="00E34EAC"/>
    <w:rsid w:val="00E35492"/>
    <w:rsid w:val="00E35530"/>
    <w:rsid w:val="00E3578F"/>
    <w:rsid w:val="00E35CBD"/>
    <w:rsid w:val="00E368C5"/>
    <w:rsid w:val="00E369CF"/>
    <w:rsid w:val="00E36B7E"/>
    <w:rsid w:val="00E36F84"/>
    <w:rsid w:val="00E37013"/>
    <w:rsid w:val="00E37156"/>
    <w:rsid w:val="00E3716B"/>
    <w:rsid w:val="00E372AC"/>
    <w:rsid w:val="00E375B4"/>
    <w:rsid w:val="00E375ED"/>
    <w:rsid w:val="00E37849"/>
    <w:rsid w:val="00E37A3A"/>
    <w:rsid w:val="00E37B7B"/>
    <w:rsid w:val="00E37C19"/>
    <w:rsid w:val="00E37F34"/>
    <w:rsid w:val="00E402F9"/>
    <w:rsid w:val="00E4055E"/>
    <w:rsid w:val="00E40736"/>
    <w:rsid w:val="00E40B6F"/>
    <w:rsid w:val="00E40DF9"/>
    <w:rsid w:val="00E40FBF"/>
    <w:rsid w:val="00E4137F"/>
    <w:rsid w:val="00E41426"/>
    <w:rsid w:val="00E4191D"/>
    <w:rsid w:val="00E41947"/>
    <w:rsid w:val="00E41BA1"/>
    <w:rsid w:val="00E41DF2"/>
    <w:rsid w:val="00E41F0A"/>
    <w:rsid w:val="00E42263"/>
    <w:rsid w:val="00E42308"/>
    <w:rsid w:val="00E42A75"/>
    <w:rsid w:val="00E42B60"/>
    <w:rsid w:val="00E42C57"/>
    <w:rsid w:val="00E42EB6"/>
    <w:rsid w:val="00E42F93"/>
    <w:rsid w:val="00E4309A"/>
    <w:rsid w:val="00E4337F"/>
    <w:rsid w:val="00E436AF"/>
    <w:rsid w:val="00E43801"/>
    <w:rsid w:val="00E43C4B"/>
    <w:rsid w:val="00E4409B"/>
    <w:rsid w:val="00E441B2"/>
    <w:rsid w:val="00E44774"/>
    <w:rsid w:val="00E44952"/>
    <w:rsid w:val="00E451CF"/>
    <w:rsid w:val="00E454D4"/>
    <w:rsid w:val="00E45A50"/>
    <w:rsid w:val="00E45F16"/>
    <w:rsid w:val="00E462C4"/>
    <w:rsid w:val="00E464B9"/>
    <w:rsid w:val="00E46509"/>
    <w:rsid w:val="00E46B7E"/>
    <w:rsid w:val="00E46BA5"/>
    <w:rsid w:val="00E46BB7"/>
    <w:rsid w:val="00E46BD8"/>
    <w:rsid w:val="00E46D6C"/>
    <w:rsid w:val="00E47198"/>
    <w:rsid w:val="00E471A5"/>
    <w:rsid w:val="00E47614"/>
    <w:rsid w:val="00E479AF"/>
    <w:rsid w:val="00E47A0F"/>
    <w:rsid w:val="00E47A43"/>
    <w:rsid w:val="00E47B68"/>
    <w:rsid w:val="00E47C48"/>
    <w:rsid w:val="00E47C5C"/>
    <w:rsid w:val="00E5001E"/>
    <w:rsid w:val="00E5015D"/>
    <w:rsid w:val="00E5022A"/>
    <w:rsid w:val="00E50283"/>
    <w:rsid w:val="00E502A1"/>
    <w:rsid w:val="00E502F0"/>
    <w:rsid w:val="00E505D5"/>
    <w:rsid w:val="00E50AEC"/>
    <w:rsid w:val="00E50AFB"/>
    <w:rsid w:val="00E50E3B"/>
    <w:rsid w:val="00E50F00"/>
    <w:rsid w:val="00E51314"/>
    <w:rsid w:val="00E51552"/>
    <w:rsid w:val="00E515FE"/>
    <w:rsid w:val="00E51A7B"/>
    <w:rsid w:val="00E51B06"/>
    <w:rsid w:val="00E51CA4"/>
    <w:rsid w:val="00E51E50"/>
    <w:rsid w:val="00E51EB2"/>
    <w:rsid w:val="00E51EBE"/>
    <w:rsid w:val="00E520C1"/>
    <w:rsid w:val="00E5221B"/>
    <w:rsid w:val="00E525A3"/>
    <w:rsid w:val="00E5298D"/>
    <w:rsid w:val="00E52BFA"/>
    <w:rsid w:val="00E52F5E"/>
    <w:rsid w:val="00E5315E"/>
    <w:rsid w:val="00E531A7"/>
    <w:rsid w:val="00E53544"/>
    <w:rsid w:val="00E539D9"/>
    <w:rsid w:val="00E539E9"/>
    <w:rsid w:val="00E53D81"/>
    <w:rsid w:val="00E53F5E"/>
    <w:rsid w:val="00E54402"/>
    <w:rsid w:val="00E5464D"/>
    <w:rsid w:val="00E54B11"/>
    <w:rsid w:val="00E54B8A"/>
    <w:rsid w:val="00E54C42"/>
    <w:rsid w:val="00E54F18"/>
    <w:rsid w:val="00E55951"/>
    <w:rsid w:val="00E55958"/>
    <w:rsid w:val="00E55B6D"/>
    <w:rsid w:val="00E55C22"/>
    <w:rsid w:val="00E562AA"/>
    <w:rsid w:val="00E5639F"/>
    <w:rsid w:val="00E563E6"/>
    <w:rsid w:val="00E5665C"/>
    <w:rsid w:val="00E56C80"/>
    <w:rsid w:val="00E56F9C"/>
    <w:rsid w:val="00E572E4"/>
    <w:rsid w:val="00E575F6"/>
    <w:rsid w:val="00E57C37"/>
    <w:rsid w:val="00E57D4E"/>
    <w:rsid w:val="00E57D7E"/>
    <w:rsid w:val="00E60016"/>
    <w:rsid w:val="00E60200"/>
    <w:rsid w:val="00E60291"/>
    <w:rsid w:val="00E60724"/>
    <w:rsid w:val="00E610B0"/>
    <w:rsid w:val="00E6133F"/>
    <w:rsid w:val="00E61592"/>
    <w:rsid w:val="00E616EF"/>
    <w:rsid w:val="00E61BC2"/>
    <w:rsid w:val="00E61D27"/>
    <w:rsid w:val="00E62109"/>
    <w:rsid w:val="00E6237E"/>
    <w:rsid w:val="00E62710"/>
    <w:rsid w:val="00E62970"/>
    <w:rsid w:val="00E62B03"/>
    <w:rsid w:val="00E62BD3"/>
    <w:rsid w:val="00E62ED2"/>
    <w:rsid w:val="00E630A4"/>
    <w:rsid w:val="00E630AA"/>
    <w:rsid w:val="00E63382"/>
    <w:rsid w:val="00E63746"/>
    <w:rsid w:val="00E638FA"/>
    <w:rsid w:val="00E639B8"/>
    <w:rsid w:val="00E63E90"/>
    <w:rsid w:val="00E640BA"/>
    <w:rsid w:val="00E64171"/>
    <w:rsid w:val="00E6449D"/>
    <w:rsid w:val="00E6457D"/>
    <w:rsid w:val="00E64ABB"/>
    <w:rsid w:val="00E6509A"/>
    <w:rsid w:val="00E65230"/>
    <w:rsid w:val="00E653C7"/>
    <w:rsid w:val="00E65434"/>
    <w:rsid w:val="00E6543E"/>
    <w:rsid w:val="00E65E01"/>
    <w:rsid w:val="00E65E43"/>
    <w:rsid w:val="00E65FD7"/>
    <w:rsid w:val="00E66289"/>
    <w:rsid w:val="00E66477"/>
    <w:rsid w:val="00E66716"/>
    <w:rsid w:val="00E668E0"/>
    <w:rsid w:val="00E66F2B"/>
    <w:rsid w:val="00E67217"/>
    <w:rsid w:val="00E67585"/>
    <w:rsid w:val="00E679F2"/>
    <w:rsid w:val="00E708E0"/>
    <w:rsid w:val="00E70CFA"/>
    <w:rsid w:val="00E70DA1"/>
    <w:rsid w:val="00E71279"/>
    <w:rsid w:val="00E71452"/>
    <w:rsid w:val="00E716DC"/>
    <w:rsid w:val="00E717BF"/>
    <w:rsid w:val="00E71A98"/>
    <w:rsid w:val="00E71CBD"/>
    <w:rsid w:val="00E71DD1"/>
    <w:rsid w:val="00E72032"/>
    <w:rsid w:val="00E72313"/>
    <w:rsid w:val="00E72770"/>
    <w:rsid w:val="00E72A1A"/>
    <w:rsid w:val="00E72C0E"/>
    <w:rsid w:val="00E72C34"/>
    <w:rsid w:val="00E73255"/>
    <w:rsid w:val="00E7361E"/>
    <w:rsid w:val="00E737D8"/>
    <w:rsid w:val="00E73A15"/>
    <w:rsid w:val="00E73BFC"/>
    <w:rsid w:val="00E73F8E"/>
    <w:rsid w:val="00E74184"/>
    <w:rsid w:val="00E7428C"/>
    <w:rsid w:val="00E74D93"/>
    <w:rsid w:val="00E750D0"/>
    <w:rsid w:val="00E75437"/>
    <w:rsid w:val="00E75834"/>
    <w:rsid w:val="00E75C33"/>
    <w:rsid w:val="00E75D18"/>
    <w:rsid w:val="00E75F99"/>
    <w:rsid w:val="00E760D7"/>
    <w:rsid w:val="00E761D4"/>
    <w:rsid w:val="00E7620A"/>
    <w:rsid w:val="00E762AE"/>
    <w:rsid w:val="00E76416"/>
    <w:rsid w:val="00E76559"/>
    <w:rsid w:val="00E7670E"/>
    <w:rsid w:val="00E767C7"/>
    <w:rsid w:val="00E76893"/>
    <w:rsid w:val="00E77917"/>
    <w:rsid w:val="00E77C60"/>
    <w:rsid w:val="00E77F45"/>
    <w:rsid w:val="00E80070"/>
    <w:rsid w:val="00E802D5"/>
    <w:rsid w:val="00E8036B"/>
    <w:rsid w:val="00E814A4"/>
    <w:rsid w:val="00E81559"/>
    <w:rsid w:val="00E81756"/>
    <w:rsid w:val="00E81D2B"/>
    <w:rsid w:val="00E81F0A"/>
    <w:rsid w:val="00E8219D"/>
    <w:rsid w:val="00E824BE"/>
    <w:rsid w:val="00E82513"/>
    <w:rsid w:val="00E82543"/>
    <w:rsid w:val="00E82613"/>
    <w:rsid w:val="00E82B8B"/>
    <w:rsid w:val="00E82D28"/>
    <w:rsid w:val="00E83053"/>
    <w:rsid w:val="00E8376A"/>
    <w:rsid w:val="00E839C4"/>
    <w:rsid w:val="00E83C9C"/>
    <w:rsid w:val="00E83CBD"/>
    <w:rsid w:val="00E83D6B"/>
    <w:rsid w:val="00E84060"/>
    <w:rsid w:val="00E84133"/>
    <w:rsid w:val="00E841A9"/>
    <w:rsid w:val="00E8427C"/>
    <w:rsid w:val="00E843A7"/>
    <w:rsid w:val="00E843D3"/>
    <w:rsid w:val="00E8443C"/>
    <w:rsid w:val="00E85036"/>
    <w:rsid w:val="00E85197"/>
    <w:rsid w:val="00E8579E"/>
    <w:rsid w:val="00E858B9"/>
    <w:rsid w:val="00E85A92"/>
    <w:rsid w:val="00E85CDA"/>
    <w:rsid w:val="00E85ECB"/>
    <w:rsid w:val="00E861A3"/>
    <w:rsid w:val="00E8643C"/>
    <w:rsid w:val="00E86935"/>
    <w:rsid w:val="00E86F30"/>
    <w:rsid w:val="00E876BB"/>
    <w:rsid w:val="00E87E3B"/>
    <w:rsid w:val="00E9005D"/>
    <w:rsid w:val="00E90373"/>
    <w:rsid w:val="00E904F2"/>
    <w:rsid w:val="00E90515"/>
    <w:rsid w:val="00E90896"/>
    <w:rsid w:val="00E90B6E"/>
    <w:rsid w:val="00E90C10"/>
    <w:rsid w:val="00E90EDD"/>
    <w:rsid w:val="00E9116A"/>
    <w:rsid w:val="00E9119A"/>
    <w:rsid w:val="00E91348"/>
    <w:rsid w:val="00E914A8"/>
    <w:rsid w:val="00E914E7"/>
    <w:rsid w:val="00E91500"/>
    <w:rsid w:val="00E91585"/>
    <w:rsid w:val="00E915EB"/>
    <w:rsid w:val="00E91D8D"/>
    <w:rsid w:val="00E91E99"/>
    <w:rsid w:val="00E9273E"/>
    <w:rsid w:val="00E92CCB"/>
    <w:rsid w:val="00E935C8"/>
    <w:rsid w:val="00E93AFF"/>
    <w:rsid w:val="00E93B01"/>
    <w:rsid w:val="00E93D40"/>
    <w:rsid w:val="00E9421B"/>
    <w:rsid w:val="00E9454A"/>
    <w:rsid w:val="00E94870"/>
    <w:rsid w:val="00E94982"/>
    <w:rsid w:val="00E949DA"/>
    <w:rsid w:val="00E949F1"/>
    <w:rsid w:val="00E94A57"/>
    <w:rsid w:val="00E95032"/>
    <w:rsid w:val="00E954B4"/>
    <w:rsid w:val="00E958EF"/>
    <w:rsid w:val="00E95B1C"/>
    <w:rsid w:val="00E95C88"/>
    <w:rsid w:val="00E95CE5"/>
    <w:rsid w:val="00E95D1B"/>
    <w:rsid w:val="00E95D5C"/>
    <w:rsid w:val="00E95E15"/>
    <w:rsid w:val="00E961ED"/>
    <w:rsid w:val="00E964D4"/>
    <w:rsid w:val="00E96B21"/>
    <w:rsid w:val="00E96DBE"/>
    <w:rsid w:val="00E9704D"/>
    <w:rsid w:val="00E970B4"/>
    <w:rsid w:val="00E97348"/>
    <w:rsid w:val="00E97C07"/>
    <w:rsid w:val="00E97CFD"/>
    <w:rsid w:val="00EA0117"/>
    <w:rsid w:val="00EA06CB"/>
    <w:rsid w:val="00EA0A87"/>
    <w:rsid w:val="00EA0BF7"/>
    <w:rsid w:val="00EA0EBE"/>
    <w:rsid w:val="00EA1347"/>
    <w:rsid w:val="00EA137C"/>
    <w:rsid w:val="00EA1579"/>
    <w:rsid w:val="00EA1CF3"/>
    <w:rsid w:val="00EA1E0C"/>
    <w:rsid w:val="00EA1FA8"/>
    <w:rsid w:val="00EA22A2"/>
    <w:rsid w:val="00EA2498"/>
    <w:rsid w:val="00EA251A"/>
    <w:rsid w:val="00EA2659"/>
    <w:rsid w:val="00EA2A6F"/>
    <w:rsid w:val="00EA339C"/>
    <w:rsid w:val="00EA343A"/>
    <w:rsid w:val="00EA370C"/>
    <w:rsid w:val="00EA38D1"/>
    <w:rsid w:val="00EA38EE"/>
    <w:rsid w:val="00EA39DE"/>
    <w:rsid w:val="00EA3C22"/>
    <w:rsid w:val="00EA44A5"/>
    <w:rsid w:val="00EA476D"/>
    <w:rsid w:val="00EA4D88"/>
    <w:rsid w:val="00EA4DD4"/>
    <w:rsid w:val="00EA4F1F"/>
    <w:rsid w:val="00EA511D"/>
    <w:rsid w:val="00EA5191"/>
    <w:rsid w:val="00EA5254"/>
    <w:rsid w:val="00EA5CD6"/>
    <w:rsid w:val="00EA5E73"/>
    <w:rsid w:val="00EA6193"/>
    <w:rsid w:val="00EA6386"/>
    <w:rsid w:val="00EA66A9"/>
    <w:rsid w:val="00EA6C16"/>
    <w:rsid w:val="00EA7556"/>
    <w:rsid w:val="00EA7667"/>
    <w:rsid w:val="00EA7A56"/>
    <w:rsid w:val="00EA7B46"/>
    <w:rsid w:val="00EA7C0F"/>
    <w:rsid w:val="00EA7D83"/>
    <w:rsid w:val="00EA7DAD"/>
    <w:rsid w:val="00EA7EF2"/>
    <w:rsid w:val="00EA7F0B"/>
    <w:rsid w:val="00EB02D2"/>
    <w:rsid w:val="00EB06CE"/>
    <w:rsid w:val="00EB106D"/>
    <w:rsid w:val="00EB149D"/>
    <w:rsid w:val="00EB18C6"/>
    <w:rsid w:val="00EB1AA6"/>
    <w:rsid w:val="00EB1CA7"/>
    <w:rsid w:val="00EB1D08"/>
    <w:rsid w:val="00EB2066"/>
    <w:rsid w:val="00EB20AA"/>
    <w:rsid w:val="00EB216F"/>
    <w:rsid w:val="00EB21DA"/>
    <w:rsid w:val="00EB23CC"/>
    <w:rsid w:val="00EB251F"/>
    <w:rsid w:val="00EB2528"/>
    <w:rsid w:val="00EB2591"/>
    <w:rsid w:val="00EB25D2"/>
    <w:rsid w:val="00EB2898"/>
    <w:rsid w:val="00EB2BF8"/>
    <w:rsid w:val="00EB2CF6"/>
    <w:rsid w:val="00EB3092"/>
    <w:rsid w:val="00EB31E6"/>
    <w:rsid w:val="00EB3717"/>
    <w:rsid w:val="00EB3789"/>
    <w:rsid w:val="00EB3F45"/>
    <w:rsid w:val="00EB3F53"/>
    <w:rsid w:val="00EB4057"/>
    <w:rsid w:val="00EB42B0"/>
    <w:rsid w:val="00EB4500"/>
    <w:rsid w:val="00EB48C3"/>
    <w:rsid w:val="00EB4C44"/>
    <w:rsid w:val="00EB5059"/>
    <w:rsid w:val="00EB553B"/>
    <w:rsid w:val="00EB589B"/>
    <w:rsid w:val="00EB5A35"/>
    <w:rsid w:val="00EB5C55"/>
    <w:rsid w:val="00EB5E41"/>
    <w:rsid w:val="00EB638B"/>
    <w:rsid w:val="00EB69E8"/>
    <w:rsid w:val="00EB6CFA"/>
    <w:rsid w:val="00EB7013"/>
    <w:rsid w:val="00EB72A2"/>
    <w:rsid w:val="00EB76DA"/>
    <w:rsid w:val="00EB7FC6"/>
    <w:rsid w:val="00EC00EB"/>
    <w:rsid w:val="00EC0176"/>
    <w:rsid w:val="00EC058F"/>
    <w:rsid w:val="00EC06E5"/>
    <w:rsid w:val="00EC0771"/>
    <w:rsid w:val="00EC0E34"/>
    <w:rsid w:val="00EC0EC2"/>
    <w:rsid w:val="00EC1061"/>
    <w:rsid w:val="00EC119D"/>
    <w:rsid w:val="00EC11BC"/>
    <w:rsid w:val="00EC12BF"/>
    <w:rsid w:val="00EC12D9"/>
    <w:rsid w:val="00EC149D"/>
    <w:rsid w:val="00EC14FA"/>
    <w:rsid w:val="00EC1760"/>
    <w:rsid w:val="00EC181A"/>
    <w:rsid w:val="00EC1BA8"/>
    <w:rsid w:val="00EC1EB0"/>
    <w:rsid w:val="00EC1F8B"/>
    <w:rsid w:val="00EC1F94"/>
    <w:rsid w:val="00EC2062"/>
    <w:rsid w:val="00EC2295"/>
    <w:rsid w:val="00EC26FD"/>
    <w:rsid w:val="00EC28E0"/>
    <w:rsid w:val="00EC2B77"/>
    <w:rsid w:val="00EC2E79"/>
    <w:rsid w:val="00EC2E83"/>
    <w:rsid w:val="00EC2F5B"/>
    <w:rsid w:val="00EC32D0"/>
    <w:rsid w:val="00EC33AB"/>
    <w:rsid w:val="00EC35C0"/>
    <w:rsid w:val="00EC35C5"/>
    <w:rsid w:val="00EC3691"/>
    <w:rsid w:val="00EC39A1"/>
    <w:rsid w:val="00EC3D4C"/>
    <w:rsid w:val="00EC3EBE"/>
    <w:rsid w:val="00EC3FC7"/>
    <w:rsid w:val="00EC40EE"/>
    <w:rsid w:val="00EC4969"/>
    <w:rsid w:val="00EC4BAF"/>
    <w:rsid w:val="00EC541D"/>
    <w:rsid w:val="00EC5462"/>
    <w:rsid w:val="00EC56E9"/>
    <w:rsid w:val="00EC5727"/>
    <w:rsid w:val="00EC5796"/>
    <w:rsid w:val="00EC58FC"/>
    <w:rsid w:val="00EC5A6E"/>
    <w:rsid w:val="00EC5AD1"/>
    <w:rsid w:val="00EC5B36"/>
    <w:rsid w:val="00EC5BD4"/>
    <w:rsid w:val="00EC5DCE"/>
    <w:rsid w:val="00EC6135"/>
    <w:rsid w:val="00EC6253"/>
    <w:rsid w:val="00EC669A"/>
    <w:rsid w:val="00EC6950"/>
    <w:rsid w:val="00EC6B71"/>
    <w:rsid w:val="00EC6DAD"/>
    <w:rsid w:val="00EC7077"/>
    <w:rsid w:val="00EC72E7"/>
    <w:rsid w:val="00EC793D"/>
    <w:rsid w:val="00EC7E7F"/>
    <w:rsid w:val="00EC7F02"/>
    <w:rsid w:val="00EC7F42"/>
    <w:rsid w:val="00ED0691"/>
    <w:rsid w:val="00ED0759"/>
    <w:rsid w:val="00ED0E13"/>
    <w:rsid w:val="00ED110D"/>
    <w:rsid w:val="00ED1119"/>
    <w:rsid w:val="00ED11C5"/>
    <w:rsid w:val="00ED11FB"/>
    <w:rsid w:val="00ED1273"/>
    <w:rsid w:val="00ED12CD"/>
    <w:rsid w:val="00ED13F5"/>
    <w:rsid w:val="00ED1489"/>
    <w:rsid w:val="00ED15B9"/>
    <w:rsid w:val="00ED19C3"/>
    <w:rsid w:val="00ED1A18"/>
    <w:rsid w:val="00ED1A3D"/>
    <w:rsid w:val="00ED1B67"/>
    <w:rsid w:val="00ED1BAB"/>
    <w:rsid w:val="00ED22D2"/>
    <w:rsid w:val="00ED2324"/>
    <w:rsid w:val="00ED23AA"/>
    <w:rsid w:val="00ED26E6"/>
    <w:rsid w:val="00ED28F9"/>
    <w:rsid w:val="00ED2AB0"/>
    <w:rsid w:val="00ED2C50"/>
    <w:rsid w:val="00ED2E10"/>
    <w:rsid w:val="00ED31D9"/>
    <w:rsid w:val="00ED3807"/>
    <w:rsid w:val="00ED3D08"/>
    <w:rsid w:val="00ED4050"/>
    <w:rsid w:val="00ED4174"/>
    <w:rsid w:val="00ED41F2"/>
    <w:rsid w:val="00ED45EE"/>
    <w:rsid w:val="00ED4972"/>
    <w:rsid w:val="00ED4E55"/>
    <w:rsid w:val="00ED5282"/>
    <w:rsid w:val="00ED54E4"/>
    <w:rsid w:val="00ED591F"/>
    <w:rsid w:val="00ED59C7"/>
    <w:rsid w:val="00ED5B76"/>
    <w:rsid w:val="00ED5C2E"/>
    <w:rsid w:val="00ED5CD2"/>
    <w:rsid w:val="00ED6006"/>
    <w:rsid w:val="00ED602B"/>
    <w:rsid w:val="00ED6036"/>
    <w:rsid w:val="00ED60E5"/>
    <w:rsid w:val="00ED6266"/>
    <w:rsid w:val="00ED62A3"/>
    <w:rsid w:val="00ED635B"/>
    <w:rsid w:val="00ED6503"/>
    <w:rsid w:val="00ED6988"/>
    <w:rsid w:val="00ED6AF6"/>
    <w:rsid w:val="00ED7629"/>
    <w:rsid w:val="00ED796A"/>
    <w:rsid w:val="00ED79BB"/>
    <w:rsid w:val="00ED7A20"/>
    <w:rsid w:val="00ED7B19"/>
    <w:rsid w:val="00ED7DDF"/>
    <w:rsid w:val="00EE0966"/>
    <w:rsid w:val="00EE0D1C"/>
    <w:rsid w:val="00EE116B"/>
    <w:rsid w:val="00EE1419"/>
    <w:rsid w:val="00EE1454"/>
    <w:rsid w:val="00EE1523"/>
    <w:rsid w:val="00EE16A1"/>
    <w:rsid w:val="00EE180F"/>
    <w:rsid w:val="00EE1D51"/>
    <w:rsid w:val="00EE2307"/>
    <w:rsid w:val="00EE2327"/>
    <w:rsid w:val="00EE23F0"/>
    <w:rsid w:val="00EE2612"/>
    <w:rsid w:val="00EE2809"/>
    <w:rsid w:val="00EE2BAA"/>
    <w:rsid w:val="00EE2D96"/>
    <w:rsid w:val="00EE30D6"/>
    <w:rsid w:val="00EE33D3"/>
    <w:rsid w:val="00EE373E"/>
    <w:rsid w:val="00EE3BF7"/>
    <w:rsid w:val="00EE3D70"/>
    <w:rsid w:val="00EE3DDA"/>
    <w:rsid w:val="00EE3E9B"/>
    <w:rsid w:val="00EE3F50"/>
    <w:rsid w:val="00EE3F69"/>
    <w:rsid w:val="00EE4032"/>
    <w:rsid w:val="00EE41DB"/>
    <w:rsid w:val="00EE43F2"/>
    <w:rsid w:val="00EE46CD"/>
    <w:rsid w:val="00EE49D4"/>
    <w:rsid w:val="00EE4F08"/>
    <w:rsid w:val="00EE52B1"/>
    <w:rsid w:val="00EE551F"/>
    <w:rsid w:val="00EE565F"/>
    <w:rsid w:val="00EE5864"/>
    <w:rsid w:val="00EE58D5"/>
    <w:rsid w:val="00EE59BA"/>
    <w:rsid w:val="00EE5E2E"/>
    <w:rsid w:val="00EE5E99"/>
    <w:rsid w:val="00EE5F7D"/>
    <w:rsid w:val="00EE6883"/>
    <w:rsid w:val="00EE6A4D"/>
    <w:rsid w:val="00EE7372"/>
    <w:rsid w:val="00EF0085"/>
    <w:rsid w:val="00EF0272"/>
    <w:rsid w:val="00EF0327"/>
    <w:rsid w:val="00EF0452"/>
    <w:rsid w:val="00EF04DE"/>
    <w:rsid w:val="00EF05FF"/>
    <w:rsid w:val="00EF0D95"/>
    <w:rsid w:val="00EF0E7A"/>
    <w:rsid w:val="00EF11AC"/>
    <w:rsid w:val="00EF15BE"/>
    <w:rsid w:val="00EF17BC"/>
    <w:rsid w:val="00EF1AE9"/>
    <w:rsid w:val="00EF1EFE"/>
    <w:rsid w:val="00EF21AA"/>
    <w:rsid w:val="00EF23D0"/>
    <w:rsid w:val="00EF2548"/>
    <w:rsid w:val="00EF269B"/>
    <w:rsid w:val="00EF2B42"/>
    <w:rsid w:val="00EF2BAC"/>
    <w:rsid w:val="00EF2C0E"/>
    <w:rsid w:val="00EF315D"/>
    <w:rsid w:val="00EF36A1"/>
    <w:rsid w:val="00EF39A5"/>
    <w:rsid w:val="00EF3C65"/>
    <w:rsid w:val="00EF3CC2"/>
    <w:rsid w:val="00EF3DD3"/>
    <w:rsid w:val="00EF409F"/>
    <w:rsid w:val="00EF41B6"/>
    <w:rsid w:val="00EF4B14"/>
    <w:rsid w:val="00EF4B83"/>
    <w:rsid w:val="00EF4CEF"/>
    <w:rsid w:val="00EF4DCD"/>
    <w:rsid w:val="00EF5300"/>
    <w:rsid w:val="00EF5321"/>
    <w:rsid w:val="00EF54BB"/>
    <w:rsid w:val="00EF5B00"/>
    <w:rsid w:val="00EF5F5B"/>
    <w:rsid w:val="00EF65F6"/>
    <w:rsid w:val="00EF666C"/>
    <w:rsid w:val="00EF67EA"/>
    <w:rsid w:val="00EF692B"/>
    <w:rsid w:val="00EF6A04"/>
    <w:rsid w:val="00EF6B00"/>
    <w:rsid w:val="00EF6B29"/>
    <w:rsid w:val="00EF6DCC"/>
    <w:rsid w:val="00EF74DF"/>
    <w:rsid w:val="00EF7626"/>
    <w:rsid w:val="00EF7A9A"/>
    <w:rsid w:val="00F0010C"/>
    <w:rsid w:val="00F00567"/>
    <w:rsid w:val="00F0071E"/>
    <w:rsid w:val="00F01112"/>
    <w:rsid w:val="00F01318"/>
    <w:rsid w:val="00F014BD"/>
    <w:rsid w:val="00F01D4D"/>
    <w:rsid w:val="00F01D4E"/>
    <w:rsid w:val="00F01E5C"/>
    <w:rsid w:val="00F01ED7"/>
    <w:rsid w:val="00F029BB"/>
    <w:rsid w:val="00F02A9F"/>
    <w:rsid w:val="00F02D48"/>
    <w:rsid w:val="00F02ECA"/>
    <w:rsid w:val="00F03063"/>
    <w:rsid w:val="00F031B6"/>
    <w:rsid w:val="00F033A9"/>
    <w:rsid w:val="00F033E5"/>
    <w:rsid w:val="00F037A4"/>
    <w:rsid w:val="00F03EBE"/>
    <w:rsid w:val="00F041C8"/>
    <w:rsid w:val="00F04518"/>
    <w:rsid w:val="00F04769"/>
    <w:rsid w:val="00F0483E"/>
    <w:rsid w:val="00F04E1D"/>
    <w:rsid w:val="00F05154"/>
    <w:rsid w:val="00F0639F"/>
    <w:rsid w:val="00F063BF"/>
    <w:rsid w:val="00F064B6"/>
    <w:rsid w:val="00F065CC"/>
    <w:rsid w:val="00F06720"/>
    <w:rsid w:val="00F06AD0"/>
    <w:rsid w:val="00F06D42"/>
    <w:rsid w:val="00F07421"/>
    <w:rsid w:val="00F076CC"/>
    <w:rsid w:val="00F07913"/>
    <w:rsid w:val="00F079F1"/>
    <w:rsid w:val="00F07BCD"/>
    <w:rsid w:val="00F104C0"/>
    <w:rsid w:val="00F10585"/>
    <w:rsid w:val="00F1063B"/>
    <w:rsid w:val="00F10930"/>
    <w:rsid w:val="00F10A1A"/>
    <w:rsid w:val="00F10CFD"/>
    <w:rsid w:val="00F10E5C"/>
    <w:rsid w:val="00F110FC"/>
    <w:rsid w:val="00F1168B"/>
    <w:rsid w:val="00F117AC"/>
    <w:rsid w:val="00F11821"/>
    <w:rsid w:val="00F11A1B"/>
    <w:rsid w:val="00F12A00"/>
    <w:rsid w:val="00F12CAB"/>
    <w:rsid w:val="00F12F7E"/>
    <w:rsid w:val="00F1312A"/>
    <w:rsid w:val="00F1327F"/>
    <w:rsid w:val="00F139DC"/>
    <w:rsid w:val="00F13EC9"/>
    <w:rsid w:val="00F13FEB"/>
    <w:rsid w:val="00F1426E"/>
    <w:rsid w:val="00F1446B"/>
    <w:rsid w:val="00F14937"/>
    <w:rsid w:val="00F14999"/>
    <w:rsid w:val="00F15157"/>
    <w:rsid w:val="00F151B1"/>
    <w:rsid w:val="00F15288"/>
    <w:rsid w:val="00F15358"/>
    <w:rsid w:val="00F156AA"/>
    <w:rsid w:val="00F15920"/>
    <w:rsid w:val="00F15BB5"/>
    <w:rsid w:val="00F1613F"/>
    <w:rsid w:val="00F16184"/>
    <w:rsid w:val="00F1622B"/>
    <w:rsid w:val="00F1633F"/>
    <w:rsid w:val="00F1691B"/>
    <w:rsid w:val="00F16B06"/>
    <w:rsid w:val="00F16FD2"/>
    <w:rsid w:val="00F17DE2"/>
    <w:rsid w:val="00F17E52"/>
    <w:rsid w:val="00F200B0"/>
    <w:rsid w:val="00F2024F"/>
    <w:rsid w:val="00F203B5"/>
    <w:rsid w:val="00F2041B"/>
    <w:rsid w:val="00F205BD"/>
    <w:rsid w:val="00F205C5"/>
    <w:rsid w:val="00F20642"/>
    <w:rsid w:val="00F2069E"/>
    <w:rsid w:val="00F20757"/>
    <w:rsid w:val="00F2078E"/>
    <w:rsid w:val="00F2084E"/>
    <w:rsid w:val="00F20DDA"/>
    <w:rsid w:val="00F2111D"/>
    <w:rsid w:val="00F21396"/>
    <w:rsid w:val="00F21429"/>
    <w:rsid w:val="00F214A5"/>
    <w:rsid w:val="00F21616"/>
    <w:rsid w:val="00F224BE"/>
    <w:rsid w:val="00F228F2"/>
    <w:rsid w:val="00F23A7C"/>
    <w:rsid w:val="00F23EE4"/>
    <w:rsid w:val="00F240B4"/>
    <w:rsid w:val="00F24126"/>
    <w:rsid w:val="00F245CB"/>
    <w:rsid w:val="00F248B9"/>
    <w:rsid w:val="00F24B95"/>
    <w:rsid w:val="00F24BDB"/>
    <w:rsid w:val="00F24E57"/>
    <w:rsid w:val="00F24E72"/>
    <w:rsid w:val="00F24F25"/>
    <w:rsid w:val="00F25604"/>
    <w:rsid w:val="00F257B3"/>
    <w:rsid w:val="00F25821"/>
    <w:rsid w:val="00F25977"/>
    <w:rsid w:val="00F25A36"/>
    <w:rsid w:val="00F25AB4"/>
    <w:rsid w:val="00F25F04"/>
    <w:rsid w:val="00F25F32"/>
    <w:rsid w:val="00F260A6"/>
    <w:rsid w:val="00F262F0"/>
    <w:rsid w:val="00F26D86"/>
    <w:rsid w:val="00F26FB7"/>
    <w:rsid w:val="00F270C3"/>
    <w:rsid w:val="00F27200"/>
    <w:rsid w:val="00F27713"/>
    <w:rsid w:val="00F27878"/>
    <w:rsid w:val="00F27B9A"/>
    <w:rsid w:val="00F27D06"/>
    <w:rsid w:val="00F27D77"/>
    <w:rsid w:val="00F301A9"/>
    <w:rsid w:val="00F303AE"/>
    <w:rsid w:val="00F304D5"/>
    <w:rsid w:val="00F308FC"/>
    <w:rsid w:val="00F30A5C"/>
    <w:rsid w:val="00F30BE0"/>
    <w:rsid w:val="00F30F83"/>
    <w:rsid w:val="00F3189C"/>
    <w:rsid w:val="00F32232"/>
    <w:rsid w:val="00F3253B"/>
    <w:rsid w:val="00F32773"/>
    <w:rsid w:val="00F33A77"/>
    <w:rsid w:val="00F33FD4"/>
    <w:rsid w:val="00F345B3"/>
    <w:rsid w:val="00F34845"/>
    <w:rsid w:val="00F34AAF"/>
    <w:rsid w:val="00F34FCD"/>
    <w:rsid w:val="00F34FD6"/>
    <w:rsid w:val="00F3534F"/>
    <w:rsid w:val="00F354E5"/>
    <w:rsid w:val="00F35600"/>
    <w:rsid w:val="00F356D6"/>
    <w:rsid w:val="00F35749"/>
    <w:rsid w:val="00F35BC6"/>
    <w:rsid w:val="00F35D3E"/>
    <w:rsid w:val="00F36501"/>
    <w:rsid w:val="00F36688"/>
    <w:rsid w:val="00F366C7"/>
    <w:rsid w:val="00F36847"/>
    <w:rsid w:val="00F36C2A"/>
    <w:rsid w:val="00F36D78"/>
    <w:rsid w:val="00F36D97"/>
    <w:rsid w:val="00F36E3D"/>
    <w:rsid w:val="00F375C4"/>
    <w:rsid w:val="00F37828"/>
    <w:rsid w:val="00F400D2"/>
    <w:rsid w:val="00F4026C"/>
    <w:rsid w:val="00F4029C"/>
    <w:rsid w:val="00F403C9"/>
    <w:rsid w:val="00F404D9"/>
    <w:rsid w:val="00F40C8E"/>
    <w:rsid w:val="00F40D4B"/>
    <w:rsid w:val="00F410B6"/>
    <w:rsid w:val="00F41369"/>
    <w:rsid w:val="00F41413"/>
    <w:rsid w:val="00F414D9"/>
    <w:rsid w:val="00F417CF"/>
    <w:rsid w:val="00F41C41"/>
    <w:rsid w:val="00F41C86"/>
    <w:rsid w:val="00F41CC6"/>
    <w:rsid w:val="00F41EC2"/>
    <w:rsid w:val="00F41FEA"/>
    <w:rsid w:val="00F42AF1"/>
    <w:rsid w:val="00F4325A"/>
    <w:rsid w:val="00F43547"/>
    <w:rsid w:val="00F43579"/>
    <w:rsid w:val="00F43666"/>
    <w:rsid w:val="00F439F5"/>
    <w:rsid w:val="00F43C5C"/>
    <w:rsid w:val="00F43CD9"/>
    <w:rsid w:val="00F43CE3"/>
    <w:rsid w:val="00F43E28"/>
    <w:rsid w:val="00F43EA1"/>
    <w:rsid w:val="00F4439D"/>
    <w:rsid w:val="00F44434"/>
    <w:rsid w:val="00F44999"/>
    <w:rsid w:val="00F44A39"/>
    <w:rsid w:val="00F44B69"/>
    <w:rsid w:val="00F45281"/>
    <w:rsid w:val="00F4559C"/>
    <w:rsid w:val="00F45620"/>
    <w:rsid w:val="00F46249"/>
    <w:rsid w:val="00F46824"/>
    <w:rsid w:val="00F46853"/>
    <w:rsid w:val="00F46A4F"/>
    <w:rsid w:val="00F46F5F"/>
    <w:rsid w:val="00F474C5"/>
    <w:rsid w:val="00F47855"/>
    <w:rsid w:val="00F47910"/>
    <w:rsid w:val="00F47BC5"/>
    <w:rsid w:val="00F47D23"/>
    <w:rsid w:val="00F50712"/>
    <w:rsid w:val="00F50F32"/>
    <w:rsid w:val="00F51384"/>
    <w:rsid w:val="00F51664"/>
    <w:rsid w:val="00F51E4A"/>
    <w:rsid w:val="00F52070"/>
    <w:rsid w:val="00F52087"/>
    <w:rsid w:val="00F520F9"/>
    <w:rsid w:val="00F5230B"/>
    <w:rsid w:val="00F524EB"/>
    <w:rsid w:val="00F525A0"/>
    <w:rsid w:val="00F52997"/>
    <w:rsid w:val="00F52A50"/>
    <w:rsid w:val="00F52A9A"/>
    <w:rsid w:val="00F52B6F"/>
    <w:rsid w:val="00F52EB8"/>
    <w:rsid w:val="00F53801"/>
    <w:rsid w:val="00F53899"/>
    <w:rsid w:val="00F539D3"/>
    <w:rsid w:val="00F54050"/>
    <w:rsid w:val="00F54121"/>
    <w:rsid w:val="00F542D9"/>
    <w:rsid w:val="00F54756"/>
    <w:rsid w:val="00F547D7"/>
    <w:rsid w:val="00F5484D"/>
    <w:rsid w:val="00F54BD9"/>
    <w:rsid w:val="00F54C36"/>
    <w:rsid w:val="00F54CE7"/>
    <w:rsid w:val="00F54D5A"/>
    <w:rsid w:val="00F54EFC"/>
    <w:rsid w:val="00F551FD"/>
    <w:rsid w:val="00F55207"/>
    <w:rsid w:val="00F5528E"/>
    <w:rsid w:val="00F55581"/>
    <w:rsid w:val="00F55782"/>
    <w:rsid w:val="00F558C4"/>
    <w:rsid w:val="00F55A87"/>
    <w:rsid w:val="00F55DDC"/>
    <w:rsid w:val="00F55E7A"/>
    <w:rsid w:val="00F55FE9"/>
    <w:rsid w:val="00F560E0"/>
    <w:rsid w:val="00F56343"/>
    <w:rsid w:val="00F56730"/>
    <w:rsid w:val="00F5683B"/>
    <w:rsid w:val="00F569A7"/>
    <w:rsid w:val="00F56FE2"/>
    <w:rsid w:val="00F57774"/>
    <w:rsid w:val="00F57883"/>
    <w:rsid w:val="00F579BC"/>
    <w:rsid w:val="00F57A11"/>
    <w:rsid w:val="00F57ACD"/>
    <w:rsid w:val="00F57C30"/>
    <w:rsid w:val="00F60290"/>
    <w:rsid w:val="00F60305"/>
    <w:rsid w:val="00F60377"/>
    <w:rsid w:val="00F60601"/>
    <w:rsid w:val="00F607C2"/>
    <w:rsid w:val="00F60937"/>
    <w:rsid w:val="00F60B46"/>
    <w:rsid w:val="00F61115"/>
    <w:rsid w:val="00F61A08"/>
    <w:rsid w:val="00F61F09"/>
    <w:rsid w:val="00F62288"/>
    <w:rsid w:val="00F624F6"/>
    <w:rsid w:val="00F62D72"/>
    <w:rsid w:val="00F62F7F"/>
    <w:rsid w:val="00F632B6"/>
    <w:rsid w:val="00F63360"/>
    <w:rsid w:val="00F6349D"/>
    <w:rsid w:val="00F6397C"/>
    <w:rsid w:val="00F644C5"/>
    <w:rsid w:val="00F645C5"/>
    <w:rsid w:val="00F64A88"/>
    <w:rsid w:val="00F64B65"/>
    <w:rsid w:val="00F64CB9"/>
    <w:rsid w:val="00F64E3F"/>
    <w:rsid w:val="00F650D4"/>
    <w:rsid w:val="00F6525F"/>
    <w:rsid w:val="00F6541B"/>
    <w:rsid w:val="00F655E0"/>
    <w:rsid w:val="00F65684"/>
    <w:rsid w:val="00F65771"/>
    <w:rsid w:val="00F65B69"/>
    <w:rsid w:val="00F65CB0"/>
    <w:rsid w:val="00F65CCE"/>
    <w:rsid w:val="00F66068"/>
    <w:rsid w:val="00F6678F"/>
    <w:rsid w:val="00F66BBA"/>
    <w:rsid w:val="00F670EA"/>
    <w:rsid w:val="00F6710A"/>
    <w:rsid w:val="00F67112"/>
    <w:rsid w:val="00F676B4"/>
    <w:rsid w:val="00F67868"/>
    <w:rsid w:val="00F67892"/>
    <w:rsid w:val="00F67921"/>
    <w:rsid w:val="00F67EBE"/>
    <w:rsid w:val="00F7024A"/>
    <w:rsid w:val="00F70779"/>
    <w:rsid w:val="00F70855"/>
    <w:rsid w:val="00F70E53"/>
    <w:rsid w:val="00F71E14"/>
    <w:rsid w:val="00F72E4D"/>
    <w:rsid w:val="00F732AA"/>
    <w:rsid w:val="00F736CC"/>
    <w:rsid w:val="00F73C4D"/>
    <w:rsid w:val="00F73D95"/>
    <w:rsid w:val="00F73EB4"/>
    <w:rsid w:val="00F74128"/>
    <w:rsid w:val="00F7428D"/>
    <w:rsid w:val="00F7431B"/>
    <w:rsid w:val="00F743CB"/>
    <w:rsid w:val="00F74575"/>
    <w:rsid w:val="00F745E2"/>
    <w:rsid w:val="00F748CC"/>
    <w:rsid w:val="00F74E27"/>
    <w:rsid w:val="00F75011"/>
    <w:rsid w:val="00F7504E"/>
    <w:rsid w:val="00F750AF"/>
    <w:rsid w:val="00F751A8"/>
    <w:rsid w:val="00F75724"/>
    <w:rsid w:val="00F75E4B"/>
    <w:rsid w:val="00F75FEE"/>
    <w:rsid w:val="00F76083"/>
    <w:rsid w:val="00F763D4"/>
    <w:rsid w:val="00F76452"/>
    <w:rsid w:val="00F76492"/>
    <w:rsid w:val="00F76F6B"/>
    <w:rsid w:val="00F76F7D"/>
    <w:rsid w:val="00F779E2"/>
    <w:rsid w:val="00F77A9D"/>
    <w:rsid w:val="00F77C0A"/>
    <w:rsid w:val="00F77ECF"/>
    <w:rsid w:val="00F77F5A"/>
    <w:rsid w:val="00F8038F"/>
    <w:rsid w:val="00F804A2"/>
    <w:rsid w:val="00F804BF"/>
    <w:rsid w:val="00F805DC"/>
    <w:rsid w:val="00F809A0"/>
    <w:rsid w:val="00F80A52"/>
    <w:rsid w:val="00F8178A"/>
    <w:rsid w:val="00F8180B"/>
    <w:rsid w:val="00F81E48"/>
    <w:rsid w:val="00F8223C"/>
    <w:rsid w:val="00F8249C"/>
    <w:rsid w:val="00F82504"/>
    <w:rsid w:val="00F829B9"/>
    <w:rsid w:val="00F82BE9"/>
    <w:rsid w:val="00F831B9"/>
    <w:rsid w:val="00F8322E"/>
    <w:rsid w:val="00F83352"/>
    <w:rsid w:val="00F83A56"/>
    <w:rsid w:val="00F83A64"/>
    <w:rsid w:val="00F84150"/>
    <w:rsid w:val="00F841B2"/>
    <w:rsid w:val="00F841D6"/>
    <w:rsid w:val="00F84229"/>
    <w:rsid w:val="00F845CC"/>
    <w:rsid w:val="00F84D0F"/>
    <w:rsid w:val="00F84E74"/>
    <w:rsid w:val="00F84F68"/>
    <w:rsid w:val="00F850E5"/>
    <w:rsid w:val="00F853CB"/>
    <w:rsid w:val="00F85697"/>
    <w:rsid w:val="00F85969"/>
    <w:rsid w:val="00F85B1D"/>
    <w:rsid w:val="00F85BF9"/>
    <w:rsid w:val="00F85C1B"/>
    <w:rsid w:val="00F86383"/>
    <w:rsid w:val="00F864B3"/>
    <w:rsid w:val="00F865B0"/>
    <w:rsid w:val="00F86984"/>
    <w:rsid w:val="00F86F17"/>
    <w:rsid w:val="00F86F3D"/>
    <w:rsid w:val="00F86F9B"/>
    <w:rsid w:val="00F870FE"/>
    <w:rsid w:val="00F87440"/>
    <w:rsid w:val="00F879E0"/>
    <w:rsid w:val="00F87AA3"/>
    <w:rsid w:val="00F87DC1"/>
    <w:rsid w:val="00F902C5"/>
    <w:rsid w:val="00F9043B"/>
    <w:rsid w:val="00F906CA"/>
    <w:rsid w:val="00F90982"/>
    <w:rsid w:val="00F909C0"/>
    <w:rsid w:val="00F90D79"/>
    <w:rsid w:val="00F90D9A"/>
    <w:rsid w:val="00F9135D"/>
    <w:rsid w:val="00F9159D"/>
    <w:rsid w:val="00F9202B"/>
    <w:rsid w:val="00F921FA"/>
    <w:rsid w:val="00F926BB"/>
    <w:rsid w:val="00F929D0"/>
    <w:rsid w:val="00F92EF4"/>
    <w:rsid w:val="00F93070"/>
    <w:rsid w:val="00F9355A"/>
    <w:rsid w:val="00F93D45"/>
    <w:rsid w:val="00F93DF1"/>
    <w:rsid w:val="00F93FF6"/>
    <w:rsid w:val="00F940D7"/>
    <w:rsid w:val="00F941E3"/>
    <w:rsid w:val="00F9421A"/>
    <w:rsid w:val="00F9456A"/>
    <w:rsid w:val="00F945D2"/>
    <w:rsid w:val="00F946AA"/>
    <w:rsid w:val="00F94DE3"/>
    <w:rsid w:val="00F94E13"/>
    <w:rsid w:val="00F94FD9"/>
    <w:rsid w:val="00F95026"/>
    <w:rsid w:val="00F9520D"/>
    <w:rsid w:val="00F95267"/>
    <w:rsid w:val="00F95532"/>
    <w:rsid w:val="00F95868"/>
    <w:rsid w:val="00F95A5D"/>
    <w:rsid w:val="00F95DB3"/>
    <w:rsid w:val="00F9603D"/>
    <w:rsid w:val="00F9609B"/>
    <w:rsid w:val="00F960E2"/>
    <w:rsid w:val="00F96201"/>
    <w:rsid w:val="00F96437"/>
    <w:rsid w:val="00F964E2"/>
    <w:rsid w:val="00F969DB"/>
    <w:rsid w:val="00F96B7D"/>
    <w:rsid w:val="00F96ED0"/>
    <w:rsid w:val="00F97038"/>
    <w:rsid w:val="00F97281"/>
    <w:rsid w:val="00F97355"/>
    <w:rsid w:val="00F973C1"/>
    <w:rsid w:val="00F978F5"/>
    <w:rsid w:val="00F97C1D"/>
    <w:rsid w:val="00F97EFA"/>
    <w:rsid w:val="00FA0B50"/>
    <w:rsid w:val="00FA0FC7"/>
    <w:rsid w:val="00FA14DC"/>
    <w:rsid w:val="00FA1561"/>
    <w:rsid w:val="00FA15B6"/>
    <w:rsid w:val="00FA17FC"/>
    <w:rsid w:val="00FA22F1"/>
    <w:rsid w:val="00FA242A"/>
    <w:rsid w:val="00FA2C89"/>
    <w:rsid w:val="00FA2DAA"/>
    <w:rsid w:val="00FA2E14"/>
    <w:rsid w:val="00FA2E3C"/>
    <w:rsid w:val="00FA2EEB"/>
    <w:rsid w:val="00FA3014"/>
    <w:rsid w:val="00FA3032"/>
    <w:rsid w:val="00FA31FF"/>
    <w:rsid w:val="00FA3284"/>
    <w:rsid w:val="00FA32CF"/>
    <w:rsid w:val="00FA3377"/>
    <w:rsid w:val="00FA361B"/>
    <w:rsid w:val="00FA3765"/>
    <w:rsid w:val="00FA387F"/>
    <w:rsid w:val="00FA388A"/>
    <w:rsid w:val="00FA3E51"/>
    <w:rsid w:val="00FA4074"/>
    <w:rsid w:val="00FA4127"/>
    <w:rsid w:val="00FA41C0"/>
    <w:rsid w:val="00FA42CA"/>
    <w:rsid w:val="00FA42F8"/>
    <w:rsid w:val="00FA4465"/>
    <w:rsid w:val="00FA448F"/>
    <w:rsid w:val="00FA45CE"/>
    <w:rsid w:val="00FA48E0"/>
    <w:rsid w:val="00FA4941"/>
    <w:rsid w:val="00FA4A2F"/>
    <w:rsid w:val="00FA4B46"/>
    <w:rsid w:val="00FA4E1F"/>
    <w:rsid w:val="00FA4F63"/>
    <w:rsid w:val="00FA51B0"/>
    <w:rsid w:val="00FA592B"/>
    <w:rsid w:val="00FA5BFA"/>
    <w:rsid w:val="00FA5EA4"/>
    <w:rsid w:val="00FA603F"/>
    <w:rsid w:val="00FA61B2"/>
    <w:rsid w:val="00FA628E"/>
    <w:rsid w:val="00FA660B"/>
    <w:rsid w:val="00FA670B"/>
    <w:rsid w:val="00FA6780"/>
    <w:rsid w:val="00FA6AAA"/>
    <w:rsid w:val="00FA6E39"/>
    <w:rsid w:val="00FA6F10"/>
    <w:rsid w:val="00FA75D8"/>
    <w:rsid w:val="00FA7BEC"/>
    <w:rsid w:val="00FA7C5A"/>
    <w:rsid w:val="00FA7E4B"/>
    <w:rsid w:val="00FB03C1"/>
    <w:rsid w:val="00FB0A72"/>
    <w:rsid w:val="00FB0CD4"/>
    <w:rsid w:val="00FB0EFA"/>
    <w:rsid w:val="00FB1182"/>
    <w:rsid w:val="00FB1232"/>
    <w:rsid w:val="00FB1273"/>
    <w:rsid w:val="00FB130A"/>
    <w:rsid w:val="00FB163C"/>
    <w:rsid w:val="00FB175C"/>
    <w:rsid w:val="00FB1770"/>
    <w:rsid w:val="00FB192A"/>
    <w:rsid w:val="00FB1A7A"/>
    <w:rsid w:val="00FB1D12"/>
    <w:rsid w:val="00FB24C3"/>
    <w:rsid w:val="00FB263C"/>
    <w:rsid w:val="00FB2663"/>
    <w:rsid w:val="00FB275E"/>
    <w:rsid w:val="00FB2880"/>
    <w:rsid w:val="00FB2957"/>
    <w:rsid w:val="00FB2CD3"/>
    <w:rsid w:val="00FB317A"/>
    <w:rsid w:val="00FB3690"/>
    <w:rsid w:val="00FB3B77"/>
    <w:rsid w:val="00FB3BD3"/>
    <w:rsid w:val="00FB40E6"/>
    <w:rsid w:val="00FB4272"/>
    <w:rsid w:val="00FB432C"/>
    <w:rsid w:val="00FB4EC2"/>
    <w:rsid w:val="00FB565D"/>
    <w:rsid w:val="00FB5C6B"/>
    <w:rsid w:val="00FB5E54"/>
    <w:rsid w:val="00FB5E84"/>
    <w:rsid w:val="00FB61FD"/>
    <w:rsid w:val="00FB6357"/>
    <w:rsid w:val="00FB6456"/>
    <w:rsid w:val="00FB6654"/>
    <w:rsid w:val="00FB6A5F"/>
    <w:rsid w:val="00FB6C02"/>
    <w:rsid w:val="00FB6FC5"/>
    <w:rsid w:val="00FB728C"/>
    <w:rsid w:val="00FB732A"/>
    <w:rsid w:val="00FB74BC"/>
    <w:rsid w:val="00FB7FEB"/>
    <w:rsid w:val="00FC04D8"/>
    <w:rsid w:val="00FC0784"/>
    <w:rsid w:val="00FC1945"/>
    <w:rsid w:val="00FC196B"/>
    <w:rsid w:val="00FC20E4"/>
    <w:rsid w:val="00FC2520"/>
    <w:rsid w:val="00FC2647"/>
    <w:rsid w:val="00FC2901"/>
    <w:rsid w:val="00FC2B59"/>
    <w:rsid w:val="00FC2EE4"/>
    <w:rsid w:val="00FC2F91"/>
    <w:rsid w:val="00FC2FFA"/>
    <w:rsid w:val="00FC30F9"/>
    <w:rsid w:val="00FC31E2"/>
    <w:rsid w:val="00FC331D"/>
    <w:rsid w:val="00FC332E"/>
    <w:rsid w:val="00FC3347"/>
    <w:rsid w:val="00FC3348"/>
    <w:rsid w:val="00FC3A1F"/>
    <w:rsid w:val="00FC3F40"/>
    <w:rsid w:val="00FC3FAA"/>
    <w:rsid w:val="00FC4331"/>
    <w:rsid w:val="00FC466C"/>
    <w:rsid w:val="00FC49CB"/>
    <w:rsid w:val="00FC4E60"/>
    <w:rsid w:val="00FC50E5"/>
    <w:rsid w:val="00FC5164"/>
    <w:rsid w:val="00FC5298"/>
    <w:rsid w:val="00FC52E7"/>
    <w:rsid w:val="00FC57A6"/>
    <w:rsid w:val="00FC5D37"/>
    <w:rsid w:val="00FC5E2E"/>
    <w:rsid w:val="00FC63F9"/>
    <w:rsid w:val="00FC671A"/>
    <w:rsid w:val="00FC6CB9"/>
    <w:rsid w:val="00FC6D1E"/>
    <w:rsid w:val="00FC75EF"/>
    <w:rsid w:val="00FC78AE"/>
    <w:rsid w:val="00FC7C40"/>
    <w:rsid w:val="00FC7C5C"/>
    <w:rsid w:val="00FC7C6A"/>
    <w:rsid w:val="00FC7F1A"/>
    <w:rsid w:val="00FD024D"/>
    <w:rsid w:val="00FD04C8"/>
    <w:rsid w:val="00FD07C5"/>
    <w:rsid w:val="00FD0FAC"/>
    <w:rsid w:val="00FD128D"/>
    <w:rsid w:val="00FD130B"/>
    <w:rsid w:val="00FD1447"/>
    <w:rsid w:val="00FD15DD"/>
    <w:rsid w:val="00FD1831"/>
    <w:rsid w:val="00FD18A0"/>
    <w:rsid w:val="00FD18BC"/>
    <w:rsid w:val="00FD1977"/>
    <w:rsid w:val="00FD1A92"/>
    <w:rsid w:val="00FD1BD9"/>
    <w:rsid w:val="00FD1EB3"/>
    <w:rsid w:val="00FD2521"/>
    <w:rsid w:val="00FD270A"/>
    <w:rsid w:val="00FD2916"/>
    <w:rsid w:val="00FD296B"/>
    <w:rsid w:val="00FD29D3"/>
    <w:rsid w:val="00FD2AA7"/>
    <w:rsid w:val="00FD326D"/>
    <w:rsid w:val="00FD3373"/>
    <w:rsid w:val="00FD34E3"/>
    <w:rsid w:val="00FD3834"/>
    <w:rsid w:val="00FD3AC0"/>
    <w:rsid w:val="00FD3CC1"/>
    <w:rsid w:val="00FD468A"/>
    <w:rsid w:val="00FD4932"/>
    <w:rsid w:val="00FD4D42"/>
    <w:rsid w:val="00FD528E"/>
    <w:rsid w:val="00FD56A8"/>
    <w:rsid w:val="00FD5784"/>
    <w:rsid w:val="00FD60FB"/>
    <w:rsid w:val="00FD65E2"/>
    <w:rsid w:val="00FD66E1"/>
    <w:rsid w:val="00FD680D"/>
    <w:rsid w:val="00FD6811"/>
    <w:rsid w:val="00FD6B39"/>
    <w:rsid w:val="00FD7147"/>
    <w:rsid w:val="00FD7213"/>
    <w:rsid w:val="00FD7348"/>
    <w:rsid w:val="00FD7395"/>
    <w:rsid w:val="00FD766E"/>
    <w:rsid w:val="00FD7724"/>
    <w:rsid w:val="00FD7733"/>
    <w:rsid w:val="00FD7832"/>
    <w:rsid w:val="00FD7A1C"/>
    <w:rsid w:val="00FD7B06"/>
    <w:rsid w:val="00FE0127"/>
    <w:rsid w:val="00FE0710"/>
    <w:rsid w:val="00FE0CE6"/>
    <w:rsid w:val="00FE15D0"/>
    <w:rsid w:val="00FE1659"/>
    <w:rsid w:val="00FE16B6"/>
    <w:rsid w:val="00FE1C54"/>
    <w:rsid w:val="00FE1DBC"/>
    <w:rsid w:val="00FE21AD"/>
    <w:rsid w:val="00FE2D7C"/>
    <w:rsid w:val="00FE36A9"/>
    <w:rsid w:val="00FE3951"/>
    <w:rsid w:val="00FE3FD1"/>
    <w:rsid w:val="00FE4201"/>
    <w:rsid w:val="00FE4232"/>
    <w:rsid w:val="00FE4480"/>
    <w:rsid w:val="00FE534F"/>
    <w:rsid w:val="00FE53EC"/>
    <w:rsid w:val="00FE5B45"/>
    <w:rsid w:val="00FE5BCA"/>
    <w:rsid w:val="00FE5C86"/>
    <w:rsid w:val="00FE5CC2"/>
    <w:rsid w:val="00FE65BE"/>
    <w:rsid w:val="00FE6A7E"/>
    <w:rsid w:val="00FE6FF0"/>
    <w:rsid w:val="00FE70AD"/>
    <w:rsid w:val="00FE746F"/>
    <w:rsid w:val="00FF038B"/>
    <w:rsid w:val="00FF0420"/>
    <w:rsid w:val="00FF0503"/>
    <w:rsid w:val="00FF0618"/>
    <w:rsid w:val="00FF0661"/>
    <w:rsid w:val="00FF0935"/>
    <w:rsid w:val="00FF0BE8"/>
    <w:rsid w:val="00FF0D2F"/>
    <w:rsid w:val="00FF0EDB"/>
    <w:rsid w:val="00FF12A9"/>
    <w:rsid w:val="00FF1351"/>
    <w:rsid w:val="00FF1B9E"/>
    <w:rsid w:val="00FF1FCF"/>
    <w:rsid w:val="00FF1FFC"/>
    <w:rsid w:val="00FF2051"/>
    <w:rsid w:val="00FF2539"/>
    <w:rsid w:val="00FF2A1A"/>
    <w:rsid w:val="00FF2F7F"/>
    <w:rsid w:val="00FF3393"/>
    <w:rsid w:val="00FF349C"/>
    <w:rsid w:val="00FF35D5"/>
    <w:rsid w:val="00FF3611"/>
    <w:rsid w:val="00FF3831"/>
    <w:rsid w:val="00FF38C7"/>
    <w:rsid w:val="00FF394A"/>
    <w:rsid w:val="00FF3AC6"/>
    <w:rsid w:val="00FF3B77"/>
    <w:rsid w:val="00FF3B88"/>
    <w:rsid w:val="00FF3BD3"/>
    <w:rsid w:val="00FF3E57"/>
    <w:rsid w:val="00FF44D3"/>
    <w:rsid w:val="00FF4534"/>
    <w:rsid w:val="00FF45CC"/>
    <w:rsid w:val="00FF4DC2"/>
    <w:rsid w:val="00FF4DD5"/>
    <w:rsid w:val="00FF5351"/>
    <w:rsid w:val="00FF537B"/>
    <w:rsid w:val="00FF546A"/>
    <w:rsid w:val="00FF5534"/>
    <w:rsid w:val="00FF5569"/>
    <w:rsid w:val="00FF5844"/>
    <w:rsid w:val="00FF59E1"/>
    <w:rsid w:val="00FF5BFC"/>
    <w:rsid w:val="00FF680F"/>
    <w:rsid w:val="00FF6926"/>
    <w:rsid w:val="00FF6CE3"/>
    <w:rsid w:val="00FF6F92"/>
    <w:rsid w:val="00FF707E"/>
    <w:rsid w:val="00FF71B4"/>
    <w:rsid w:val="00FF72DA"/>
    <w:rsid w:val="00FF73EA"/>
    <w:rsid w:val="00FF7681"/>
    <w:rsid w:val="00FF7740"/>
    <w:rsid w:val="00FF7945"/>
    <w:rsid w:val="00FF7A0B"/>
    <w:rsid w:val="00FF7A2E"/>
    <w:rsid w:val="00FF7BCF"/>
    <w:rsid w:val="00FF7CB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FB0D9"/>
  <w15:docId w15:val="{E5CB0FAA-F26C-4B27-8772-973451B08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바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F7870"/>
    <w:rPr>
      <w:rFonts w:ascii="굴림" w:eastAsia="굴림" w:hAnsi="굴림" w:cs="굴림"/>
      <w:sz w:val="24"/>
      <w:szCs w:val="24"/>
    </w:rPr>
  </w:style>
  <w:style w:type="paragraph" w:styleId="1">
    <w:name w:val="heading 1"/>
    <w:basedOn w:val="a"/>
    <w:next w:val="a"/>
    <w:link w:val="1Char"/>
    <w:uiPriority w:val="9"/>
    <w:qFormat/>
    <w:rsid w:val="00D76631"/>
    <w:pPr>
      <w:keepNext/>
      <w:outlineLvl w:val="0"/>
    </w:pPr>
    <w:rPr>
      <w:rFonts w:ascii="맑은 고딕" w:eastAsia="맑은 고딕" w:hAnsi="맑은 고딕"/>
      <w:sz w:val="28"/>
      <w:szCs w:val="28"/>
    </w:rPr>
  </w:style>
  <w:style w:type="paragraph" w:styleId="2">
    <w:name w:val="heading 2"/>
    <w:basedOn w:val="a"/>
    <w:link w:val="2Char"/>
    <w:uiPriority w:val="9"/>
    <w:qFormat/>
    <w:rsid w:val="00EB2591"/>
    <w:pPr>
      <w:spacing w:before="100" w:beforeAutospacing="1" w:after="100" w:afterAutospacing="1"/>
      <w:outlineLvl w:val="1"/>
    </w:pPr>
    <w:rPr>
      <w:rFonts w:ascii="Times New Roman" w:eastAsia="Times New Roman"/>
      <w:b/>
      <w:bCs/>
      <w:sz w:val="36"/>
      <w:szCs w:val="36"/>
      <w:lang w:val="x-none" w:eastAsia="x-none"/>
    </w:rPr>
  </w:style>
  <w:style w:type="paragraph" w:styleId="3">
    <w:name w:val="heading 3"/>
    <w:basedOn w:val="a"/>
    <w:next w:val="a"/>
    <w:link w:val="3Char"/>
    <w:uiPriority w:val="9"/>
    <w:qFormat/>
    <w:rsid w:val="00EB638B"/>
    <w:pPr>
      <w:keepNext/>
      <w:spacing w:before="240" w:after="60"/>
      <w:outlineLvl w:val="2"/>
    </w:pPr>
    <w:rPr>
      <w:rFonts w:ascii="Cambria" w:eastAsia="맑은 고딕" w:hAnsi="Cambria"/>
      <w:b/>
      <w:bCs/>
      <w:sz w:val="26"/>
      <w:szCs w:val="2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pPr>
      <w:adjustRightInd w:val="0"/>
    </w:pPr>
    <w:rPr>
      <w:rFonts w:ascii="Arial" w:hAnsi="Arial" w:cs="Arial"/>
      <w:color w:val="000000"/>
      <w:szCs w:val="22"/>
    </w:rPr>
  </w:style>
  <w:style w:type="character" w:styleId="a4">
    <w:name w:val="Hyperlink"/>
    <w:uiPriority w:val="99"/>
    <w:rPr>
      <w:color w:val="0000FF"/>
      <w:u w:val="single"/>
    </w:rPr>
  </w:style>
  <w:style w:type="paragraph" w:styleId="a5">
    <w:name w:val="header"/>
    <w:basedOn w:val="a"/>
    <w:link w:val="Char"/>
    <w:uiPriority w:val="99"/>
    <w:unhideWhenUsed/>
    <w:rsid w:val="007B4FFD"/>
    <w:pPr>
      <w:tabs>
        <w:tab w:val="center" w:pos="4680"/>
        <w:tab w:val="right" w:pos="9360"/>
      </w:tabs>
    </w:pPr>
    <w:rPr>
      <w:lang w:val="x-none" w:eastAsia="x-none"/>
    </w:rPr>
  </w:style>
  <w:style w:type="character" w:customStyle="1" w:styleId="Char">
    <w:name w:val="머리글 Char"/>
    <w:link w:val="a5"/>
    <w:uiPriority w:val="99"/>
    <w:rsid w:val="007B4FFD"/>
    <w:rPr>
      <w:rFonts w:ascii="바탕"/>
      <w:kern w:val="2"/>
      <w:szCs w:val="24"/>
    </w:rPr>
  </w:style>
  <w:style w:type="paragraph" w:styleId="a6">
    <w:name w:val="footer"/>
    <w:basedOn w:val="a"/>
    <w:link w:val="Char0"/>
    <w:uiPriority w:val="99"/>
    <w:unhideWhenUsed/>
    <w:rsid w:val="007B4FFD"/>
    <w:pPr>
      <w:tabs>
        <w:tab w:val="center" w:pos="4680"/>
        <w:tab w:val="right" w:pos="9360"/>
      </w:tabs>
    </w:pPr>
    <w:rPr>
      <w:lang w:val="x-none" w:eastAsia="x-none"/>
    </w:rPr>
  </w:style>
  <w:style w:type="character" w:customStyle="1" w:styleId="Char0">
    <w:name w:val="바닥글 Char"/>
    <w:link w:val="a6"/>
    <w:uiPriority w:val="99"/>
    <w:rsid w:val="007B4FFD"/>
    <w:rPr>
      <w:rFonts w:ascii="바탕"/>
      <w:kern w:val="2"/>
      <w:szCs w:val="24"/>
    </w:rPr>
  </w:style>
  <w:style w:type="paragraph" w:styleId="a7">
    <w:name w:val="Normal (Web)"/>
    <w:basedOn w:val="a"/>
    <w:uiPriority w:val="99"/>
    <w:unhideWhenUsed/>
    <w:rsid w:val="007B4FFD"/>
    <w:pPr>
      <w:spacing w:before="100" w:beforeAutospacing="1" w:after="100" w:afterAutospacing="1"/>
    </w:pPr>
    <w:rPr>
      <w:rFonts w:ascii="Times New Roman" w:eastAsia="Times New Roman"/>
    </w:rPr>
  </w:style>
  <w:style w:type="character" w:customStyle="1" w:styleId="apple-converted-space">
    <w:name w:val="apple-converted-space"/>
    <w:rsid w:val="007B4FFD"/>
  </w:style>
  <w:style w:type="character" w:styleId="a8">
    <w:name w:val="Emphasis"/>
    <w:uiPriority w:val="20"/>
    <w:qFormat/>
    <w:rsid w:val="007B4FFD"/>
    <w:rPr>
      <w:i/>
      <w:iCs/>
    </w:rPr>
  </w:style>
  <w:style w:type="character" w:customStyle="1" w:styleId="2Char">
    <w:name w:val="제목 2 Char"/>
    <w:link w:val="2"/>
    <w:uiPriority w:val="9"/>
    <w:rsid w:val="00EB2591"/>
    <w:rPr>
      <w:rFonts w:eastAsia="Times New Roman"/>
      <w:b/>
      <w:bCs/>
      <w:sz w:val="36"/>
      <w:szCs w:val="36"/>
    </w:rPr>
  </w:style>
  <w:style w:type="character" w:customStyle="1" w:styleId="mw-headline">
    <w:name w:val="mw-headline"/>
    <w:rsid w:val="00EB2591"/>
  </w:style>
  <w:style w:type="character" w:customStyle="1" w:styleId="editsection">
    <w:name w:val="editsection"/>
    <w:rsid w:val="00EB2591"/>
  </w:style>
  <w:style w:type="character" w:customStyle="1" w:styleId="3Char">
    <w:name w:val="제목 3 Char"/>
    <w:link w:val="3"/>
    <w:uiPriority w:val="9"/>
    <w:rsid w:val="00EB638B"/>
    <w:rPr>
      <w:rFonts w:ascii="Cambria" w:eastAsia="맑은 고딕" w:hAnsi="Cambria" w:cs="Times New Roman"/>
      <w:b/>
      <w:bCs/>
      <w:kern w:val="2"/>
      <w:sz w:val="26"/>
      <w:szCs w:val="26"/>
    </w:rPr>
  </w:style>
  <w:style w:type="paragraph" w:customStyle="1" w:styleId="Standard3">
    <w:name w:val="Standard+3"/>
    <w:basedOn w:val="a"/>
    <w:next w:val="a"/>
    <w:uiPriority w:val="99"/>
    <w:rsid w:val="00CB03E5"/>
    <w:pPr>
      <w:adjustRightInd w:val="0"/>
    </w:pPr>
    <w:rPr>
      <w:rFonts w:ascii="Arial" w:hAnsi="Arial" w:cs="Arial"/>
    </w:rPr>
  </w:style>
  <w:style w:type="paragraph" w:customStyle="1" w:styleId="norm">
    <w:name w:val="norm"/>
    <w:basedOn w:val="a"/>
    <w:rsid w:val="00C23EA1"/>
    <w:pPr>
      <w:spacing w:before="100" w:beforeAutospacing="1" w:after="100" w:afterAutospacing="1"/>
    </w:pPr>
    <w:rPr>
      <w:rFonts w:ascii="Times New Roman" w:eastAsia="Times New Roman"/>
    </w:rPr>
  </w:style>
  <w:style w:type="character" w:styleId="a9">
    <w:name w:val="annotation reference"/>
    <w:uiPriority w:val="99"/>
    <w:semiHidden/>
    <w:unhideWhenUsed/>
    <w:rsid w:val="00740270"/>
    <w:rPr>
      <w:sz w:val="16"/>
      <w:szCs w:val="16"/>
    </w:rPr>
  </w:style>
  <w:style w:type="paragraph" w:styleId="aa">
    <w:name w:val="annotation text"/>
    <w:basedOn w:val="a"/>
    <w:link w:val="Char1"/>
    <w:uiPriority w:val="99"/>
    <w:unhideWhenUsed/>
    <w:rsid w:val="00740270"/>
    <w:rPr>
      <w:szCs w:val="20"/>
      <w:lang w:val="x-none" w:eastAsia="x-none"/>
    </w:rPr>
  </w:style>
  <w:style w:type="character" w:customStyle="1" w:styleId="Char1">
    <w:name w:val="메모 텍스트 Char"/>
    <w:link w:val="aa"/>
    <w:uiPriority w:val="99"/>
    <w:rsid w:val="00740270"/>
    <w:rPr>
      <w:rFonts w:ascii="바탕"/>
      <w:kern w:val="2"/>
    </w:rPr>
  </w:style>
  <w:style w:type="paragraph" w:styleId="ab">
    <w:name w:val="annotation subject"/>
    <w:basedOn w:val="aa"/>
    <w:next w:val="aa"/>
    <w:link w:val="Char2"/>
    <w:uiPriority w:val="99"/>
    <w:semiHidden/>
    <w:unhideWhenUsed/>
    <w:rsid w:val="00740270"/>
    <w:rPr>
      <w:b/>
      <w:bCs/>
    </w:rPr>
  </w:style>
  <w:style w:type="character" w:customStyle="1" w:styleId="Char2">
    <w:name w:val="메모 주제 Char"/>
    <w:link w:val="ab"/>
    <w:uiPriority w:val="99"/>
    <w:semiHidden/>
    <w:rsid w:val="00740270"/>
    <w:rPr>
      <w:rFonts w:ascii="바탕"/>
      <w:b/>
      <w:bCs/>
      <w:kern w:val="2"/>
    </w:rPr>
  </w:style>
  <w:style w:type="paragraph" w:customStyle="1" w:styleId="2-21">
    <w:name w:val="중간 목록 2 - 강조색 21"/>
    <w:hidden/>
    <w:uiPriority w:val="99"/>
    <w:semiHidden/>
    <w:rsid w:val="00740270"/>
    <w:rPr>
      <w:rFonts w:ascii="바탕"/>
      <w:kern w:val="2"/>
      <w:szCs w:val="24"/>
    </w:rPr>
  </w:style>
  <w:style w:type="paragraph" w:styleId="ac">
    <w:name w:val="Balloon Text"/>
    <w:basedOn w:val="a"/>
    <w:link w:val="Char3"/>
    <w:uiPriority w:val="99"/>
    <w:semiHidden/>
    <w:unhideWhenUsed/>
    <w:rsid w:val="00740270"/>
    <w:rPr>
      <w:sz w:val="18"/>
      <w:szCs w:val="18"/>
      <w:lang w:val="x-none" w:eastAsia="x-none"/>
    </w:rPr>
  </w:style>
  <w:style w:type="character" w:customStyle="1" w:styleId="Char3">
    <w:name w:val="풍선 도움말 텍스트 Char"/>
    <w:link w:val="ac"/>
    <w:uiPriority w:val="99"/>
    <w:semiHidden/>
    <w:rsid w:val="00740270"/>
    <w:rPr>
      <w:rFonts w:ascii="굴림" w:eastAsia="굴림"/>
      <w:kern w:val="2"/>
      <w:sz w:val="18"/>
      <w:szCs w:val="18"/>
    </w:rPr>
  </w:style>
  <w:style w:type="character" w:customStyle="1" w:styleId="clsstaticdata">
    <w:name w:val="clsstaticdata"/>
    <w:rsid w:val="00114001"/>
  </w:style>
  <w:style w:type="paragraph" w:styleId="ad">
    <w:name w:val="Revision"/>
    <w:hidden/>
    <w:uiPriority w:val="99"/>
    <w:semiHidden/>
    <w:rsid w:val="005E432B"/>
    <w:rPr>
      <w:rFonts w:ascii="바탕"/>
      <w:kern w:val="2"/>
      <w:szCs w:val="24"/>
    </w:rPr>
  </w:style>
  <w:style w:type="paragraph" w:customStyle="1" w:styleId="EndNoteBibliographyTitle">
    <w:name w:val="EndNote Bibliography Title"/>
    <w:basedOn w:val="a"/>
    <w:link w:val="EndNoteBibliographyTitleChar"/>
    <w:rsid w:val="005E432B"/>
    <w:pPr>
      <w:jc w:val="center"/>
    </w:pPr>
    <w:rPr>
      <w:rFonts w:ascii="Times New Roman" w:hAnsi="Times New Roman" w:cs="Times New Roman"/>
      <w:noProof/>
      <w:sz w:val="22"/>
      <w:lang w:val="x-none" w:eastAsia="x-none"/>
    </w:rPr>
  </w:style>
  <w:style w:type="character" w:customStyle="1" w:styleId="EndNoteBibliographyTitleChar">
    <w:name w:val="EndNote Bibliography Title Char"/>
    <w:link w:val="EndNoteBibliographyTitle"/>
    <w:rsid w:val="005E432B"/>
    <w:rPr>
      <w:rFonts w:eastAsia="굴림"/>
      <w:noProof/>
      <w:sz w:val="22"/>
      <w:szCs w:val="24"/>
      <w:lang w:val="x-none" w:eastAsia="x-none"/>
    </w:rPr>
  </w:style>
  <w:style w:type="paragraph" w:customStyle="1" w:styleId="EndNoteBibliography">
    <w:name w:val="EndNote Bibliography"/>
    <w:basedOn w:val="a"/>
    <w:link w:val="EndNoteBibliographyChar"/>
    <w:rsid w:val="005E432B"/>
    <w:rPr>
      <w:rFonts w:ascii="Times New Roman" w:hAnsi="Times New Roman" w:cs="Times New Roman"/>
      <w:noProof/>
      <w:sz w:val="22"/>
      <w:lang w:val="x-none" w:eastAsia="x-none"/>
    </w:rPr>
  </w:style>
  <w:style w:type="character" w:customStyle="1" w:styleId="EndNoteBibliographyChar">
    <w:name w:val="EndNote Bibliography Char"/>
    <w:link w:val="EndNoteBibliography"/>
    <w:rsid w:val="005E432B"/>
    <w:rPr>
      <w:rFonts w:eastAsia="굴림"/>
      <w:noProof/>
      <w:sz w:val="22"/>
      <w:szCs w:val="24"/>
      <w:lang w:val="x-none" w:eastAsia="x-none"/>
    </w:rPr>
  </w:style>
  <w:style w:type="character" w:customStyle="1" w:styleId="body-bodyitalics">
    <w:name w:val="body-bodyitalics"/>
    <w:rsid w:val="006319D3"/>
  </w:style>
  <w:style w:type="character" w:styleId="ae">
    <w:name w:val="Strong"/>
    <w:uiPriority w:val="22"/>
    <w:qFormat/>
    <w:rsid w:val="00051250"/>
    <w:rPr>
      <w:b/>
      <w:bCs/>
    </w:rPr>
  </w:style>
  <w:style w:type="character" w:customStyle="1" w:styleId="1Char">
    <w:name w:val="제목 1 Char"/>
    <w:link w:val="1"/>
    <w:uiPriority w:val="9"/>
    <w:rsid w:val="00D76631"/>
    <w:rPr>
      <w:rFonts w:ascii="맑은 고딕" w:eastAsia="맑은 고딕" w:hAnsi="맑은 고딕" w:cs="Times New Roman"/>
      <w:kern w:val="2"/>
      <w:sz w:val="28"/>
      <w:szCs w:val="28"/>
    </w:rPr>
  </w:style>
  <w:style w:type="character" w:customStyle="1" w:styleId="current-selection">
    <w:name w:val="current-selection"/>
    <w:rsid w:val="00CD317A"/>
  </w:style>
  <w:style w:type="character" w:customStyle="1" w:styleId="af">
    <w:name w:val="_"/>
    <w:rsid w:val="00CD317A"/>
  </w:style>
  <w:style w:type="character" w:customStyle="1" w:styleId="enhanced-reference">
    <w:name w:val="enhanced-reference"/>
    <w:rsid w:val="00CD317A"/>
  </w:style>
  <w:style w:type="paragraph" w:customStyle="1" w:styleId="RSBodyText">
    <w:name w:val="RS_Body Text"/>
    <w:basedOn w:val="a"/>
    <w:rsid w:val="005B6435"/>
    <w:rPr>
      <w:rFonts w:ascii="Times New Roman" w:eastAsia="맑은 고딕"/>
      <w:lang w:eastAsia="en-US"/>
    </w:rPr>
  </w:style>
  <w:style w:type="character" w:customStyle="1" w:styleId="10">
    <w:name w:val="확인되지 않은 멘션1"/>
    <w:uiPriority w:val="99"/>
    <w:semiHidden/>
    <w:unhideWhenUsed/>
    <w:rsid w:val="00C369C7"/>
    <w:rPr>
      <w:color w:val="808080"/>
      <w:shd w:val="clear" w:color="auto" w:fill="E6E6E6"/>
    </w:rPr>
  </w:style>
  <w:style w:type="paragraph" w:styleId="af0">
    <w:name w:val="List Paragraph"/>
    <w:basedOn w:val="a"/>
    <w:uiPriority w:val="34"/>
    <w:qFormat/>
    <w:rsid w:val="00992224"/>
    <w:pPr>
      <w:ind w:leftChars="400" w:left="800"/>
    </w:pPr>
    <w:rPr>
      <w:rFonts w:ascii="Times New Roman"/>
      <w:szCs w:val="20"/>
      <w:lang w:eastAsia="en-US"/>
    </w:rPr>
  </w:style>
  <w:style w:type="character" w:styleId="af1">
    <w:name w:val="line number"/>
    <w:uiPriority w:val="99"/>
    <w:semiHidden/>
    <w:unhideWhenUsed/>
    <w:rsid w:val="005C1E00"/>
  </w:style>
  <w:style w:type="paragraph" w:customStyle="1" w:styleId="paragraph">
    <w:name w:val="paragraph"/>
    <w:basedOn w:val="a"/>
    <w:rsid w:val="00FE2D7C"/>
    <w:pPr>
      <w:spacing w:before="100" w:beforeAutospacing="1" w:after="100" w:afterAutospacing="1"/>
    </w:pPr>
  </w:style>
  <w:style w:type="character" w:customStyle="1" w:styleId="normaltextrun">
    <w:name w:val="normaltextrun"/>
    <w:basedOn w:val="a0"/>
    <w:rsid w:val="00FE2D7C"/>
  </w:style>
  <w:style w:type="character" w:customStyle="1" w:styleId="eop">
    <w:name w:val="eop"/>
    <w:basedOn w:val="a0"/>
    <w:rsid w:val="00FE2D7C"/>
  </w:style>
  <w:style w:type="character" w:customStyle="1" w:styleId="spellingerror">
    <w:name w:val="spellingerror"/>
    <w:basedOn w:val="a0"/>
    <w:rsid w:val="00FE2D7C"/>
  </w:style>
  <w:style w:type="character" w:styleId="af2">
    <w:name w:val="FollowedHyperlink"/>
    <w:uiPriority w:val="99"/>
    <w:semiHidden/>
    <w:unhideWhenUsed/>
    <w:rsid w:val="00C1493B"/>
    <w:rPr>
      <w:color w:val="954F72"/>
      <w:u w:val="single"/>
    </w:rPr>
  </w:style>
  <w:style w:type="paragraph" w:styleId="af3">
    <w:name w:val="Bibliography"/>
    <w:basedOn w:val="a"/>
    <w:next w:val="a"/>
    <w:uiPriority w:val="37"/>
    <w:unhideWhenUsed/>
    <w:rsid w:val="00B87D3B"/>
    <w:pPr>
      <w:spacing w:after="240"/>
    </w:pPr>
  </w:style>
  <w:style w:type="table" w:styleId="af4">
    <w:name w:val="Table Grid"/>
    <w:basedOn w:val="a1"/>
    <w:uiPriority w:val="59"/>
    <w:rsid w:val="007443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Unresolved Mention"/>
    <w:basedOn w:val="a0"/>
    <w:uiPriority w:val="99"/>
    <w:semiHidden/>
    <w:unhideWhenUsed/>
    <w:rsid w:val="00D56CFE"/>
    <w:rPr>
      <w:color w:val="605E5C"/>
      <w:shd w:val="clear" w:color="auto" w:fill="E1DFDD"/>
    </w:rPr>
  </w:style>
  <w:style w:type="paragraph" w:styleId="af6">
    <w:name w:val="caption"/>
    <w:basedOn w:val="a"/>
    <w:next w:val="a"/>
    <w:uiPriority w:val="35"/>
    <w:unhideWhenUsed/>
    <w:qFormat/>
    <w:rsid w:val="00BD41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0207">
      <w:bodyDiv w:val="1"/>
      <w:marLeft w:val="0"/>
      <w:marRight w:val="0"/>
      <w:marTop w:val="0"/>
      <w:marBottom w:val="0"/>
      <w:divBdr>
        <w:top w:val="none" w:sz="0" w:space="0" w:color="auto"/>
        <w:left w:val="none" w:sz="0" w:space="0" w:color="auto"/>
        <w:bottom w:val="none" w:sz="0" w:space="0" w:color="auto"/>
        <w:right w:val="none" w:sz="0" w:space="0" w:color="auto"/>
      </w:divBdr>
    </w:div>
    <w:div w:id="4677241">
      <w:bodyDiv w:val="1"/>
      <w:marLeft w:val="0"/>
      <w:marRight w:val="0"/>
      <w:marTop w:val="0"/>
      <w:marBottom w:val="0"/>
      <w:divBdr>
        <w:top w:val="none" w:sz="0" w:space="0" w:color="auto"/>
        <w:left w:val="none" w:sz="0" w:space="0" w:color="auto"/>
        <w:bottom w:val="none" w:sz="0" w:space="0" w:color="auto"/>
        <w:right w:val="none" w:sz="0" w:space="0" w:color="auto"/>
      </w:divBdr>
      <w:divsChild>
        <w:div w:id="1945920886">
          <w:marLeft w:val="0"/>
          <w:marRight w:val="0"/>
          <w:marTop w:val="0"/>
          <w:marBottom w:val="0"/>
          <w:divBdr>
            <w:top w:val="none" w:sz="0" w:space="0" w:color="auto"/>
            <w:left w:val="none" w:sz="0" w:space="0" w:color="auto"/>
            <w:bottom w:val="none" w:sz="0" w:space="0" w:color="auto"/>
            <w:right w:val="none" w:sz="0" w:space="0" w:color="auto"/>
          </w:divBdr>
          <w:divsChild>
            <w:div w:id="389496786">
              <w:marLeft w:val="0"/>
              <w:marRight w:val="0"/>
              <w:marTop w:val="0"/>
              <w:marBottom w:val="0"/>
              <w:divBdr>
                <w:top w:val="none" w:sz="0" w:space="0" w:color="auto"/>
                <w:left w:val="none" w:sz="0" w:space="0" w:color="auto"/>
                <w:bottom w:val="none" w:sz="0" w:space="0" w:color="auto"/>
                <w:right w:val="none" w:sz="0" w:space="0" w:color="auto"/>
              </w:divBdr>
              <w:divsChild>
                <w:div w:id="15135676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926436">
      <w:bodyDiv w:val="1"/>
      <w:marLeft w:val="0"/>
      <w:marRight w:val="0"/>
      <w:marTop w:val="0"/>
      <w:marBottom w:val="0"/>
      <w:divBdr>
        <w:top w:val="none" w:sz="0" w:space="0" w:color="auto"/>
        <w:left w:val="none" w:sz="0" w:space="0" w:color="auto"/>
        <w:bottom w:val="none" w:sz="0" w:space="0" w:color="auto"/>
        <w:right w:val="none" w:sz="0" w:space="0" w:color="auto"/>
      </w:divBdr>
      <w:divsChild>
        <w:div w:id="1157039491">
          <w:marLeft w:val="0"/>
          <w:marRight w:val="0"/>
          <w:marTop w:val="0"/>
          <w:marBottom w:val="0"/>
          <w:divBdr>
            <w:top w:val="none" w:sz="0" w:space="0" w:color="auto"/>
            <w:left w:val="none" w:sz="0" w:space="0" w:color="auto"/>
            <w:bottom w:val="none" w:sz="0" w:space="0" w:color="auto"/>
            <w:right w:val="none" w:sz="0" w:space="0" w:color="auto"/>
          </w:divBdr>
          <w:divsChild>
            <w:div w:id="1972711472">
              <w:marLeft w:val="0"/>
              <w:marRight w:val="0"/>
              <w:marTop w:val="0"/>
              <w:marBottom w:val="0"/>
              <w:divBdr>
                <w:top w:val="none" w:sz="0" w:space="0" w:color="auto"/>
                <w:left w:val="none" w:sz="0" w:space="0" w:color="auto"/>
                <w:bottom w:val="none" w:sz="0" w:space="0" w:color="auto"/>
                <w:right w:val="none" w:sz="0" w:space="0" w:color="auto"/>
              </w:divBdr>
              <w:divsChild>
                <w:div w:id="5332319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4253257">
      <w:bodyDiv w:val="1"/>
      <w:marLeft w:val="0"/>
      <w:marRight w:val="0"/>
      <w:marTop w:val="0"/>
      <w:marBottom w:val="0"/>
      <w:divBdr>
        <w:top w:val="none" w:sz="0" w:space="0" w:color="auto"/>
        <w:left w:val="none" w:sz="0" w:space="0" w:color="auto"/>
        <w:bottom w:val="none" w:sz="0" w:space="0" w:color="auto"/>
        <w:right w:val="none" w:sz="0" w:space="0" w:color="auto"/>
      </w:divBdr>
      <w:divsChild>
        <w:div w:id="86736350">
          <w:marLeft w:val="0"/>
          <w:marRight w:val="0"/>
          <w:marTop w:val="0"/>
          <w:marBottom w:val="0"/>
          <w:divBdr>
            <w:top w:val="none" w:sz="0" w:space="0" w:color="auto"/>
            <w:left w:val="none" w:sz="0" w:space="0" w:color="auto"/>
            <w:bottom w:val="none" w:sz="0" w:space="0" w:color="auto"/>
            <w:right w:val="none" w:sz="0" w:space="0" w:color="auto"/>
          </w:divBdr>
        </w:div>
        <w:div w:id="366836420">
          <w:marLeft w:val="0"/>
          <w:marRight w:val="0"/>
          <w:marTop w:val="0"/>
          <w:marBottom w:val="0"/>
          <w:divBdr>
            <w:top w:val="none" w:sz="0" w:space="0" w:color="auto"/>
            <w:left w:val="none" w:sz="0" w:space="0" w:color="auto"/>
            <w:bottom w:val="none" w:sz="0" w:space="0" w:color="auto"/>
            <w:right w:val="none" w:sz="0" w:space="0" w:color="auto"/>
          </w:divBdr>
        </w:div>
        <w:div w:id="430248389">
          <w:marLeft w:val="0"/>
          <w:marRight w:val="0"/>
          <w:marTop w:val="0"/>
          <w:marBottom w:val="0"/>
          <w:divBdr>
            <w:top w:val="none" w:sz="0" w:space="0" w:color="auto"/>
            <w:left w:val="none" w:sz="0" w:space="0" w:color="auto"/>
            <w:bottom w:val="none" w:sz="0" w:space="0" w:color="auto"/>
            <w:right w:val="none" w:sz="0" w:space="0" w:color="auto"/>
          </w:divBdr>
        </w:div>
        <w:div w:id="492570648">
          <w:marLeft w:val="0"/>
          <w:marRight w:val="0"/>
          <w:marTop w:val="0"/>
          <w:marBottom w:val="0"/>
          <w:divBdr>
            <w:top w:val="none" w:sz="0" w:space="0" w:color="auto"/>
            <w:left w:val="none" w:sz="0" w:space="0" w:color="auto"/>
            <w:bottom w:val="none" w:sz="0" w:space="0" w:color="auto"/>
            <w:right w:val="none" w:sz="0" w:space="0" w:color="auto"/>
          </w:divBdr>
        </w:div>
        <w:div w:id="552733475">
          <w:marLeft w:val="0"/>
          <w:marRight w:val="0"/>
          <w:marTop w:val="0"/>
          <w:marBottom w:val="0"/>
          <w:divBdr>
            <w:top w:val="none" w:sz="0" w:space="0" w:color="auto"/>
            <w:left w:val="none" w:sz="0" w:space="0" w:color="auto"/>
            <w:bottom w:val="none" w:sz="0" w:space="0" w:color="auto"/>
            <w:right w:val="none" w:sz="0" w:space="0" w:color="auto"/>
          </w:divBdr>
        </w:div>
        <w:div w:id="777599233">
          <w:marLeft w:val="0"/>
          <w:marRight w:val="0"/>
          <w:marTop w:val="0"/>
          <w:marBottom w:val="0"/>
          <w:divBdr>
            <w:top w:val="none" w:sz="0" w:space="0" w:color="auto"/>
            <w:left w:val="none" w:sz="0" w:space="0" w:color="auto"/>
            <w:bottom w:val="none" w:sz="0" w:space="0" w:color="auto"/>
            <w:right w:val="none" w:sz="0" w:space="0" w:color="auto"/>
          </w:divBdr>
        </w:div>
        <w:div w:id="827863003">
          <w:marLeft w:val="0"/>
          <w:marRight w:val="0"/>
          <w:marTop w:val="0"/>
          <w:marBottom w:val="0"/>
          <w:divBdr>
            <w:top w:val="none" w:sz="0" w:space="0" w:color="auto"/>
            <w:left w:val="none" w:sz="0" w:space="0" w:color="auto"/>
            <w:bottom w:val="none" w:sz="0" w:space="0" w:color="auto"/>
            <w:right w:val="none" w:sz="0" w:space="0" w:color="auto"/>
          </w:divBdr>
        </w:div>
        <w:div w:id="996692236">
          <w:marLeft w:val="0"/>
          <w:marRight w:val="0"/>
          <w:marTop w:val="0"/>
          <w:marBottom w:val="0"/>
          <w:divBdr>
            <w:top w:val="none" w:sz="0" w:space="0" w:color="auto"/>
            <w:left w:val="none" w:sz="0" w:space="0" w:color="auto"/>
            <w:bottom w:val="none" w:sz="0" w:space="0" w:color="auto"/>
            <w:right w:val="none" w:sz="0" w:space="0" w:color="auto"/>
          </w:divBdr>
        </w:div>
        <w:div w:id="1297180778">
          <w:marLeft w:val="0"/>
          <w:marRight w:val="0"/>
          <w:marTop w:val="0"/>
          <w:marBottom w:val="0"/>
          <w:divBdr>
            <w:top w:val="none" w:sz="0" w:space="0" w:color="auto"/>
            <w:left w:val="none" w:sz="0" w:space="0" w:color="auto"/>
            <w:bottom w:val="none" w:sz="0" w:space="0" w:color="auto"/>
            <w:right w:val="none" w:sz="0" w:space="0" w:color="auto"/>
          </w:divBdr>
        </w:div>
        <w:div w:id="1308706152">
          <w:marLeft w:val="0"/>
          <w:marRight w:val="0"/>
          <w:marTop w:val="0"/>
          <w:marBottom w:val="0"/>
          <w:divBdr>
            <w:top w:val="none" w:sz="0" w:space="0" w:color="auto"/>
            <w:left w:val="none" w:sz="0" w:space="0" w:color="auto"/>
            <w:bottom w:val="none" w:sz="0" w:space="0" w:color="auto"/>
            <w:right w:val="none" w:sz="0" w:space="0" w:color="auto"/>
          </w:divBdr>
        </w:div>
        <w:div w:id="1331903744">
          <w:marLeft w:val="0"/>
          <w:marRight w:val="0"/>
          <w:marTop w:val="0"/>
          <w:marBottom w:val="0"/>
          <w:divBdr>
            <w:top w:val="none" w:sz="0" w:space="0" w:color="auto"/>
            <w:left w:val="none" w:sz="0" w:space="0" w:color="auto"/>
            <w:bottom w:val="none" w:sz="0" w:space="0" w:color="auto"/>
            <w:right w:val="none" w:sz="0" w:space="0" w:color="auto"/>
          </w:divBdr>
        </w:div>
        <w:div w:id="1347094934">
          <w:marLeft w:val="0"/>
          <w:marRight w:val="0"/>
          <w:marTop w:val="0"/>
          <w:marBottom w:val="0"/>
          <w:divBdr>
            <w:top w:val="none" w:sz="0" w:space="0" w:color="auto"/>
            <w:left w:val="none" w:sz="0" w:space="0" w:color="auto"/>
            <w:bottom w:val="none" w:sz="0" w:space="0" w:color="auto"/>
            <w:right w:val="none" w:sz="0" w:space="0" w:color="auto"/>
          </w:divBdr>
        </w:div>
        <w:div w:id="1541549907">
          <w:marLeft w:val="0"/>
          <w:marRight w:val="0"/>
          <w:marTop w:val="0"/>
          <w:marBottom w:val="0"/>
          <w:divBdr>
            <w:top w:val="none" w:sz="0" w:space="0" w:color="auto"/>
            <w:left w:val="none" w:sz="0" w:space="0" w:color="auto"/>
            <w:bottom w:val="none" w:sz="0" w:space="0" w:color="auto"/>
            <w:right w:val="none" w:sz="0" w:space="0" w:color="auto"/>
          </w:divBdr>
        </w:div>
        <w:div w:id="1670988232">
          <w:marLeft w:val="0"/>
          <w:marRight w:val="0"/>
          <w:marTop w:val="0"/>
          <w:marBottom w:val="0"/>
          <w:divBdr>
            <w:top w:val="none" w:sz="0" w:space="0" w:color="auto"/>
            <w:left w:val="none" w:sz="0" w:space="0" w:color="auto"/>
            <w:bottom w:val="none" w:sz="0" w:space="0" w:color="auto"/>
            <w:right w:val="none" w:sz="0" w:space="0" w:color="auto"/>
          </w:divBdr>
        </w:div>
        <w:div w:id="1761019974">
          <w:marLeft w:val="0"/>
          <w:marRight w:val="0"/>
          <w:marTop w:val="0"/>
          <w:marBottom w:val="0"/>
          <w:divBdr>
            <w:top w:val="none" w:sz="0" w:space="0" w:color="auto"/>
            <w:left w:val="none" w:sz="0" w:space="0" w:color="auto"/>
            <w:bottom w:val="none" w:sz="0" w:space="0" w:color="auto"/>
            <w:right w:val="none" w:sz="0" w:space="0" w:color="auto"/>
          </w:divBdr>
        </w:div>
        <w:div w:id="1861818821">
          <w:marLeft w:val="0"/>
          <w:marRight w:val="0"/>
          <w:marTop w:val="0"/>
          <w:marBottom w:val="0"/>
          <w:divBdr>
            <w:top w:val="none" w:sz="0" w:space="0" w:color="auto"/>
            <w:left w:val="none" w:sz="0" w:space="0" w:color="auto"/>
            <w:bottom w:val="none" w:sz="0" w:space="0" w:color="auto"/>
            <w:right w:val="none" w:sz="0" w:space="0" w:color="auto"/>
          </w:divBdr>
        </w:div>
      </w:divsChild>
    </w:div>
    <w:div w:id="39019189">
      <w:bodyDiv w:val="1"/>
      <w:marLeft w:val="0"/>
      <w:marRight w:val="0"/>
      <w:marTop w:val="0"/>
      <w:marBottom w:val="0"/>
      <w:divBdr>
        <w:top w:val="none" w:sz="0" w:space="0" w:color="auto"/>
        <w:left w:val="none" w:sz="0" w:space="0" w:color="auto"/>
        <w:bottom w:val="none" w:sz="0" w:space="0" w:color="auto"/>
        <w:right w:val="none" w:sz="0" w:space="0" w:color="auto"/>
      </w:divBdr>
      <w:divsChild>
        <w:div w:id="1278758891">
          <w:marLeft w:val="0"/>
          <w:marRight w:val="0"/>
          <w:marTop w:val="0"/>
          <w:marBottom w:val="0"/>
          <w:divBdr>
            <w:top w:val="none" w:sz="0" w:space="0" w:color="auto"/>
            <w:left w:val="none" w:sz="0" w:space="0" w:color="auto"/>
            <w:bottom w:val="none" w:sz="0" w:space="0" w:color="auto"/>
            <w:right w:val="none" w:sz="0" w:space="0" w:color="auto"/>
          </w:divBdr>
          <w:divsChild>
            <w:div w:id="291597028">
              <w:marLeft w:val="0"/>
              <w:marRight w:val="0"/>
              <w:marTop w:val="0"/>
              <w:marBottom w:val="0"/>
              <w:divBdr>
                <w:top w:val="none" w:sz="0" w:space="0" w:color="auto"/>
                <w:left w:val="none" w:sz="0" w:space="0" w:color="auto"/>
                <w:bottom w:val="none" w:sz="0" w:space="0" w:color="auto"/>
                <w:right w:val="none" w:sz="0" w:space="0" w:color="auto"/>
              </w:divBdr>
              <w:divsChild>
                <w:div w:id="18930765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5642131">
      <w:bodyDiv w:val="1"/>
      <w:marLeft w:val="0"/>
      <w:marRight w:val="0"/>
      <w:marTop w:val="0"/>
      <w:marBottom w:val="0"/>
      <w:divBdr>
        <w:top w:val="none" w:sz="0" w:space="0" w:color="auto"/>
        <w:left w:val="none" w:sz="0" w:space="0" w:color="auto"/>
        <w:bottom w:val="none" w:sz="0" w:space="0" w:color="auto"/>
        <w:right w:val="none" w:sz="0" w:space="0" w:color="auto"/>
      </w:divBdr>
    </w:div>
    <w:div w:id="53819905">
      <w:bodyDiv w:val="1"/>
      <w:marLeft w:val="0"/>
      <w:marRight w:val="0"/>
      <w:marTop w:val="0"/>
      <w:marBottom w:val="0"/>
      <w:divBdr>
        <w:top w:val="none" w:sz="0" w:space="0" w:color="auto"/>
        <w:left w:val="none" w:sz="0" w:space="0" w:color="auto"/>
        <w:bottom w:val="none" w:sz="0" w:space="0" w:color="auto"/>
        <w:right w:val="none" w:sz="0" w:space="0" w:color="auto"/>
      </w:divBdr>
      <w:divsChild>
        <w:div w:id="686099824">
          <w:marLeft w:val="0"/>
          <w:marRight w:val="0"/>
          <w:marTop w:val="0"/>
          <w:marBottom w:val="0"/>
          <w:divBdr>
            <w:top w:val="none" w:sz="0" w:space="0" w:color="auto"/>
            <w:left w:val="none" w:sz="0" w:space="0" w:color="auto"/>
            <w:bottom w:val="none" w:sz="0" w:space="0" w:color="auto"/>
            <w:right w:val="none" w:sz="0" w:space="0" w:color="auto"/>
          </w:divBdr>
          <w:divsChild>
            <w:div w:id="691495060">
              <w:marLeft w:val="0"/>
              <w:marRight w:val="0"/>
              <w:marTop w:val="0"/>
              <w:marBottom w:val="0"/>
              <w:divBdr>
                <w:top w:val="none" w:sz="0" w:space="0" w:color="auto"/>
                <w:left w:val="none" w:sz="0" w:space="0" w:color="auto"/>
                <w:bottom w:val="none" w:sz="0" w:space="0" w:color="auto"/>
                <w:right w:val="none" w:sz="0" w:space="0" w:color="auto"/>
              </w:divBdr>
              <w:divsChild>
                <w:div w:id="7809577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6516135">
      <w:bodyDiv w:val="1"/>
      <w:marLeft w:val="0"/>
      <w:marRight w:val="0"/>
      <w:marTop w:val="0"/>
      <w:marBottom w:val="0"/>
      <w:divBdr>
        <w:top w:val="none" w:sz="0" w:space="0" w:color="auto"/>
        <w:left w:val="none" w:sz="0" w:space="0" w:color="auto"/>
        <w:bottom w:val="none" w:sz="0" w:space="0" w:color="auto"/>
        <w:right w:val="none" w:sz="0" w:space="0" w:color="auto"/>
      </w:divBdr>
      <w:divsChild>
        <w:div w:id="202140476">
          <w:marLeft w:val="0"/>
          <w:marRight w:val="0"/>
          <w:marTop w:val="0"/>
          <w:marBottom w:val="0"/>
          <w:divBdr>
            <w:top w:val="none" w:sz="0" w:space="0" w:color="auto"/>
            <w:left w:val="none" w:sz="0" w:space="0" w:color="auto"/>
            <w:bottom w:val="none" w:sz="0" w:space="0" w:color="auto"/>
            <w:right w:val="none" w:sz="0" w:space="0" w:color="auto"/>
          </w:divBdr>
          <w:divsChild>
            <w:div w:id="1271234322">
              <w:marLeft w:val="0"/>
              <w:marRight w:val="0"/>
              <w:marTop w:val="0"/>
              <w:marBottom w:val="0"/>
              <w:divBdr>
                <w:top w:val="none" w:sz="0" w:space="0" w:color="auto"/>
                <w:left w:val="none" w:sz="0" w:space="0" w:color="auto"/>
                <w:bottom w:val="none" w:sz="0" w:space="0" w:color="auto"/>
                <w:right w:val="none" w:sz="0" w:space="0" w:color="auto"/>
              </w:divBdr>
              <w:divsChild>
                <w:div w:id="11879857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687044">
      <w:bodyDiv w:val="1"/>
      <w:marLeft w:val="0"/>
      <w:marRight w:val="0"/>
      <w:marTop w:val="0"/>
      <w:marBottom w:val="0"/>
      <w:divBdr>
        <w:top w:val="none" w:sz="0" w:space="0" w:color="auto"/>
        <w:left w:val="none" w:sz="0" w:space="0" w:color="auto"/>
        <w:bottom w:val="none" w:sz="0" w:space="0" w:color="auto"/>
        <w:right w:val="none" w:sz="0" w:space="0" w:color="auto"/>
      </w:divBdr>
      <w:divsChild>
        <w:div w:id="1670982452">
          <w:marLeft w:val="0"/>
          <w:marRight w:val="0"/>
          <w:marTop w:val="0"/>
          <w:marBottom w:val="0"/>
          <w:divBdr>
            <w:top w:val="none" w:sz="0" w:space="0" w:color="auto"/>
            <w:left w:val="none" w:sz="0" w:space="0" w:color="auto"/>
            <w:bottom w:val="none" w:sz="0" w:space="0" w:color="auto"/>
            <w:right w:val="none" w:sz="0" w:space="0" w:color="auto"/>
          </w:divBdr>
          <w:divsChild>
            <w:div w:id="2106881892">
              <w:marLeft w:val="0"/>
              <w:marRight w:val="0"/>
              <w:marTop w:val="0"/>
              <w:marBottom w:val="0"/>
              <w:divBdr>
                <w:top w:val="none" w:sz="0" w:space="0" w:color="auto"/>
                <w:left w:val="none" w:sz="0" w:space="0" w:color="auto"/>
                <w:bottom w:val="none" w:sz="0" w:space="0" w:color="auto"/>
                <w:right w:val="none" w:sz="0" w:space="0" w:color="auto"/>
              </w:divBdr>
              <w:divsChild>
                <w:div w:id="14695458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226009">
      <w:bodyDiv w:val="1"/>
      <w:marLeft w:val="0"/>
      <w:marRight w:val="0"/>
      <w:marTop w:val="0"/>
      <w:marBottom w:val="0"/>
      <w:divBdr>
        <w:top w:val="none" w:sz="0" w:space="0" w:color="auto"/>
        <w:left w:val="none" w:sz="0" w:space="0" w:color="auto"/>
        <w:bottom w:val="none" w:sz="0" w:space="0" w:color="auto"/>
        <w:right w:val="none" w:sz="0" w:space="0" w:color="auto"/>
      </w:divBdr>
    </w:div>
    <w:div w:id="66613703">
      <w:bodyDiv w:val="1"/>
      <w:marLeft w:val="0"/>
      <w:marRight w:val="0"/>
      <w:marTop w:val="0"/>
      <w:marBottom w:val="0"/>
      <w:divBdr>
        <w:top w:val="none" w:sz="0" w:space="0" w:color="auto"/>
        <w:left w:val="none" w:sz="0" w:space="0" w:color="auto"/>
        <w:bottom w:val="none" w:sz="0" w:space="0" w:color="auto"/>
        <w:right w:val="none" w:sz="0" w:space="0" w:color="auto"/>
      </w:divBdr>
    </w:div>
    <w:div w:id="69625335">
      <w:bodyDiv w:val="1"/>
      <w:marLeft w:val="0"/>
      <w:marRight w:val="0"/>
      <w:marTop w:val="0"/>
      <w:marBottom w:val="0"/>
      <w:divBdr>
        <w:top w:val="none" w:sz="0" w:space="0" w:color="auto"/>
        <w:left w:val="none" w:sz="0" w:space="0" w:color="auto"/>
        <w:bottom w:val="none" w:sz="0" w:space="0" w:color="auto"/>
        <w:right w:val="none" w:sz="0" w:space="0" w:color="auto"/>
      </w:divBdr>
    </w:div>
    <w:div w:id="101267235">
      <w:bodyDiv w:val="1"/>
      <w:marLeft w:val="0"/>
      <w:marRight w:val="0"/>
      <w:marTop w:val="0"/>
      <w:marBottom w:val="0"/>
      <w:divBdr>
        <w:top w:val="none" w:sz="0" w:space="0" w:color="auto"/>
        <w:left w:val="none" w:sz="0" w:space="0" w:color="auto"/>
        <w:bottom w:val="none" w:sz="0" w:space="0" w:color="auto"/>
        <w:right w:val="none" w:sz="0" w:space="0" w:color="auto"/>
      </w:divBdr>
    </w:div>
    <w:div w:id="124008306">
      <w:bodyDiv w:val="1"/>
      <w:marLeft w:val="0"/>
      <w:marRight w:val="0"/>
      <w:marTop w:val="0"/>
      <w:marBottom w:val="0"/>
      <w:divBdr>
        <w:top w:val="none" w:sz="0" w:space="0" w:color="auto"/>
        <w:left w:val="none" w:sz="0" w:space="0" w:color="auto"/>
        <w:bottom w:val="none" w:sz="0" w:space="0" w:color="auto"/>
        <w:right w:val="none" w:sz="0" w:space="0" w:color="auto"/>
      </w:divBdr>
      <w:divsChild>
        <w:div w:id="993610063">
          <w:marLeft w:val="0"/>
          <w:marRight w:val="0"/>
          <w:marTop w:val="0"/>
          <w:marBottom w:val="0"/>
          <w:divBdr>
            <w:top w:val="none" w:sz="0" w:space="0" w:color="auto"/>
            <w:left w:val="none" w:sz="0" w:space="0" w:color="auto"/>
            <w:bottom w:val="none" w:sz="0" w:space="0" w:color="auto"/>
            <w:right w:val="none" w:sz="0" w:space="0" w:color="auto"/>
          </w:divBdr>
          <w:divsChild>
            <w:div w:id="1283419372">
              <w:marLeft w:val="0"/>
              <w:marRight w:val="0"/>
              <w:marTop w:val="0"/>
              <w:marBottom w:val="0"/>
              <w:divBdr>
                <w:top w:val="none" w:sz="0" w:space="0" w:color="auto"/>
                <w:left w:val="none" w:sz="0" w:space="0" w:color="auto"/>
                <w:bottom w:val="none" w:sz="0" w:space="0" w:color="auto"/>
                <w:right w:val="none" w:sz="0" w:space="0" w:color="auto"/>
              </w:divBdr>
              <w:divsChild>
                <w:div w:id="6093628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9053480">
      <w:bodyDiv w:val="1"/>
      <w:marLeft w:val="0"/>
      <w:marRight w:val="0"/>
      <w:marTop w:val="0"/>
      <w:marBottom w:val="0"/>
      <w:divBdr>
        <w:top w:val="none" w:sz="0" w:space="0" w:color="auto"/>
        <w:left w:val="none" w:sz="0" w:space="0" w:color="auto"/>
        <w:bottom w:val="none" w:sz="0" w:space="0" w:color="auto"/>
        <w:right w:val="none" w:sz="0" w:space="0" w:color="auto"/>
      </w:divBdr>
      <w:divsChild>
        <w:div w:id="518664979">
          <w:marLeft w:val="0"/>
          <w:marRight w:val="0"/>
          <w:marTop w:val="0"/>
          <w:marBottom w:val="0"/>
          <w:divBdr>
            <w:top w:val="none" w:sz="0" w:space="0" w:color="auto"/>
            <w:left w:val="none" w:sz="0" w:space="0" w:color="auto"/>
            <w:bottom w:val="none" w:sz="0" w:space="0" w:color="auto"/>
            <w:right w:val="none" w:sz="0" w:space="0" w:color="auto"/>
          </w:divBdr>
        </w:div>
        <w:div w:id="635066070">
          <w:marLeft w:val="0"/>
          <w:marRight w:val="0"/>
          <w:marTop w:val="0"/>
          <w:marBottom w:val="0"/>
          <w:divBdr>
            <w:top w:val="none" w:sz="0" w:space="0" w:color="auto"/>
            <w:left w:val="none" w:sz="0" w:space="0" w:color="auto"/>
            <w:bottom w:val="none" w:sz="0" w:space="0" w:color="auto"/>
            <w:right w:val="none" w:sz="0" w:space="0" w:color="auto"/>
          </w:divBdr>
        </w:div>
        <w:div w:id="811168286">
          <w:marLeft w:val="0"/>
          <w:marRight w:val="0"/>
          <w:marTop w:val="0"/>
          <w:marBottom w:val="0"/>
          <w:divBdr>
            <w:top w:val="none" w:sz="0" w:space="0" w:color="auto"/>
            <w:left w:val="none" w:sz="0" w:space="0" w:color="auto"/>
            <w:bottom w:val="none" w:sz="0" w:space="0" w:color="auto"/>
            <w:right w:val="none" w:sz="0" w:space="0" w:color="auto"/>
          </w:divBdr>
        </w:div>
        <w:div w:id="2005163499">
          <w:marLeft w:val="0"/>
          <w:marRight w:val="0"/>
          <w:marTop w:val="0"/>
          <w:marBottom w:val="0"/>
          <w:divBdr>
            <w:top w:val="none" w:sz="0" w:space="0" w:color="auto"/>
            <w:left w:val="none" w:sz="0" w:space="0" w:color="auto"/>
            <w:bottom w:val="none" w:sz="0" w:space="0" w:color="auto"/>
            <w:right w:val="none" w:sz="0" w:space="0" w:color="auto"/>
          </w:divBdr>
        </w:div>
      </w:divsChild>
    </w:div>
    <w:div w:id="141852021">
      <w:bodyDiv w:val="1"/>
      <w:marLeft w:val="0"/>
      <w:marRight w:val="0"/>
      <w:marTop w:val="0"/>
      <w:marBottom w:val="0"/>
      <w:divBdr>
        <w:top w:val="none" w:sz="0" w:space="0" w:color="auto"/>
        <w:left w:val="none" w:sz="0" w:space="0" w:color="auto"/>
        <w:bottom w:val="none" w:sz="0" w:space="0" w:color="auto"/>
        <w:right w:val="none" w:sz="0" w:space="0" w:color="auto"/>
      </w:divBdr>
      <w:divsChild>
        <w:div w:id="32074493">
          <w:marLeft w:val="0"/>
          <w:marRight w:val="0"/>
          <w:marTop w:val="0"/>
          <w:marBottom w:val="0"/>
          <w:divBdr>
            <w:top w:val="none" w:sz="0" w:space="0" w:color="auto"/>
            <w:left w:val="none" w:sz="0" w:space="0" w:color="auto"/>
            <w:bottom w:val="none" w:sz="0" w:space="0" w:color="auto"/>
            <w:right w:val="none" w:sz="0" w:space="0" w:color="auto"/>
          </w:divBdr>
        </w:div>
        <w:div w:id="351953609">
          <w:marLeft w:val="0"/>
          <w:marRight w:val="0"/>
          <w:marTop w:val="0"/>
          <w:marBottom w:val="0"/>
          <w:divBdr>
            <w:top w:val="none" w:sz="0" w:space="0" w:color="auto"/>
            <w:left w:val="none" w:sz="0" w:space="0" w:color="auto"/>
            <w:bottom w:val="none" w:sz="0" w:space="0" w:color="auto"/>
            <w:right w:val="none" w:sz="0" w:space="0" w:color="auto"/>
          </w:divBdr>
        </w:div>
        <w:div w:id="1365205679">
          <w:marLeft w:val="0"/>
          <w:marRight w:val="0"/>
          <w:marTop w:val="0"/>
          <w:marBottom w:val="0"/>
          <w:divBdr>
            <w:top w:val="none" w:sz="0" w:space="0" w:color="auto"/>
            <w:left w:val="none" w:sz="0" w:space="0" w:color="auto"/>
            <w:bottom w:val="none" w:sz="0" w:space="0" w:color="auto"/>
            <w:right w:val="none" w:sz="0" w:space="0" w:color="auto"/>
          </w:divBdr>
        </w:div>
        <w:div w:id="1368068499">
          <w:marLeft w:val="0"/>
          <w:marRight w:val="0"/>
          <w:marTop w:val="0"/>
          <w:marBottom w:val="0"/>
          <w:divBdr>
            <w:top w:val="none" w:sz="0" w:space="0" w:color="auto"/>
            <w:left w:val="none" w:sz="0" w:space="0" w:color="auto"/>
            <w:bottom w:val="none" w:sz="0" w:space="0" w:color="auto"/>
            <w:right w:val="none" w:sz="0" w:space="0" w:color="auto"/>
          </w:divBdr>
        </w:div>
        <w:div w:id="1374190727">
          <w:marLeft w:val="0"/>
          <w:marRight w:val="0"/>
          <w:marTop w:val="0"/>
          <w:marBottom w:val="0"/>
          <w:divBdr>
            <w:top w:val="none" w:sz="0" w:space="0" w:color="auto"/>
            <w:left w:val="none" w:sz="0" w:space="0" w:color="auto"/>
            <w:bottom w:val="none" w:sz="0" w:space="0" w:color="auto"/>
            <w:right w:val="none" w:sz="0" w:space="0" w:color="auto"/>
          </w:divBdr>
        </w:div>
        <w:div w:id="1379279401">
          <w:marLeft w:val="0"/>
          <w:marRight w:val="0"/>
          <w:marTop w:val="0"/>
          <w:marBottom w:val="0"/>
          <w:divBdr>
            <w:top w:val="none" w:sz="0" w:space="0" w:color="auto"/>
            <w:left w:val="none" w:sz="0" w:space="0" w:color="auto"/>
            <w:bottom w:val="none" w:sz="0" w:space="0" w:color="auto"/>
            <w:right w:val="none" w:sz="0" w:space="0" w:color="auto"/>
          </w:divBdr>
        </w:div>
        <w:div w:id="1415515346">
          <w:marLeft w:val="0"/>
          <w:marRight w:val="0"/>
          <w:marTop w:val="0"/>
          <w:marBottom w:val="0"/>
          <w:divBdr>
            <w:top w:val="none" w:sz="0" w:space="0" w:color="auto"/>
            <w:left w:val="none" w:sz="0" w:space="0" w:color="auto"/>
            <w:bottom w:val="none" w:sz="0" w:space="0" w:color="auto"/>
            <w:right w:val="none" w:sz="0" w:space="0" w:color="auto"/>
          </w:divBdr>
        </w:div>
        <w:div w:id="1656253410">
          <w:marLeft w:val="0"/>
          <w:marRight w:val="0"/>
          <w:marTop w:val="0"/>
          <w:marBottom w:val="0"/>
          <w:divBdr>
            <w:top w:val="none" w:sz="0" w:space="0" w:color="auto"/>
            <w:left w:val="none" w:sz="0" w:space="0" w:color="auto"/>
            <w:bottom w:val="none" w:sz="0" w:space="0" w:color="auto"/>
            <w:right w:val="none" w:sz="0" w:space="0" w:color="auto"/>
          </w:divBdr>
        </w:div>
        <w:div w:id="1730617281">
          <w:marLeft w:val="0"/>
          <w:marRight w:val="0"/>
          <w:marTop w:val="0"/>
          <w:marBottom w:val="0"/>
          <w:divBdr>
            <w:top w:val="none" w:sz="0" w:space="0" w:color="auto"/>
            <w:left w:val="none" w:sz="0" w:space="0" w:color="auto"/>
            <w:bottom w:val="none" w:sz="0" w:space="0" w:color="auto"/>
            <w:right w:val="none" w:sz="0" w:space="0" w:color="auto"/>
          </w:divBdr>
        </w:div>
        <w:div w:id="1755393544">
          <w:marLeft w:val="0"/>
          <w:marRight w:val="0"/>
          <w:marTop w:val="0"/>
          <w:marBottom w:val="0"/>
          <w:divBdr>
            <w:top w:val="none" w:sz="0" w:space="0" w:color="auto"/>
            <w:left w:val="none" w:sz="0" w:space="0" w:color="auto"/>
            <w:bottom w:val="none" w:sz="0" w:space="0" w:color="auto"/>
            <w:right w:val="none" w:sz="0" w:space="0" w:color="auto"/>
          </w:divBdr>
        </w:div>
        <w:div w:id="1936206003">
          <w:marLeft w:val="0"/>
          <w:marRight w:val="0"/>
          <w:marTop w:val="0"/>
          <w:marBottom w:val="0"/>
          <w:divBdr>
            <w:top w:val="none" w:sz="0" w:space="0" w:color="auto"/>
            <w:left w:val="none" w:sz="0" w:space="0" w:color="auto"/>
            <w:bottom w:val="none" w:sz="0" w:space="0" w:color="auto"/>
            <w:right w:val="none" w:sz="0" w:space="0" w:color="auto"/>
          </w:divBdr>
        </w:div>
        <w:div w:id="1958944756">
          <w:marLeft w:val="0"/>
          <w:marRight w:val="0"/>
          <w:marTop w:val="0"/>
          <w:marBottom w:val="0"/>
          <w:divBdr>
            <w:top w:val="none" w:sz="0" w:space="0" w:color="auto"/>
            <w:left w:val="none" w:sz="0" w:space="0" w:color="auto"/>
            <w:bottom w:val="none" w:sz="0" w:space="0" w:color="auto"/>
            <w:right w:val="none" w:sz="0" w:space="0" w:color="auto"/>
          </w:divBdr>
        </w:div>
        <w:div w:id="1959797214">
          <w:marLeft w:val="0"/>
          <w:marRight w:val="0"/>
          <w:marTop w:val="0"/>
          <w:marBottom w:val="0"/>
          <w:divBdr>
            <w:top w:val="none" w:sz="0" w:space="0" w:color="auto"/>
            <w:left w:val="none" w:sz="0" w:space="0" w:color="auto"/>
            <w:bottom w:val="none" w:sz="0" w:space="0" w:color="auto"/>
            <w:right w:val="none" w:sz="0" w:space="0" w:color="auto"/>
          </w:divBdr>
        </w:div>
        <w:div w:id="1968779000">
          <w:marLeft w:val="0"/>
          <w:marRight w:val="0"/>
          <w:marTop w:val="0"/>
          <w:marBottom w:val="0"/>
          <w:divBdr>
            <w:top w:val="none" w:sz="0" w:space="0" w:color="auto"/>
            <w:left w:val="none" w:sz="0" w:space="0" w:color="auto"/>
            <w:bottom w:val="none" w:sz="0" w:space="0" w:color="auto"/>
            <w:right w:val="none" w:sz="0" w:space="0" w:color="auto"/>
          </w:divBdr>
        </w:div>
        <w:div w:id="1974287688">
          <w:marLeft w:val="0"/>
          <w:marRight w:val="0"/>
          <w:marTop w:val="0"/>
          <w:marBottom w:val="0"/>
          <w:divBdr>
            <w:top w:val="none" w:sz="0" w:space="0" w:color="auto"/>
            <w:left w:val="none" w:sz="0" w:space="0" w:color="auto"/>
            <w:bottom w:val="none" w:sz="0" w:space="0" w:color="auto"/>
            <w:right w:val="none" w:sz="0" w:space="0" w:color="auto"/>
          </w:divBdr>
        </w:div>
        <w:div w:id="2075228441">
          <w:marLeft w:val="0"/>
          <w:marRight w:val="0"/>
          <w:marTop w:val="0"/>
          <w:marBottom w:val="0"/>
          <w:divBdr>
            <w:top w:val="none" w:sz="0" w:space="0" w:color="auto"/>
            <w:left w:val="none" w:sz="0" w:space="0" w:color="auto"/>
            <w:bottom w:val="none" w:sz="0" w:space="0" w:color="auto"/>
            <w:right w:val="none" w:sz="0" w:space="0" w:color="auto"/>
          </w:divBdr>
        </w:div>
      </w:divsChild>
    </w:div>
    <w:div w:id="144857214">
      <w:bodyDiv w:val="1"/>
      <w:marLeft w:val="0"/>
      <w:marRight w:val="0"/>
      <w:marTop w:val="0"/>
      <w:marBottom w:val="0"/>
      <w:divBdr>
        <w:top w:val="none" w:sz="0" w:space="0" w:color="auto"/>
        <w:left w:val="none" w:sz="0" w:space="0" w:color="auto"/>
        <w:bottom w:val="none" w:sz="0" w:space="0" w:color="auto"/>
        <w:right w:val="none" w:sz="0" w:space="0" w:color="auto"/>
      </w:divBdr>
    </w:div>
    <w:div w:id="146748655">
      <w:bodyDiv w:val="1"/>
      <w:marLeft w:val="0"/>
      <w:marRight w:val="0"/>
      <w:marTop w:val="0"/>
      <w:marBottom w:val="0"/>
      <w:divBdr>
        <w:top w:val="none" w:sz="0" w:space="0" w:color="auto"/>
        <w:left w:val="none" w:sz="0" w:space="0" w:color="auto"/>
        <w:bottom w:val="none" w:sz="0" w:space="0" w:color="auto"/>
        <w:right w:val="none" w:sz="0" w:space="0" w:color="auto"/>
      </w:divBdr>
    </w:div>
    <w:div w:id="179900601">
      <w:bodyDiv w:val="1"/>
      <w:marLeft w:val="0"/>
      <w:marRight w:val="0"/>
      <w:marTop w:val="0"/>
      <w:marBottom w:val="0"/>
      <w:divBdr>
        <w:top w:val="none" w:sz="0" w:space="0" w:color="auto"/>
        <w:left w:val="none" w:sz="0" w:space="0" w:color="auto"/>
        <w:bottom w:val="none" w:sz="0" w:space="0" w:color="auto"/>
        <w:right w:val="none" w:sz="0" w:space="0" w:color="auto"/>
      </w:divBdr>
    </w:div>
    <w:div w:id="201290674">
      <w:bodyDiv w:val="1"/>
      <w:marLeft w:val="0"/>
      <w:marRight w:val="0"/>
      <w:marTop w:val="0"/>
      <w:marBottom w:val="0"/>
      <w:divBdr>
        <w:top w:val="none" w:sz="0" w:space="0" w:color="auto"/>
        <w:left w:val="none" w:sz="0" w:space="0" w:color="auto"/>
        <w:bottom w:val="none" w:sz="0" w:space="0" w:color="auto"/>
        <w:right w:val="none" w:sz="0" w:space="0" w:color="auto"/>
      </w:divBdr>
    </w:div>
    <w:div w:id="217055547">
      <w:bodyDiv w:val="1"/>
      <w:marLeft w:val="0"/>
      <w:marRight w:val="0"/>
      <w:marTop w:val="0"/>
      <w:marBottom w:val="0"/>
      <w:divBdr>
        <w:top w:val="none" w:sz="0" w:space="0" w:color="auto"/>
        <w:left w:val="none" w:sz="0" w:space="0" w:color="auto"/>
        <w:bottom w:val="none" w:sz="0" w:space="0" w:color="auto"/>
        <w:right w:val="none" w:sz="0" w:space="0" w:color="auto"/>
      </w:divBdr>
      <w:divsChild>
        <w:div w:id="2125613518">
          <w:marLeft w:val="0"/>
          <w:marRight w:val="0"/>
          <w:marTop w:val="0"/>
          <w:marBottom w:val="0"/>
          <w:divBdr>
            <w:top w:val="none" w:sz="0" w:space="0" w:color="auto"/>
            <w:left w:val="none" w:sz="0" w:space="0" w:color="auto"/>
            <w:bottom w:val="none" w:sz="0" w:space="0" w:color="auto"/>
            <w:right w:val="none" w:sz="0" w:space="0" w:color="auto"/>
          </w:divBdr>
          <w:divsChild>
            <w:div w:id="316374388">
              <w:marLeft w:val="0"/>
              <w:marRight w:val="0"/>
              <w:marTop w:val="0"/>
              <w:marBottom w:val="0"/>
              <w:divBdr>
                <w:top w:val="none" w:sz="0" w:space="0" w:color="auto"/>
                <w:left w:val="none" w:sz="0" w:space="0" w:color="auto"/>
                <w:bottom w:val="none" w:sz="0" w:space="0" w:color="auto"/>
                <w:right w:val="none" w:sz="0" w:space="0" w:color="auto"/>
              </w:divBdr>
              <w:divsChild>
                <w:div w:id="208872600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25721109">
      <w:bodyDiv w:val="1"/>
      <w:marLeft w:val="0"/>
      <w:marRight w:val="0"/>
      <w:marTop w:val="0"/>
      <w:marBottom w:val="0"/>
      <w:divBdr>
        <w:top w:val="none" w:sz="0" w:space="0" w:color="auto"/>
        <w:left w:val="none" w:sz="0" w:space="0" w:color="auto"/>
        <w:bottom w:val="none" w:sz="0" w:space="0" w:color="auto"/>
        <w:right w:val="none" w:sz="0" w:space="0" w:color="auto"/>
      </w:divBdr>
    </w:div>
    <w:div w:id="237447237">
      <w:bodyDiv w:val="1"/>
      <w:marLeft w:val="0"/>
      <w:marRight w:val="0"/>
      <w:marTop w:val="0"/>
      <w:marBottom w:val="0"/>
      <w:divBdr>
        <w:top w:val="none" w:sz="0" w:space="0" w:color="auto"/>
        <w:left w:val="none" w:sz="0" w:space="0" w:color="auto"/>
        <w:bottom w:val="none" w:sz="0" w:space="0" w:color="auto"/>
        <w:right w:val="none" w:sz="0" w:space="0" w:color="auto"/>
      </w:divBdr>
    </w:div>
    <w:div w:id="242762813">
      <w:bodyDiv w:val="1"/>
      <w:marLeft w:val="0"/>
      <w:marRight w:val="0"/>
      <w:marTop w:val="0"/>
      <w:marBottom w:val="0"/>
      <w:divBdr>
        <w:top w:val="none" w:sz="0" w:space="0" w:color="auto"/>
        <w:left w:val="none" w:sz="0" w:space="0" w:color="auto"/>
        <w:bottom w:val="none" w:sz="0" w:space="0" w:color="auto"/>
        <w:right w:val="none" w:sz="0" w:space="0" w:color="auto"/>
      </w:divBdr>
    </w:div>
    <w:div w:id="247467887">
      <w:bodyDiv w:val="1"/>
      <w:marLeft w:val="0"/>
      <w:marRight w:val="0"/>
      <w:marTop w:val="0"/>
      <w:marBottom w:val="0"/>
      <w:divBdr>
        <w:top w:val="none" w:sz="0" w:space="0" w:color="auto"/>
        <w:left w:val="none" w:sz="0" w:space="0" w:color="auto"/>
        <w:bottom w:val="none" w:sz="0" w:space="0" w:color="auto"/>
        <w:right w:val="none" w:sz="0" w:space="0" w:color="auto"/>
      </w:divBdr>
    </w:div>
    <w:div w:id="264650453">
      <w:bodyDiv w:val="1"/>
      <w:marLeft w:val="0"/>
      <w:marRight w:val="0"/>
      <w:marTop w:val="0"/>
      <w:marBottom w:val="0"/>
      <w:divBdr>
        <w:top w:val="none" w:sz="0" w:space="0" w:color="auto"/>
        <w:left w:val="none" w:sz="0" w:space="0" w:color="auto"/>
        <w:bottom w:val="none" w:sz="0" w:space="0" w:color="auto"/>
        <w:right w:val="none" w:sz="0" w:space="0" w:color="auto"/>
      </w:divBdr>
    </w:div>
    <w:div w:id="269894935">
      <w:bodyDiv w:val="1"/>
      <w:marLeft w:val="0"/>
      <w:marRight w:val="0"/>
      <w:marTop w:val="0"/>
      <w:marBottom w:val="0"/>
      <w:divBdr>
        <w:top w:val="none" w:sz="0" w:space="0" w:color="auto"/>
        <w:left w:val="none" w:sz="0" w:space="0" w:color="auto"/>
        <w:bottom w:val="none" w:sz="0" w:space="0" w:color="auto"/>
        <w:right w:val="none" w:sz="0" w:space="0" w:color="auto"/>
      </w:divBdr>
    </w:div>
    <w:div w:id="277756975">
      <w:bodyDiv w:val="1"/>
      <w:marLeft w:val="0"/>
      <w:marRight w:val="0"/>
      <w:marTop w:val="0"/>
      <w:marBottom w:val="0"/>
      <w:divBdr>
        <w:top w:val="none" w:sz="0" w:space="0" w:color="auto"/>
        <w:left w:val="none" w:sz="0" w:space="0" w:color="auto"/>
        <w:bottom w:val="none" w:sz="0" w:space="0" w:color="auto"/>
        <w:right w:val="none" w:sz="0" w:space="0" w:color="auto"/>
      </w:divBdr>
    </w:div>
    <w:div w:id="278756841">
      <w:bodyDiv w:val="1"/>
      <w:marLeft w:val="0"/>
      <w:marRight w:val="0"/>
      <w:marTop w:val="0"/>
      <w:marBottom w:val="0"/>
      <w:divBdr>
        <w:top w:val="none" w:sz="0" w:space="0" w:color="auto"/>
        <w:left w:val="none" w:sz="0" w:space="0" w:color="auto"/>
        <w:bottom w:val="none" w:sz="0" w:space="0" w:color="auto"/>
        <w:right w:val="none" w:sz="0" w:space="0" w:color="auto"/>
      </w:divBdr>
      <w:divsChild>
        <w:div w:id="718624237">
          <w:marLeft w:val="0"/>
          <w:marRight w:val="0"/>
          <w:marTop w:val="0"/>
          <w:marBottom w:val="0"/>
          <w:divBdr>
            <w:top w:val="none" w:sz="0" w:space="0" w:color="auto"/>
            <w:left w:val="none" w:sz="0" w:space="0" w:color="auto"/>
            <w:bottom w:val="none" w:sz="0" w:space="0" w:color="auto"/>
            <w:right w:val="none" w:sz="0" w:space="0" w:color="auto"/>
          </w:divBdr>
          <w:divsChild>
            <w:div w:id="839807489">
              <w:marLeft w:val="0"/>
              <w:marRight w:val="0"/>
              <w:marTop w:val="0"/>
              <w:marBottom w:val="0"/>
              <w:divBdr>
                <w:top w:val="none" w:sz="0" w:space="0" w:color="auto"/>
                <w:left w:val="none" w:sz="0" w:space="0" w:color="auto"/>
                <w:bottom w:val="none" w:sz="0" w:space="0" w:color="auto"/>
                <w:right w:val="none" w:sz="0" w:space="0" w:color="auto"/>
              </w:divBdr>
              <w:divsChild>
                <w:div w:id="1850232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8756913">
      <w:bodyDiv w:val="1"/>
      <w:marLeft w:val="0"/>
      <w:marRight w:val="0"/>
      <w:marTop w:val="0"/>
      <w:marBottom w:val="0"/>
      <w:divBdr>
        <w:top w:val="none" w:sz="0" w:space="0" w:color="auto"/>
        <w:left w:val="none" w:sz="0" w:space="0" w:color="auto"/>
        <w:bottom w:val="none" w:sz="0" w:space="0" w:color="auto"/>
        <w:right w:val="none" w:sz="0" w:space="0" w:color="auto"/>
      </w:divBdr>
      <w:divsChild>
        <w:div w:id="1460996397">
          <w:marLeft w:val="0"/>
          <w:marRight w:val="0"/>
          <w:marTop w:val="0"/>
          <w:marBottom w:val="0"/>
          <w:divBdr>
            <w:top w:val="none" w:sz="0" w:space="0" w:color="auto"/>
            <w:left w:val="none" w:sz="0" w:space="0" w:color="auto"/>
            <w:bottom w:val="none" w:sz="0" w:space="0" w:color="auto"/>
            <w:right w:val="none" w:sz="0" w:space="0" w:color="auto"/>
          </w:divBdr>
          <w:divsChild>
            <w:div w:id="163907940">
              <w:marLeft w:val="0"/>
              <w:marRight w:val="0"/>
              <w:marTop w:val="0"/>
              <w:marBottom w:val="0"/>
              <w:divBdr>
                <w:top w:val="none" w:sz="0" w:space="0" w:color="auto"/>
                <w:left w:val="none" w:sz="0" w:space="0" w:color="auto"/>
                <w:bottom w:val="none" w:sz="0" w:space="0" w:color="auto"/>
                <w:right w:val="none" w:sz="0" w:space="0" w:color="auto"/>
              </w:divBdr>
              <w:divsChild>
                <w:div w:id="27499076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80844077">
      <w:bodyDiv w:val="1"/>
      <w:marLeft w:val="0"/>
      <w:marRight w:val="0"/>
      <w:marTop w:val="0"/>
      <w:marBottom w:val="0"/>
      <w:divBdr>
        <w:top w:val="none" w:sz="0" w:space="0" w:color="auto"/>
        <w:left w:val="none" w:sz="0" w:space="0" w:color="auto"/>
        <w:bottom w:val="none" w:sz="0" w:space="0" w:color="auto"/>
        <w:right w:val="none" w:sz="0" w:space="0" w:color="auto"/>
      </w:divBdr>
    </w:div>
    <w:div w:id="289896943">
      <w:bodyDiv w:val="1"/>
      <w:marLeft w:val="0"/>
      <w:marRight w:val="0"/>
      <w:marTop w:val="0"/>
      <w:marBottom w:val="0"/>
      <w:divBdr>
        <w:top w:val="none" w:sz="0" w:space="0" w:color="auto"/>
        <w:left w:val="none" w:sz="0" w:space="0" w:color="auto"/>
        <w:bottom w:val="none" w:sz="0" w:space="0" w:color="auto"/>
        <w:right w:val="none" w:sz="0" w:space="0" w:color="auto"/>
      </w:divBdr>
      <w:divsChild>
        <w:div w:id="2127263793">
          <w:marLeft w:val="0"/>
          <w:marRight w:val="0"/>
          <w:marTop w:val="0"/>
          <w:marBottom w:val="0"/>
          <w:divBdr>
            <w:top w:val="none" w:sz="0" w:space="0" w:color="auto"/>
            <w:left w:val="none" w:sz="0" w:space="0" w:color="auto"/>
            <w:bottom w:val="none" w:sz="0" w:space="0" w:color="auto"/>
            <w:right w:val="none" w:sz="0" w:space="0" w:color="auto"/>
          </w:divBdr>
          <w:divsChild>
            <w:div w:id="1882592431">
              <w:marLeft w:val="0"/>
              <w:marRight w:val="0"/>
              <w:marTop w:val="0"/>
              <w:marBottom w:val="0"/>
              <w:divBdr>
                <w:top w:val="none" w:sz="0" w:space="0" w:color="auto"/>
                <w:left w:val="none" w:sz="0" w:space="0" w:color="auto"/>
                <w:bottom w:val="none" w:sz="0" w:space="0" w:color="auto"/>
                <w:right w:val="none" w:sz="0" w:space="0" w:color="auto"/>
              </w:divBdr>
              <w:divsChild>
                <w:div w:id="14720155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98190452">
      <w:bodyDiv w:val="1"/>
      <w:marLeft w:val="0"/>
      <w:marRight w:val="0"/>
      <w:marTop w:val="0"/>
      <w:marBottom w:val="0"/>
      <w:divBdr>
        <w:top w:val="none" w:sz="0" w:space="0" w:color="auto"/>
        <w:left w:val="none" w:sz="0" w:space="0" w:color="auto"/>
        <w:bottom w:val="none" w:sz="0" w:space="0" w:color="auto"/>
        <w:right w:val="none" w:sz="0" w:space="0" w:color="auto"/>
      </w:divBdr>
      <w:divsChild>
        <w:div w:id="1987010777">
          <w:marLeft w:val="0"/>
          <w:marRight w:val="0"/>
          <w:marTop w:val="0"/>
          <w:marBottom w:val="0"/>
          <w:divBdr>
            <w:top w:val="none" w:sz="0" w:space="0" w:color="auto"/>
            <w:left w:val="none" w:sz="0" w:space="0" w:color="auto"/>
            <w:bottom w:val="none" w:sz="0" w:space="0" w:color="auto"/>
            <w:right w:val="none" w:sz="0" w:space="0" w:color="auto"/>
          </w:divBdr>
          <w:divsChild>
            <w:div w:id="974339446">
              <w:marLeft w:val="0"/>
              <w:marRight w:val="0"/>
              <w:marTop w:val="0"/>
              <w:marBottom w:val="0"/>
              <w:divBdr>
                <w:top w:val="none" w:sz="0" w:space="0" w:color="auto"/>
                <w:left w:val="none" w:sz="0" w:space="0" w:color="auto"/>
                <w:bottom w:val="none" w:sz="0" w:space="0" w:color="auto"/>
                <w:right w:val="none" w:sz="0" w:space="0" w:color="auto"/>
              </w:divBdr>
              <w:divsChild>
                <w:div w:id="11928395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3390309">
      <w:bodyDiv w:val="1"/>
      <w:marLeft w:val="0"/>
      <w:marRight w:val="0"/>
      <w:marTop w:val="0"/>
      <w:marBottom w:val="0"/>
      <w:divBdr>
        <w:top w:val="none" w:sz="0" w:space="0" w:color="auto"/>
        <w:left w:val="none" w:sz="0" w:space="0" w:color="auto"/>
        <w:bottom w:val="none" w:sz="0" w:space="0" w:color="auto"/>
        <w:right w:val="none" w:sz="0" w:space="0" w:color="auto"/>
      </w:divBdr>
      <w:divsChild>
        <w:div w:id="725177901">
          <w:marLeft w:val="0"/>
          <w:marRight w:val="0"/>
          <w:marTop w:val="0"/>
          <w:marBottom w:val="0"/>
          <w:divBdr>
            <w:top w:val="none" w:sz="0" w:space="0" w:color="auto"/>
            <w:left w:val="none" w:sz="0" w:space="0" w:color="auto"/>
            <w:bottom w:val="none" w:sz="0" w:space="0" w:color="auto"/>
            <w:right w:val="none" w:sz="0" w:space="0" w:color="auto"/>
          </w:divBdr>
          <w:divsChild>
            <w:div w:id="540435868">
              <w:marLeft w:val="0"/>
              <w:marRight w:val="0"/>
              <w:marTop w:val="0"/>
              <w:marBottom w:val="0"/>
              <w:divBdr>
                <w:top w:val="none" w:sz="0" w:space="0" w:color="auto"/>
                <w:left w:val="none" w:sz="0" w:space="0" w:color="auto"/>
                <w:bottom w:val="none" w:sz="0" w:space="0" w:color="auto"/>
                <w:right w:val="none" w:sz="0" w:space="0" w:color="auto"/>
              </w:divBdr>
              <w:divsChild>
                <w:div w:id="232901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8442639">
      <w:bodyDiv w:val="1"/>
      <w:marLeft w:val="0"/>
      <w:marRight w:val="0"/>
      <w:marTop w:val="0"/>
      <w:marBottom w:val="0"/>
      <w:divBdr>
        <w:top w:val="none" w:sz="0" w:space="0" w:color="auto"/>
        <w:left w:val="none" w:sz="0" w:space="0" w:color="auto"/>
        <w:bottom w:val="none" w:sz="0" w:space="0" w:color="auto"/>
        <w:right w:val="none" w:sz="0" w:space="0" w:color="auto"/>
      </w:divBdr>
    </w:div>
    <w:div w:id="318655810">
      <w:bodyDiv w:val="1"/>
      <w:marLeft w:val="0"/>
      <w:marRight w:val="0"/>
      <w:marTop w:val="0"/>
      <w:marBottom w:val="0"/>
      <w:divBdr>
        <w:top w:val="none" w:sz="0" w:space="0" w:color="auto"/>
        <w:left w:val="none" w:sz="0" w:space="0" w:color="auto"/>
        <w:bottom w:val="none" w:sz="0" w:space="0" w:color="auto"/>
        <w:right w:val="none" w:sz="0" w:space="0" w:color="auto"/>
      </w:divBdr>
      <w:divsChild>
        <w:div w:id="888103670">
          <w:marLeft w:val="0"/>
          <w:marRight w:val="0"/>
          <w:marTop w:val="0"/>
          <w:marBottom w:val="0"/>
          <w:divBdr>
            <w:top w:val="none" w:sz="0" w:space="0" w:color="auto"/>
            <w:left w:val="none" w:sz="0" w:space="0" w:color="auto"/>
            <w:bottom w:val="none" w:sz="0" w:space="0" w:color="auto"/>
            <w:right w:val="none" w:sz="0" w:space="0" w:color="auto"/>
          </w:divBdr>
          <w:divsChild>
            <w:div w:id="1674406200">
              <w:marLeft w:val="0"/>
              <w:marRight w:val="0"/>
              <w:marTop w:val="0"/>
              <w:marBottom w:val="0"/>
              <w:divBdr>
                <w:top w:val="none" w:sz="0" w:space="0" w:color="auto"/>
                <w:left w:val="none" w:sz="0" w:space="0" w:color="auto"/>
                <w:bottom w:val="none" w:sz="0" w:space="0" w:color="auto"/>
                <w:right w:val="none" w:sz="0" w:space="0" w:color="auto"/>
              </w:divBdr>
              <w:divsChild>
                <w:div w:id="3451369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30765143">
      <w:bodyDiv w:val="1"/>
      <w:marLeft w:val="0"/>
      <w:marRight w:val="0"/>
      <w:marTop w:val="0"/>
      <w:marBottom w:val="0"/>
      <w:divBdr>
        <w:top w:val="none" w:sz="0" w:space="0" w:color="auto"/>
        <w:left w:val="none" w:sz="0" w:space="0" w:color="auto"/>
        <w:bottom w:val="none" w:sz="0" w:space="0" w:color="auto"/>
        <w:right w:val="none" w:sz="0" w:space="0" w:color="auto"/>
      </w:divBdr>
      <w:divsChild>
        <w:div w:id="1305891883">
          <w:marLeft w:val="0"/>
          <w:marRight w:val="0"/>
          <w:marTop w:val="0"/>
          <w:marBottom w:val="0"/>
          <w:divBdr>
            <w:top w:val="none" w:sz="0" w:space="0" w:color="auto"/>
            <w:left w:val="none" w:sz="0" w:space="0" w:color="auto"/>
            <w:bottom w:val="none" w:sz="0" w:space="0" w:color="auto"/>
            <w:right w:val="none" w:sz="0" w:space="0" w:color="auto"/>
          </w:divBdr>
          <w:divsChild>
            <w:div w:id="226502794">
              <w:marLeft w:val="0"/>
              <w:marRight w:val="0"/>
              <w:marTop w:val="0"/>
              <w:marBottom w:val="0"/>
              <w:divBdr>
                <w:top w:val="none" w:sz="0" w:space="0" w:color="auto"/>
                <w:left w:val="none" w:sz="0" w:space="0" w:color="auto"/>
                <w:bottom w:val="none" w:sz="0" w:space="0" w:color="auto"/>
                <w:right w:val="none" w:sz="0" w:space="0" w:color="auto"/>
              </w:divBdr>
              <w:divsChild>
                <w:div w:id="6239284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38771305">
      <w:bodyDiv w:val="1"/>
      <w:marLeft w:val="0"/>
      <w:marRight w:val="0"/>
      <w:marTop w:val="0"/>
      <w:marBottom w:val="0"/>
      <w:divBdr>
        <w:top w:val="none" w:sz="0" w:space="0" w:color="auto"/>
        <w:left w:val="none" w:sz="0" w:space="0" w:color="auto"/>
        <w:bottom w:val="none" w:sz="0" w:space="0" w:color="auto"/>
        <w:right w:val="none" w:sz="0" w:space="0" w:color="auto"/>
      </w:divBdr>
    </w:div>
    <w:div w:id="339308604">
      <w:bodyDiv w:val="1"/>
      <w:marLeft w:val="0"/>
      <w:marRight w:val="0"/>
      <w:marTop w:val="0"/>
      <w:marBottom w:val="0"/>
      <w:divBdr>
        <w:top w:val="none" w:sz="0" w:space="0" w:color="auto"/>
        <w:left w:val="none" w:sz="0" w:space="0" w:color="auto"/>
        <w:bottom w:val="none" w:sz="0" w:space="0" w:color="auto"/>
        <w:right w:val="none" w:sz="0" w:space="0" w:color="auto"/>
      </w:divBdr>
    </w:div>
    <w:div w:id="364984857">
      <w:bodyDiv w:val="1"/>
      <w:marLeft w:val="0"/>
      <w:marRight w:val="0"/>
      <w:marTop w:val="0"/>
      <w:marBottom w:val="0"/>
      <w:divBdr>
        <w:top w:val="none" w:sz="0" w:space="0" w:color="auto"/>
        <w:left w:val="none" w:sz="0" w:space="0" w:color="auto"/>
        <w:bottom w:val="none" w:sz="0" w:space="0" w:color="auto"/>
        <w:right w:val="none" w:sz="0" w:space="0" w:color="auto"/>
      </w:divBdr>
    </w:div>
    <w:div w:id="374088388">
      <w:bodyDiv w:val="1"/>
      <w:marLeft w:val="0"/>
      <w:marRight w:val="0"/>
      <w:marTop w:val="0"/>
      <w:marBottom w:val="0"/>
      <w:divBdr>
        <w:top w:val="none" w:sz="0" w:space="0" w:color="auto"/>
        <w:left w:val="none" w:sz="0" w:space="0" w:color="auto"/>
        <w:bottom w:val="none" w:sz="0" w:space="0" w:color="auto"/>
        <w:right w:val="none" w:sz="0" w:space="0" w:color="auto"/>
      </w:divBdr>
      <w:divsChild>
        <w:div w:id="637103285">
          <w:marLeft w:val="0"/>
          <w:marRight w:val="0"/>
          <w:marTop w:val="0"/>
          <w:marBottom w:val="0"/>
          <w:divBdr>
            <w:top w:val="none" w:sz="0" w:space="0" w:color="auto"/>
            <w:left w:val="none" w:sz="0" w:space="0" w:color="auto"/>
            <w:bottom w:val="none" w:sz="0" w:space="0" w:color="auto"/>
            <w:right w:val="none" w:sz="0" w:space="0" w:color="auto"/>
          </w:divBdr>
          <w:divsChild>
            <w:div w:id="551313225">
              <w:marLeft w:val="0"/>
              <w:marRight w:val="0"/>
              <w:marTop w:val="0"/>
              <w:marBottom w:val="0"/>
              <w:divBdr>
                <w:top w:val="none" w:sz="0" w:space="0" w:color="auto"/>
                <w:left w:val="none" w:sz="0" w:space="0" w:color="auto"/>
                <w:bottom w:val="none" w:sz="0" w:space="0" w:color="auto"/>
                <w:right w:val="none" w:sz="0" w:space="0" w:color="auto"/>
              </w:divBdr>
              <w:divsChild>
                <w:div w:id="563609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23040891">
      <w:bodyDiv w:val="1"/>
      <w:marLeft w:val="0"/>
      <w:marRight w:val="0"/>
      <w:marTop w:val="0"/>
      <w:marBottom w:val="0"/>
      <w:divBdr>
        <w:top w:val="none" w:sz="0" w:space="0" w:color="auto"/>
        <w:left w:val="none" w:sz="0" w:space="0" w:color="auto"/>
        <w:bottom w:val="none" w:sz="0" w:space="0" w:color="auto"/>
        <w:right w:val="none" w:sz="0" w:space="0" w:color="auto"/>
      </w:divBdr>
    </w:div>
    <w:div w:id="434978194">
      <w:bodyDiv w:val="1"/>
      <w:marLeft w:val="0"/>
      <w:marRight w:val="0"/>
      <w:marTop w:val="0"/>
      <w:marBottom w:val="0"/>
      <w:divBdr>
        <w:top w:val="none" w:sz="0" w:space="0" w:color="auto"/>
        <w:left w:val="none" w:sz="0" w:space="0" w:color="auto"/>
        <w:bottom w:val="none" w:sz="0" w:space="0" w:color="auto"/>
        <w:right w:val="none" w:sz="0" w:space="0" w:color="auto"/>
      </w:divBdr>
    </w:div>
    <w:div w:id="440223920">
      <w:bodyDiv w:val="1"/>
      <w:marLeft w:val="0"/>
      <w:marRight w:val="0"/>
      <w:marTop w:val="0"/>
      <w:marBottom w:val="0"/>
      <w:divBdr>
        <w:top w:val="none" w:sz="0" w:space="0" w:color="auto"/>
        <w:left w:val="none" w:sz="0" w:space="0" w:color="auto"/>
        <w:bottom w:val="none" w:sz="0" w:space="0" w:color="auto"/>
        <w:right w:val="none" w:sz="0" w:space="0" w:color="auto"/>
      </w:divBdr>
      <w:divsChild>
        <w:div w:id="1351565908">
          <w:marLeft w:val="0"/>
          <w:marRight w:val="0"/>
          <w:marTop w:val="0"/>
          <w:marBottom w:val="0"/>
          <w:divBdr>
            <w:top w:val="none" w:sz="0" w:space="0" w:color="auto"/>
            <w:left w:val="none" w:sz="0" w:space="0" w:color="auto"/>
            <w:bottom w:val="none" w:sz="0" w:space="0" w:color="auto"/>
            <w:right w:val="none" w:sz="0" w:space="0" w:color="auto"/>
          </w:divBdr>
          <w:divsChild>
            <w:div w:id="1488672679">
              <w:marLeft w:val="0"/>
              <w:marRight w:val="0"/>
              <w:marTop w:val="0"/>
              <w:marBottom w:val="0"/>
              <w:divBdr>
                <w:top w:val="none" w:sz="0" w:space="0" w:color="auto"/>
                <w:left w:val="none" w:sz="0" w:space="0" w:color="auto"/>
                <w:bottom w:val="none" w:sz="0" w:space="0" w:color="auto"/>
                <w:right w:val="none" w:sz="0" w:space="0" w:color="auto"/>
              </w:divBdr>
              <w:divsChild>
                <w:div w:id="12703137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46510624">
      <w:bodyDiv w:val="1"/>
      <w:marLeft w:val="0"/>
      <w:marRight w:val="0"/>
      <w:marTop w:val="0"/>
      <w:marBottom w:val="0"/>
      <w:divBdr>
        <w:top w:val="none" w:sz="0" w:space="0" w:color="auto"/>
        <w:left w:val="none" w:sz="0" w:space="0" w:color="auto"/>
        <w:bottom w:val="none" w:sz="0" w:space="0" w:color="auto"/>
        <w:right w:val="none" w:sz="0" w:space="0" w:color="auto"/>
      </w:divBdr>
    </w:div>
    <w:div w:id="449592362">
      <w:bodyDiv w:val="1"/>
      <w:marLeft w:val="0"/>
      <w:marRight w:val="0"/>
      <w:marTop w:val="0"/>
      <w:marBottom w:val="0"/>
      <w:divBdr>
        <w:top w:val="none" w:sz="0" w:space="0" w:color="auto"/>
        <w:left w:val="none" w:sz="0" w:space="0" w:color="auto"/>
        <w:bottom w:val="none" w:sz="0" w:space="0" w:color="auto"/>
        <w:right w:val="none" w:sz="0" w:space="0" w:color="auto"/>
      </w:divBdr>
    </w:div>
    <w:div w:id="459148448">
      <w:bodyDiv w:val="1"/>
      <w:marLeft w:val="0"/>
      <w:marRight w:val="0"/>
      <w:marTop w:val="0"/>
      <w:marBottom w:val="0"/>
      <w:divBdr>
        <w:top w:val="none" w:sz="0" w:space="0" w:color="auto"/>
        <w:left w:val="none" w:sz="0" w:space="0" w:color="auto"/>
        <w:bottom w:val="none" w:sz="0" w:space="0" w:color="auto"/>
        <w:right w:val="none" w:sz="0" w:space="0" w:color="auto"/>
      </w:divBdr>
    </w:div>
    <w:div w:id="507212019">
      <w:bodyDiv w:val="1"/>
      <w:marLeft w:val="0"/>
      <w:marRight w:val="0"/>
      <w:marTop w:val="0"/>
      <w:marBottom w:val="0"/>
      <w:divBdr>
        <w:top w:val="none" w:sz="0" w:space="0" w:color="auto"/>
        <w:left w:val="none" w:sz="0" w:space="0" w:color="auto"/>
        <w:bottom w:val="none" w:sz="0" w:space="0" w:color="auto"/>
        <w:right w:val="none" w:sz="0" w:space="0" w:color="auto"/>
      </w:divBdr>
    </w:div>
    <w:div w:id="520510749">
      <w:bodyDiv w:val="1"/>
      <w:marLeft w:val="0"/>
      <w:marRight w:val="0"/>
      <w:marTop w:val="0"/>
      <w:marBottom w:val="0"/>
      <w:divBdr>
        <w:top w:val="none" w:sz="0" w:space="0" w:color="auto"/>
        <w:left w:val="none" w:sz="0" w:space="0" w:color="auto"/>
        <w:bottom w:val="none" w:sz="0" w:space="0" w:color="auto"/>
        <w:right w:val="none" w:sz="0" w:space="0" w:color="auto"/>
      </w:divBdr>
    </w:div>
    <w:div w:id="520701500">
      <w:bodyDiv w:val="1"/>
      <w:marLeft w:val="0"/>
      <w:marRight w:val="0"/>
      <w:marTop w:val="0"/>
      <w:marBottom w:val="0"/>
      <w:divBdr>
        <w:top w:val="none" w:sz="0" w:space="0" w:color="auto"/>
        <w:left w:val="none" w:sz="0" w:space="0" w:color="auto"/>
        <w:bottom w:val="none" w:sz="0" w:space="0" w:color="auto"/>
        <w:right w:val="none" w:sz="0" w:space="0" w:color="auto"/>
      </w:divBdr>
      <w:divsChild>
        <w:div w:id="1223365881">
          <w:marLeft w:val="0"/>
          <w:marRight w:val="0"/>
          <w:marTop w:val="0"/>
          <w:marBottom w:val="0"/>
          <w:divBdr>
            <w:top w:val="none" w:sz="0" w:space="0" w:color="auto"/>
            <w:left w:val="none" w:sz="0" w:space="0" w:color="auto"/>
            <w:bottom w:val="none" w:sz="0" w:space="0" w:color="auto"/>
            <w:right w:val="none" w:sz="0" w:space="0" w:color="auto"/>
          </w:divBdr>
        </w:div>
        <w:div w:id="1664814827">
          <w:marLeft w:val="0"/>
          <w:marRight w:val="0"/>
          <w:marTop w:val="0"/>
          <w:marBottom w:val="0"/>
          <w:divBdr>
            <w:top w:val="none" w:sz="0" w:space="0" w:color="auto"/>
            <w:left w:val="none" w:sz="0" w:space="0" w:color="auto"/>
            <w:bottom w:val="none" w:sz="0" w:space="0" w:color="auto"/>
            <w:right w:val="none" w:sz="0" w:space="0" w:color="auto"/>
          </w:divBdr>
        </w:div>
      </w:divsChild>
    </w:div>
    <w:div w:id="530264043">
      <w:bodyDiv w:val="1"/>
      <w:marLeft w:val="0"/>
      <w:marRight w:val="0"/>
      <w:marTop w:val="0"/>
      <w:marBottom w:val="0"/>
      <w:divBdr>
        <w:top w:val="none" w:sz="0" w:space="0" w:color="auto"/>
        <w:left w:val="none" w:sz="0" w:space="0" w:color="auto"/>
        <w:bottom w:val="none" w:sz="0" w:space="0" w:color="auto"/>
        <w:right w:val="none" w:sz="0" w:space="0" w:color="auto"/>
      </w:divBdr>
    </w:div>
    <w:div w:id="553464604">
      <w:bodyDiv w:val="1"/>
      <w:marLeft w:val="0"/>
      <w:marRight w:val="0"/>
      <w:marTop w:val="0"/>
      <w:marBottom w:val="0"/>
      <w:divBdr>
        <w:top w:val="none" w:sz="0" w:space="0" w:color="auto"/>
        <w:left w:val="none" w:sz="0" w:space="0" w:color="auto"/>
        <w:bottom w:val="none" w:sz="0" w:space="0" w:color="auto"/>
        <w:right w:val="none" w:sz="0" w:space="0" w:color="auto"/>
      </w:divBdr>
    </w:div>
    <w:div w:id="561254224">
      <w:bodyDiv w:val="1"/>
      <w:marLeft w:val="0"/>
      <w:marRight w:val="0"/>
      <w:marTop w:val="0"/>
      <w:marBottom w:val="0"/>
      <w:divBdr>
        <w:top w:val="none" w:sz="0" w:space="0" w:color="auto"/>
        <w:left w:val="none" w:sz="0" w:space="0" w:color="auto"/>
        <w:bottom w:val="none" w:sz="0" w:space="0" w:color="auto"/>
        <w:right w:val="none" w:sz="0" w:space="0" w:color="auto"/>
      </w:divBdr>
    </w:div>
    <w:div w:id="583415019">
      <w:bodyDiv w:val="1"/>
      <w:marLeft w:val="0"/>
      <w:marRight w:val="0"/>
      <w:marTop w:val="0"/>
      <w:marBottom w:val="0"/>
      <w:divBdr>
        <w:top w:val="none" w:sz="0" w:space="0" w:color="auto"/>
        <w:left w:val="none" w:sz="0" w:space="0" w:color="auto"/>
        <w:bottom w:val="none" w:sz="0" w:space="0" w:color="auto"/>
        <w:right w:val="none" w:sz="0" w:space="0" w:color="auto"/>
      </w:divBdr>
      <w:divsChild>
        <w:div w:id="1431968434">
          <w:marLeft w:val="0"/>
          <w:marRight w:val="0"/>
          <w:marTop w:val="0"/>
          <w:marBottom w:val="0"/>
          <w:divBdr>
            <w:top w:val="none" w:sz="0" w:space="0" w:color="auto"/>
            <w:left w:val="none" w:sz="0" w:space="0" w:color="auto"/>
            <w:bottom w:val="none" w:sz="0" w:space="0" w:color="auto"/>
            <w:right w:val="none" w:sz="0" w:space="0" w:color="auto"/>
          </w:divBdr>
          <w:divsChild>
            <w:div w:id="1829007643">
              <w:marLeft w:val="0"/>
              <w:marRight w:val="0"/>
              <w:marTop w:val="0"/>
              <w:marBottom w:val="0"/>
              <w:divBdr>
                <w:top w:val="none" w:sz="0" w:space="0" w:color="auto"/>
                <w:left w:val="none" w:sz="0" w:space="0" w:color="auto"/>
                <w:bottom w:val="none" w:sz="0" w:space="0" w:color="auto"/>
                <w:right w:val="none" w:sz="0" w:space="0" w:color="auto"/>
              </w:divBdr>
              <w:divsChild>
                <w:div w:id="5310002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4801424">
      <w:bodyDiv w:val="1"/>
      <w:marLeft w:val="0"/>
      <w:marRight w:val="0"/>
      <w:marTop w:val="0"/>
      <w:marBottom w:val="0"/>
      <w:divBdr>
        <w:top w:val="none" w:sz="0" w:space="0" w:color="auto"/>
        <w:left w:val="none" w:sz="0" w:space="0" w:color="auto"/>
        <w:bottom w:val="none" w:sz="0" w:space="0" w:color="auto"/>
        <w:right w:val="none" w:sz="0" w:space="0" w:color="auto"/>
      </w:divBdr>
      <w:divsChild>
        <w:div w:id="1989167320">
          <w:marLeft w:val="0"/>
          <w:marRight w:val="0"/>
          <w:marTop w:val="0"/>
          <w:marBottom w:val="0"/>
          <w:divBdr>
            <w:top w:val="none" w:sz="0" w:space="0" w:color="auto"/>
            <w:left w:val="none" w:sz="0" w:space="0" w:color="auto"/>
            <w:bottom w:val="none" w:sz="0" w:space="0" w:color="auto"/>
            <w:right w:val="none" w:sz="0" w:space="0" w:color="auto"/>
          </w:divBdr>
          <w:divsChild>
            <w:div w:id="1202016421">
              <w:marLeft w:val="0"/>
              <w:marRight w:val="0"/>
              <w:marTop w:val="0"/>
              <w:marBottom w:val="0"/>
              <w:divBdr>
                <w:top w:val="none" w:sz="0" w:space="0" w:color="auto"/>
                <w:left w:val="none" w:sz="0" w:space="0" w:color="auto"/>
                <w:bottom w:val="none" w:sz="0" w:space="0" w:color="auto"/>
                <w:right w:val="none" w:sz="0" w:space="0" w:color="auto"/>
              </w:divBdr>
              <w:divsChild>
                <w:div w:id="2627658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4802758">
      <w:bodyDiv w:val="1"/>
      <w:marLeft w:val="0"/>
      <w:marRight w:val="0"/>
      <w:marTop w:val="0"/>
      <w:marBottom w:val="0"/>
      <w:divBdr>
        <w:top w:val="none" w:sz="0" w:space="0" w:color="auto"/>
        <w:left w:val="none" w:sz="0" w:space="0" w:color="auto"/>
        <w:bottom w:val="none" w:sz="0" w:space="0" w:color="auto"/>
        <w:right w:val="none" w:sz="0" w:space="0" w:color="auto"/>
      </w:divBdr>
    </w:div>
    <w:div w:id="595133144">
      <w:bodyDiv w:val="1"/>
      <w:marLeft w:val="0"/>
      <w:marRight w:val="0"/>
      <w:marTop w:val="0"/>
      <w:marBottom w:val="0"/>
      <w:divBdr>
        <w:top w:val="none" w:sz="0" w:space="0" w:color="auto"/>
        <w:left w:val="none" w:sz="0" w:space="0" w:color="auto"/>
        <w:bottom w:val="none" w:sz="0" w:space="0" w:color="auto"/>
        <w:right w:val="none" w:sz="0" w:space="0" w:color="auto"/>
      </w:divBdr>
    </w:div>
    <w:div w:id="612712429">
      <w:bodyDiv w:val="1"/>
      <w:marLeft w:val="0"/>
      <w:marRight w:val="0"/>
      <w:marTop w:val="0"/>
      <w:marBottom w:val="0"/>
      <w:divBdr>
        <w:top w:val="none" w:sz="0" w:space="0" w:color="auto"/>
        <w:left w:val="none" w:sz="0" w:space="0" w:color="auto"/>
        <w:bottom w:val="none" w:sz="0" w:space="0" w:color="auto"/>
        <w:right w:val="none" w:sz="0" w:space="0" w:color="auto"/>
      </w:divBdr>
      <w:divsChild>
        <w:div w:id="517696247">
          <w:marLeft w:val="0"/>
          <w:marRight w:val="0"/>
          <w:marTop w:val="0"/>
          <w:marBottom w:val="0"/>
          <w:divBdr>
            <w:top w:val="none" w:sz="0" w:space="0" w:color="auto"/>
            <w:left w:val="none" w:sz="0" w:space="0" w:color="auto"/>
            <w:bottom w:val="none" w:sz="0" w:space="0" w:color="auto"/>
            <w:right w:val="none" w:sz="0" w:space="0" w:color="auto"/>
          </w:divBdr>
        </w:div>
        <w:div w:id="772941935">
          <w:marLeft w:val="0"/>
          <w:marRight w:val="0"/>
          <w:marTop w:val="0"/>
          <w:marBottom w:val="0"/>
          <w:divBdr>
            <w:top w:val="none" w:sz="0" w:space="0" w:color="auto"/>
            <w:left w:val="none" w:sz="0" w:space="0" w:color="auto"/>
            <w:bottom w:val="none" w:sz="0" w:space="0" w:color="auto"/>
            <w:right w:val="none" w:sz="0" w:space="0" w:color="auto"/>
          </w:divBdr>
        </w:div>
        <w:div w:id="779034634">
          <w:marLeft w:val="0"/>
          <w:marRight w:val="0"/>
          <w:marTop w:val="0"/>
          <w:marBottom w:val="0"/>
          <w:divBdr>
            <w:top w:val="none" w:sz="0" w:space="0" w:color="auto"/>
            <w:left w:val="none" w:sz="0" w:space="0" w:color="auto"/>
            <w:bottom w:val="none" w:sz="0" w:space="0" w:color="auto"/>
            <w:right w:val="none" w:sz="0" w:space="0" w:color="auto"/>
          </w:divBdr>
        </w:div>
        <w:div w:id="831988332">
          <w:marLeft w:val="0"/>
          <w:marRight w:val="0"/>
          <w:marTop w:val="0"/>
          <w:marBottom w:val="0"/>
          <w:divBdr>
            <w:top w:val="none" w:sz="0" w:space="0" w:color="auto"/>
            <w:left w:val="none" w:sz="0" w:space="0" w:color="auto"/>
            <w:bottom w:val="none" w:sz="0" w:space="0" w:color="auto"/>
            <w:right w:val="none" w:sz="0" w:space="0" w:color="auto"/>
          </w:divBdr>
        </w:div>
        <w:div w:id="975377088">
          <w:marLeft w:val="0"/>
          <w:marRight w:val="0"/>
          <w:marTop w:val="0"/>
          <w:marBottom w:val="0"/>
          <w:divBdr>
            <w:top w:val="none" w:sz="0" w:space="0" w:color="auto"/>
            <w:left w:val="none" w:sz="0" w:space="0" w:color="auto"/>
            <w:bottom w:val="none" w:sz="0" w:space="0" w:color="auto"/>
            <w:right w:val="none" w:sz="0" w:space="0" w:color="auto"/>
          </w:divBdr>
        </w:div>
        <w:div w:id="1035736243">
          <w:marLeft w:val="0"/>
          <w:marRight w:val="0"/>
          <w:marTop w:val="0"/>
          <w:marBottom w:val="0"/>
          <w:divBdr>
            <w:top w:val="none" w:sz="0" w:space="0" w:color="auto"/>
            <w:left w:val="none" w:sz="0" w:space="0" w:color="auto"/>
            <w:bottom w:val="none" w:sz="0" w:space="0" w:color="auto"/>
            <w:right w:val="none" w:sz="0" w:space="0" w:color="auto"/>
          </w:divBdr>
        </w:div>
        <w:div w:id="1037312914">
          <w:marLeft w:val="0"/>
          <w:marRight w:val="0"/>
          <w:marTop w:val="0"/>
          <w:marBottom w:val="0"/>
          <w:divBdr>
            <w:top w:val="none" w:sz="0" w:space="0" w:color="auto"/>
            <w:left w:val="none" w:sz="0" w:space="0" w:color="auto"/>
            <w:bottom w:val="none" w:sz="0" w:space="0" w:color="auto"/>
            <w:right w:val="none" w:sz="0" w:space="0" w:color="auto"/>
          </w:divBdr>
        </w:div>
        <w:div w:id="1081876091">
          <w:marLeft w:val="0"/>
          <w:marRight w:val="0"/>
          <w:marTop w:val="0"/>
          <w:marBottom w:val="0"/>
          <w:divBdr>
            <w:top w:val="none" w:sz="0" w:space="0" w:color="auto"/>
            <w:left w:val="none" w:sz="0" w:space="0" w:color="auto"/>
            <w:bottom w:val="none" w:sz="0" w:space="0" w:color="auto"/>
            <w:right w:val="none" w:sz="0" w:space="0" w:color="auto"/>
          </w:divBdr>
        </w:div>
        <w:div w:id="1135489061">
          <w:marLeft w:val="0"/>
          <w:marRight w:val="0"/>
          <w:marTop w:val="0"/>
          <w:marBottom w:val="0"/>
          <w:divBdr>
            <w:top w:val="none" w:sz="0" w:space="0" w:color="auto"/>
            <w:left w:val="none" w:sz="0" w:space="0" w:color="auto"/>
            <w:bottom w:val="none" w:sz="0" w:space="0" w:color="auto"/>
            <w:right w:val="none" w:sz="0" w:space="0" w:color="auto"/>
          </w:divBdr>
        </w:div>
        <w:div w:id="1229802363">
          <w:marLeft w:val="0"/>
          <w:marRight w:val="0"/>
          <w:marTop w:val="0"/>
          <w:marBottom w:val="0"/>
          <w:divBdr>
            <w:top w:val="none" w:sz="0" w:space="0" w:color="auto"/>
            <w:left w:val="none" w:sz="0" w:space="0" w:color="auto"/>
            <w:bottom w:val="none" w:sz="0" w:space="0" w:color="auto"/>
            <w:right w:val="none" w:sz="0" w:space="0" w:color="auto"/>
          </w:divBdr>
        </w:div>
        <w:div w:id="1442189372">
          <w:marLeft w:val="0"/>
          <w:marRight w:val="0"/>
          <w:marTop w:val="0"/>
          <w:marBottom w:val="0"/>
          <w:divBdr>
            <w:top w:val="none" w:sz="0" w:space="0" w:color="auto"/>
            <w:left w:val="none" w:sz="0" w:space="0" w:color="auto"/>
            <w:bottom w:val="none" w:sz="0" w:space="0" w:color="auto"/>
            <w:right w:val="none" w:sz="0" w:space="0" w:color="auto"/>
          </w:divBdr>
        </w:div>
        <w:div w:id="1446078436">
          <w:marLeft w:val="0"/>
          <w:marRight w:val="0"/>
          <w:marTop w:val="0"/>
          <w:marBottom w:val="0"/>
          <w:divBdr>
            <w:top w:val="none" w:sz="0" w:space="0" w:color="auto"/>
            <w:left w:val="none" w:sz="0" w:space="0" w:color="auto"/>
            <w:bottom w:val="none" w:sz="0" w:space="0" w:color="auto"/>
            <w:right w:val="none" w:sz="0" w:space="0" w:color="auto"/>
          </w:divBdr>
        </w:div>
        <w:div w:id="1472213162">
          <w:marLeft w:val="0"/>
          <w:marRight w:val="0"/>
          <w:marTop w:val="0"/>
          <w:marBottom w:val="0"/>
          <w:divBdr>
            <w:top w:val="none" w:sz="0" w:space="0" w:color="auto"/>
            <w:left w:val="none" w:sz="0" w:space="0" w:color="auto"/>
            <w:bottom w:val="none" w:sz="0" w:space="0" w:color="auto"/>
            <w:right w:val="none" w:sz="0" w:space="0" w:color="auto"/>
          </w:divBdr>
        </w:div>
        <w:div w:id="1581719069">
          <w:marLeft w:val="0"/>
          <w:marRight w:val="0"/>
          <w:marTop w:val="0"/>
          <w:marBottom w:val="0"/>
          <w:divBdr>
            <w:top w:val="none" w:sz="0" w:space="0" w:color="auto"/>
            <w:left w:val="none" w:sz="0" w:space="0" w:color="auto"/>
            <w:bottom w:val="none" w:sz="0" w:space="0" w:color="auto"/>
            <w:right w:val="none" w:sz="0" w:space="0" w:color="auto"/>
          </w:divBdr>
        </w:div>
        <w:div w:id="1830514961">
          <w:marLeft w:val="0"/>
          <w:marRight w:val="0"/>
          <w:marTop w:val="0"/>
          <w:marBottom w:val="0"/>
          <w:divBdr>
            <w:top w:val="none" w:sz="0" w:space="0" w:color="auto"/>
            <w:left w:val="none" w:sz="0" w:space="0" w:color="auto"/>
            <w:bottom w:val="none" w:sz="0" w:space="0" w:color="auto"/>
            <w:right w:val="none" w:sz="0" w:space="0" w:color="auto"/>
          </w:divBdr>
        </w:div>
        <w:div w:id="1956061449">
          <w:marLeft w:val="0"/>
          <w:marRight w:val="0"/>
          <w:marTop w:val="0"/>
          <w:marBottom w:val="0"/>
          <w:divBdr>
            <w:top w:val="none" w:sz="0" w:space="0" w:color="auto"/>
            <w:left w:val="none" w:sz="0" w:space="0" w:color="auto"/>
            <w:bottom w:val="none" w:sz="0" w:space="0" w:color="auto"/>
            <w:right w:val="none" w:sz="0" w:space="0" w:color="auto"/>
          </w:divBdr>
        </w:div>
      </w:divsChild>
    </w:div>
    <w:div w:id="623274896">
      <w:bodyDiv w:val="1"/>
      <w:marLeft w:val="0"/>
      <w:marRight w:val="0"/>
      <w:marTop w:val="0"/>
      <w:marBottom w:val="0"/>
      <w:divBdr>
        <w:top w:val="none" w:sz="0" w:space="0" w:color="auto"/>
        <w:left w:val="none" w:sz="0" w:space="0" w:color="auto"/>
        <w:bottom w:val="none" w:sz="0" w:space="0" w:color="auto"/>
        <w:right w:val="none" w:sz="0" w:space="0" w:color="auto"/>
      </w:divBdr>
    </w:div>
    <w:div w:id="629702536">
      <w:bodyDiv w:val="1"/>
      <w:marLeft w:val="0"/>
      <w:marRight w:val="0"/>
      <w:marTop w:val="0"/>
      <w:marBottom w:val="0"/>
      <w:divBdr>
        <w:top w:val="none" w:sz="0" w:space="0" w:color="auto"/>
        <w:left w:val="none" w:sz="0" w:space="0" w:color="auto"/>
        <w:bottom w:val="none" w:sz="0" w:space="0" w:color="auto"/>
        <w:right w:val="none" w:sz="0" w:space="0" w:color="auto"/>
      </w:divBdr>
      <w:divsChild>
        <w:div w:id="1564828833">
          <w:marLeft w:val="0"/>
          <w:marRight w:val="0"/>
          <w:marTop w:val="0"/>
          <w:marBottom w:val="0"/>
          <w:divBdr>
            <w:top w:val="none" w:sz="0" w:space="0" w:color="auto"/>
            <w:left w:val="none" w:sz="0" w:space="0" w:color="auto"/>
            <w:bottom w:val="none" w:sz="0" w:space="0" w:color="auto"/>
            <w:right w:val="none" w:sz="0" w:space="0" w:color="auto"/>
          </w:divBdr>
          <w:divsChild>
            <w:div w:id="310720465">
              <w:marLeft w:val="0"/>
              <w:marRight w:val="0"/>
              <w:marTop w:val="0"/>
              <w:marBottom w:val="0"/>
              <w:divBdr>
                <w:top w:val="none" w:sz="0" w:space="0" w:color="auto"/>
                <w:left w:val="none" w:sz="0" w:space="0" w:color="auto"/>
                <w:bottom w:val="none" w:sz="0" w:space="0" w:color="auto"/>
                <w:right w:val="none" w:sz="0" w:space="0" w:color="auto"/>
              </w:divBdr>
              <w:divsChild>
                <w:div w:id="640505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2834580">
      <w:bodyDiv w:val="1"/>
      <w:marLeft w:val="0"/>
      <w:marRight w:val="0"/>
      <w:marTop w:val="0"/>
      <w:marBottom w:val="0"/>
      <w:divBdr>
        <w:top w:val="none" w:sz="0" w:space="0" w:color="auto"/>
        <w:left w:val="none" w:sz="0" w:space="0" w:color="auto"/>
        <w:bottom w:val="none" w:sz="0" w:space="0" w:color="auto"/>
        <w:right w:val="none" w:sz="0" w:space="0" w:color="auto"/>
      </w:divBdr>
    </w:div>
    <w:div w:id="647514676">
      <w:bodyDiv w:val="1"/>
      <w:marLeft w:val="0"/>
      <w:marRight w:val="0"/>
      <w:marTop w:val="0"/>
      <w:marBottom w:val="0"/>
      <w:divBdr>
        <w:top w:val="none" w:sz="0" w:space="0" w:color="auto"/>
        <w:left w:val="none" w:sz="0" w:space="0" w:color="auto"/>
        <w:bottom w:val="none" w:sz="0" w:space="0" w:color="auto"/>
        <w:right w:val="none" w:sz="0" w:space="0" w:color="auto"/>
      </w:divBdr>
    </w:div>
    <w:div w:id="671491769">
      <w:bodyDiv w:val="1"/>
      <w:marLeft w:val="0"/>
      <w:marRight w:val="0"/>
      <w:marTop w:val="0"/>
      <w:marBottom w:val="0"/>
      <w:divBdr>
        <w:top w:val="none" w:sz="0" w:space="0" w:color="auto"/>
        <w:left w:val="none" w:sz="0" w:space="0" w:color="auto"/>
        <w:bottom w:val="none" w:sz="0" w:space="0" w:color="auto"/>
        <w:right w:val="none" w:sz="0" w:space="0" w:color="auto"/>
      </w:divBdr>
      <w:divsChild>
        <w:div w:id="551961833">
          <w:marLeft w:val="0"/>
          <w:marRight w:val="0"/>
          <w:marTop w:val="0"/>
          <w:marBottom w:val="0"/>
          <w:divBdr>
            <w:top w:val="none" w:sz="0" w:space="0" w:color="auto"/>
            <w:left w:val="none" w:sz="0" w:space="0" w:color="auto"/>
            <w:bottom w:val="none" w:sz="0" w:space="0" w:color="auto"/>
            <w:right w:val="none" w:sz="0" w:space="0" w:color="auto"/>
          </w:divBdr>
          <w:divsChild>
            <w:div w:id="1825852489">
              <w:marLeft w:val="0"/>
              <w:marRight w:val="0"/>
              <w:marTop w:val="0"/>
              <w:marBottom w:val="0"/>
              <w:divBdr>
                <w:top w:val="none" w:sz="0" w:space="0" w:color="auto"/>
                <w:left w:val="none" w:sz="0" w:space="0" w:color="auto"/>
                <w:bottom w:val="none" w:sz="0" w:space="0" w:color="auto"/>
                <w:right w:val="none" w:sz="0" w:space="0" w:color="auto"/>
              </w:divBdr>
              <w:divsChild>
                <w:div w:id="6761518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3847780">
      <w:bodyDiv w:val="1"/>
      <w:marLeft w:val="0"/>
      <w:marRight w:val="0"/>
      <w:marTop w:val="0"/>
      <w:marBottom w:val="0"/>
      <w:divBdr>
        <w:top w:val="none" w:sz="0" w:space="0" w:color="auto"/>
        <w:left w:val="none" w:sz="0" w:space="0" w:color="auto"/>
        <w:bottom w:val="none" w:sz="0" w:space="0" w:color="auto"/>
        <w:right w:val="none" w:sz="0" w:space="0" w:color="auto"/>
      </w:divBdr>
    </w:div>
    <w:div w:id="706837330">
      <w:bodyDiv w:val="1"/>
      <w:marLeft w:val="0"/>
      <w:marRight w:val="0"/>
      <w:marTop w:val="0"/>
      <w:marBottom w:val="0"/>
      <w:divBdr>
        <w:top w:val="none" w:sz="0" w:space="0" w:color="auto"/>
        <w:left w:val="none" w:sz="0" w:space="0" w:color="auto"/>
        <w:bottom w:val="none" w:sz="0" w:space="0" w:color="auto"/>
        <w:right w:val="none" w:sz="0" w:space="0" w:color="auto"/>
      </w:divBdr>
    </w:div>
    <w:div w:id="712770664">
      <w:bodyDiv w:val="1"/>
      <w:marLeft w:val="0"/>
      <w:marRight w:val="0"/>
      <w:marTop w:val="0"/>
      <w:marBottom w:val="0"/>
      <w:divBdr>
        <w:top w:val="none" w:sz="0" w:space="0" w:color="auto"/>
        <w:left w:val="none" w:sz="0" w:space="0" w:color="auto"/>
        <w:bottom w:val="none" w:sz="0" w:space="0" w:color="auto"/>
        <w:right w:val="none" w:sz="0" w:space="0" w:color="auto"/>
      </w:divBdr>
    </w:div>
    <w:div w:id="721632606">
      <w:bodyDiv w:val="1"/>
      <w:marLeft w:val="0"/>
      <w:marRight w:val="0"/>
      <w:marTop w:val="0"/>
      <w:marBottom w:val="0"/>
      <w:divBdr>
        <w:top w:val="none" w:sz="0" w:space="0" w:color="auto"/>
        <w:left w:val="none" w:sz="0" w:space="0" w:color="auto"/>
        <w:bottom w:val="none" w:sz="0" w:space="0" w:color="auto"/>
        <w:right w:val="none" w:sz="0" w:space="0" w:color="auto"/>
      </w:divBdr>
    </w:div>
    <w:div w:id="751270792">
      <w:bodyDiv w:val="1"/>
      <w:marLeft w:val="0"/>
      <w:marRight w:val="0"/>
      <w:marTop w:val="0"/>
      <w:marBottom w:val="0"/>
      <w:divBdr>
        <w:top w:val="none" w:sz="0" w:space="0" w:color="auto"/>
        <w:left w:val="none" w:sz="0" w:space="0" w:color="auto"/>
        <w:bottom w:val="none" w:sz="0" w:space="0" w:color="auto"/>
        <w:right w:val="none" w:sz="0" w:space="0" w:color="auto"/>
      </w:divBdr>
    </w:div>
    <w:div w:id="770004333">
      <w:bodyDiv w:val="1"/>
      <w:marLeft w:val="0"/>
      <w:marRight w:val="0"/>
      <w:marTop w:val="0"/>
      <w:marBottom w:val="0"/>
      <w:divBdr>
        <w:top w:val="none" w:sz="0" w:space="0" w:color="auto"/>
        <w:left w:val="none" w:sz="0" w:space="0" w:color="auto"/>
        <w:bottom w:val="none" w:sz="0" w:space="0" w:color="auto"/>
        <w:right w:val="none" w:sz="0" w:space="0" w:color="auto"/>
      </w:divBdr>
    </w:div>
    <w:div w:id="777724969">
      <w:bodyDiv w:val="1"/>
      <w:marLeft w:val="0"/>
      <w:marRight w:val="0"/>
      <w:marTop w:val="0"/>
      <w:marBottom w:val="0"/>
      <w:divBdr>
        <w:top w:val="none" w:sz="0" w:space="0" w:color="auto"/>
        <w:left w:val="none" w:sz="0" w:space="0" w:color="auto"/>
        <w:bottom w:val="none" w:sz="0" w:space="0" w:color="auto"/>
        <w:right w:val="none" w:sz="0" w:space="0" w:color="auto"/>
      </w:divBdr>
    </w:div>
    <w:div w:id="779647833">
      <w:bodyDiv w:val="1"/>
      <w:marLeft w:val="0"/>
      <w:marRight w:val="0"/>
      <w:marTop w:val="0"/>
      <w:marBottom w:val="0"/>
      <w:divBdr>
        <w:top w:val="none" w:sz="0" w:space="0" w:color="auto"/>
        <w:left w:val="none" w:sz="0" w:space="0" w:color="auto"/>
        <w:bottom w:val="none" w:sz="0" w:space="0" w:color="auto"/>
        <w:right w:val="none" w:sz="0" w:space="0" w:color="auto"/>
      </w:divBdr>
      <w:divsChild>
        <w:div w:id="2015523649">
          <w:marLeft w:val="0"/>
          <w:marRight w:val="0"/>
          <w:marTop w:val="0"/>
          <w:marBottom w:val="0"/>
          <w:divBdr>
            <w:top w:val="none" w:sz="0" w:space="0" w:color="auto"/>
            <w:left w:val="none" w:sz="0" w:space="0" w:color="auto"/>
            <w:bottom w:val="none" w:sz="0" w:space="0" w:color="auto"/>
            <w:right w:val="none" w:sz="0" w:space="0" w:color="auto"/>
          </w:divBdr>
          <w:divsChild>
            <w:div w:id="551772804">
              <w:marLeft w:val="0"/>
              <w:marRight w:val="0"/>
              <w:marTop w:val="0"/>
              <w:marBottom w:val="0"/>
              <w:divBdr>
                <w:top w:val="none" w:sz="0" w:space="0" w:color="auto"/>
                <w:left w:val="none" w:sz="0" w:space="0" w:color="auto"/>
                <w:bottom w:val="none" w:sz="0" w:space="0" w:color="auto"/>
                <w:right w:val="none" w:sz="0" w:space="0" w:color="auto"/>
              </w:divBdr>
              <w:divsChild>
                <w:div w:id="211251224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3334492">
      <w:bodyDiv w:val="1"/>
      <w:marLeft w:val="0"/>
      <w:marRight w:val="0"/>
      <w:marTop w:val="0"/>
      <w:marBottom w:val="0"/>
      <w:divBdr>
        <w:top w:val="none" w:sz="0" w:space="0" w:color="auto"/>
        <w:left w:val="none" w:sz="0" w:space="0" w:color="auto"/>
        <w:bottom w:val="none" w:sz="0" w:space="0" w:color="auto"/>
        <w:right w:val="none" w:sz="0" w:space="0" w:color="auto"/>
      </w:divBdr>
      <w:divsChild>
        <w:div w:id="1162772467">
          <w:marLeft w:val="0"/>
          <w:marRight w:val="0"/>
          <w:marTop w:val="0"/>
          <w:marBottom w:val="0"/>
          <w:divBdr>
            <w:top w:val="none" w:sz="0" w:space="0" w:color="auto"/>
            <w:left w:val="none" w:sz="0" w:space="0" w:color="auto"/>
            <w:bottom w:val="none" w:sz="0" w:space="0" w:color="auto"/>
            <w:right w:val="none" w:sz="0" w:space="0" w:color="auto"/>
          </w:divBdr>
          <w:divsChild>
            <w:div w:id="1196625516">
              <w:marLeft w:val="0"/>
              <w:marRight w:val="0"/>
              <w:marTop w:val="0"/>
              <w:marBottom w:val="0"/>
              <w:divBdr>
                <w:top w:val="none" w:sz="0" w:space="0" w:color="auto"/>
                <w:left w:val="none" w:sz="0" w:space="0" w:color="auto"/>
                <w:bottom w:val="none" w:sz="0" w:space="0" w:color="auto"/>
                <w:right w:val="none" w:sz="0" w:space="0" w:color="auto"/>
              </w:divBdr>
              <w:divsChild>
                <w:div w:id="19303097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4032951">
      <w:bodyDiv w:val="1"/>
      <w:marLeft w:val="0"/>
      <w:marRight w:val="0"/>
      <w:marTop w:val="0"/>
      <w:marBottom w:val="0"/>
      <w:divBdr>
        <w:top w:val="none" w:sz="0" w:space="0" w:color="auto"/>
        <w:left w:val="none" w:sz="0" w:space="0" w:color="auto"/>
        <w:bottom w:val="none" w:sz="0" w:space="0" w:color="auto"/>
        <w:right w:val="none" w:sz="0" w:space="0" w:color="auto"/>
      </w:divBdr>
      <w:divsChild>
        <w:div w:id="1368751494">
          <w:marLeft w:val="0"/>
          <w:marRight w:val="0"/>
          <w:marTop w:val="0"/>
          <w:marBottom w:val="0"/>
          <w:divBdr>
            <w:top w:val="none" w:sz="0" w:space="0" w:color="auto"/>
            <w:left w:val="none" w:sz="0" w:space="0" w:color="auto"/>
            <w:bottom w:val="none" w:sz="0" w:space="0" w:color="auto"/>
            <w:right w:val="none" w:sz="0" w:space="0" w:color="auto"/>
          </w:divBdr>
          <w:divsChild>
            <w:div w:id="1967468199">
              <w:marLeft w:val="0"/>
              <w:marRight w:val="0"/>
              <w:marTop w:val="0"/>
              <w:marBottom w:val="0"/>
              <w:divBdr>
                <w:top w:val="none" w:sz="0" w:space="0" w:color="auto"/>
                <w:left w:val="none" w:sz="0" w:space="0" w:color="auto"/>
                <w:bottom w:val="none" w:sz="0" w:space="0" w:color="auto"/>
                <w:right w:val="none" w:sz="0" w:space="0" w:color="auto"/>
              </w:divBdr>
              <w:divsChild>
                <w:div w:id="19160845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47714985">
      <w:bodyDiv w:val="1"/>
      <w:marLeft w:val="0"/>
      <w:marRight w:val="0"/>
      <w:marTop w:val="0"/>
      <w:marBottom w:val="0"/>
      <w:divBdr>
        <w:top w:val="none" w:sz="0" w:space="0" w:color="auto"/>
        <w:left w:val="none" w:sz="0" w:space="0" w:color="auto"/>
        <w:bottom w:val="none" w:sz="0" w:space="0" w:color="auto"/>
        <w:right w:val="none" w:sz="0" w:space="0" w:color="auto"/>
      </w:divBdr>
    </w:div>
    <w:div w:id="856499762">
      <w:bodyDiv w:val="1"/>
      <w:marLeft w:val="0"/>
      <w:marRight w:val="0"/>
      <w:marTop w:val="0"/>
      <w:marBottom w:val="0"/>
      <w:divBdr>
        <w:top w:val="none" w:sz="0" w:space="0" w:color="auto"/>
        <w:left w:val="none" w:sz="0" w:space="0" w:color="auto"/>
        <w:bottom w:val="none" w:sz="0" w:space="0" w:color="auto"/>
        <w:right w:val="none" w:sz="0" w:space="0" w:color="auto"/>
      </w:divBdr>
      <w:divsChild>
        <w:div w:id="2022657811">
          <w:marLeft w:val="0"/>
          <w:marRight w:val="0"/>
          <w:marTop w:val="0"/>
          <w:marBottom w:val="0"/>
          <w:divBdr>
            <w:top w:val="none" w:sz="0" w:space="0" w:color="auto"/>
            <w:left w:val="none" w:sz="0" w:space="0" w:color="auto"/>
            <w:bottom w:val="none" w:sz="0" w:space="0" w:color="auto"/>
            <w:right w:val="none" w:sz="0" w:space="0" w:color="auto"/>
          </w:divBdr>
          <w:divsChild>
            <w:div w:id="1666279394">
              <w:marLeft w:val="0"/>
              <w:marRight w:val="0"/>
              <w:marTop w:val="0"/>
              <w:marBottom w:val="0"/>
              <w:divBdr>
                <w:top w:val="none" w:sz="0" w:space="0" w:color="auto"/>
                <w:left w:val="none" w:sz="0" w:space="0" w:color="auto"/>
                <w:bottom w:val="none" w:sz="0" w:space="0" w:color="auto"/>
                <w:right w:val="none" w:sz="0" w:space="0" w:color="auto"/>
              </w:divBdr>
              <w:divsChild>
                <w:div w:id="203981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8026615">
      <w:bodyDiv w:val="1"/>
      <w:marLeft w:val="0"/>
      <w:marRight w:val="0"/>
      <w:marTop w:val="0"/>
      <w:marBottom w:val="0"/>
      <w:divBdr>
        <w:top w:val="none" w:sz="0" w:space="0" w:color="auto"/>
        <w:left w:val="none" w:sz="0" w:space="0" w:color="auto"/>
        <w:bottom w:val="none" w:sz="0" w:space="0" w:color="auto"/>
        <w:right w:val="none" w:sz="0" w:space="0" w:color="auto"/>
      </w:divBdr>
      <w:divsChild>
        <w:div w:id="1485003804">
          <w:marLeft w:val="0"/>
          <w:marRight w:val="0"/>
          <w:marTop w:val="0"/>
          <w:marBottom w:val="0"/>
          <w:divBdr>
            <w:top w:val="none" w:sz="0" w:space="0" w:color="auto"/>
            <w:left w:val="none" w:sz="0" w:space="0" w:color="auto"/>
            <w:bottom w:val="none" w:sz="0" w:space="0" w:color="auto"/>
            <w:right w:val="none" w:sz="0" w:space="0" w:color="auto"/>
          </w:divBdr>
          <w:divsChild>
            <w:div w:id="1298874041">
              <w:marLeft w:val="0"/>
              <w:marRight w:val="0"/>
              <w:marTop w:val="0"/>
              <w:marBottom w:val="0"/>
              <w:divBdr>
                <w:top w:val="none" w:sz="0" w:space="0" w:color="auto"/>
                <w:left w:val="none" w:sz="0" w:space="0" w:color="auto"/>
                <w:bottom w:val="none" w:sz="0" w:space="0" w:color="auto"/>
                <w:right w:val="none" w:sz="0" w:space="0" w:color="auto"/>
              </w:divBdr>
              <w:divsChild>
                <w:div w:id="3099902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72808555">
      <w:bodyDiv w:val="1"/>
      <w:marLeft w:val="0"/>
      <w:marRight w:val="0"/>
      <w:marTop w:val="0"/>
      <w:marBottom w:val="0"/>
      <w:divBdr>
        <w:top w:val="none" w:sz="0" w:space="0" w:color="auto"/>
        <w:left w:val="none" w:sz="0" w:space="0" w:color="auto"/>
        <w:bottom w:val="none" w:sz="0" w:space="0" w:color="auto"/>
        <w:right w:val="none" w:sz="0" w:space="0" w:color="auto"/>
      </w:divBdr>
    </w:div>
    <w:div w:id="875237858">
      <w:bodyDiv w:val="1"/>
      <w:marLeft w:val="0"/>
      <w:marRight w:val="0"/>
      <w:marTop w:val="0"/>
      <w:marBottom w:val="0"/>
      <w:divBdr>
        <w:top w:val="none" w:sz="0" w:space="0" w:color="auto"/>
        <w:left w:val="none" w:sz="0" w:space="0" w:color="auto"/>
        <w:bottom w:val="none" w:sz="0" w:space="0" w:color="auto"/>
        <w:right w:val="none" w:sz="0" w:space="0" w:color="auto"/>
      </w:divBdr>
      <w:divsChild>
        <w:div w:id="1841921327">
          <w:marLeft w:val="0"/>
          <w:marRight w:val="0"/>
          <w:marTop w:val="0"/>
          <w:marBottom w:val="0"/>
          <w:divBdr>
            <w:top w:val="none" w:sz="0" w:space="0" w:color="auto"/>
            <w:left w:val="none" w:sz="0" w:space="0" w:color="auto"/>
            <w:bottom w:val="none" w:sz="0" w:space="0" w:color="auto"/>
            <w:right w:val="none" w:sz="0" w:space="0" w:color="auto"/>
          </w:divBdr>
          <w:divsChild>
            <w:div w:id="881019482">
              <w:marLeft w:val="0"/>
              <w:marRight w:val="0"/>
              <w:marTop w:val="0"/>
              <w:marBottom w:val="0"/>
              <w:divBdr>
                <w:top w:val="none" w:sz="0" w:space="0" w:color="auto"/>
                <w:left w:val="none" w:sz="0" w:space="0" w:color="auto"/>
                <w:bottom w:val="none" w:sz="0" w:space="0" w:color="auto"/>
                <w:right w:val="none" w:sz="0" w:space="0" w:color="auto"/>
              </w:divBdr>
              <w:divsChild>
                <w:div w:id="9321321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3980494">
      <w:bodyDiv w:val="1"/>
      <w:marLeft w:val="0"/>
      <w:marRight w:val="0"/>
      <w:marTop w:val="0"/>
      <w:marBottom w:val="0"/>
      <w:divBdr>
        <w:top w:val="none" w:sz="0" w:space="0" w:color="auto"/>
        <w:left w:val="none" w:sz="0" w:space="0" w:color="auto"/>
        <w:bottom w:val="none" w:sz="0" w:space="0" w:color="auto"/>
        <w:right w:val="none" w:sz="0" w:space="0" w:color="auto"/>
      </w:divBdr>
      <w:divsChild>
        <w:div w:id="1382707990">
          <w:marLeft w:val="0"/>
          <w:marRight w:val="0"/>
          <w:marTop w:val="0"/>
          <w:marBottom w:val="0"/>
          <w:divBdr>
            <w:top w:val="none" w:sz="0" w:space="0" w:color="auto"/>
            <w:left w:val="none" w:sz="0" w:space="0" w:color="auto"/>
            <w:bottom w:val="none" w:sz="0" w:space="0" w:color="auto"/>
            <w:right w:val="none" w:sz="0" w:space="0" w:color="auto"/>
          </w:divBdr>
          <w:divsChild>
            <w:div w:id="1792557459">
              <w:marLeft w:val="0"/>
              <w:marRight w:val="0"/>
              <w:marTop w:val="0"/>
              <w:marBottom w:val="0"/>
              <w:divBdr>
                <w:top w:val="none" w:sz="0" w:space="0" w:color="auto"/>
                <w:left w:val="none" w:sz="0" w:space="0" w:color="auto"/>
                <w:bottom w:val="none" w:sz="0" w:space="0" w:color="auto"/>
                <w:right w:val="none" w:sz="0" w:space="0" w:color="auto"/>
              </w:divBdr>
              <w:divsChild>
                <w:div w:id="19595326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7061300">
      <w:bodyDiv w:val="1"/>
      <w:marLeft w:val="0"/>
      <w:marRight w:val="0"/>
      <w:marTop w:val="0"/>
      <w:marBottom w:val="0"/>
      <w:divBdr>
        <w:top w:val="none" w:sz="0" w:space="0" w:color="auto"/>
        <w:left w:val="none" w:sz="0" w:space="0" w:color="auto"/>
        <w:bottom w:val="none" w:sz="0" w:space="0" w:color="auto"/>
        <w:right w:val="none" w:sz="0" w:space="0" w:color="auto"/>
      </w:divBdr>
      <w:divsChild>
        <w:div w:id="204610400">
          <w:marLeft w:val="0"/>
          <w:marRight w:val="0"/>
          <w:marTop w:val="0"/>
          <w:marBottom w:val="0"/>
          <w:divBdr>
            <w:top w:val="none" w:sz="0" w:space="0" w:color="auto"/>
            <w:left w:val="none" w:sz="0" w:space="0" w:color="auto"/>
            <w:bottom w:val="none" w:sz="0" w:space="0" w:color="auto"/>
            <w:right w:val="none" w:sz="0" w:space="0" w:color="auto"/>
          </w:divBdr>
          <w:divsChild>
            <w:div w:id="1042753489">
              <w:marLeft w:val="0"/>
              <w:marRight w:val="0"/>
              <w:marTop w:val="0"/>
              <w:marBottom w:val="0"/>
              <w:divBdr>
                <w:top w:val="none" w:sz="0" w:space="0" w:color="auto"/>
                <w:left w:val="none" w:sz="0" w:space="0" w:color="auto"/>
                <w:bottom w:val="none" w:sz="0" w:space="0" w:color="auto"/>
                <w:right w:val="none" w:sz="0" w:space="0" w:color="auto"/>
              </w:divBdr>
              <w:divsChild>
                <w:div w:id="13885323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96433887">
      <w:bodyDiv w:val="1"/>
      <w:marLeft w:val="0"/>
      <w:marRight w:val="0"/>
      <w:marTop w:val="0"/>
      <w:marBottom w:val="0"/>
      <w:divBdr>
        <w:top w:val="none" w:sz="0" w:space="0" w:color="auto"/>
        <w:left w:val="none" w:sz="0" w:space="0" w:color="auto"/>
        <w:bottom w:val="none" w:sz="0" w:space="0" w:color="auto"/>
        <w:right w:val="none" w:sz="0" w:space="0" w:color="auto"/>
      </w:divBdr>
    </w:div>
    <w:div w:id="912471275">
      <w:bodyDiv w:val="1"/>
      <w:marLeft w:val="0"/>
      <w:marRight w:val="0"/>
      <w:marTop w:val="0"/>
      <w:marBottom w:val="0"/>
      <w:divBdr>
        <w:top w:val="none" w:sz="0" w:space="0" w:color="auto"/>
        <w:left w:val="none" w:sz="0" w:space="0" w:color="auto"/>
        <w:bottom w:val="none" w:sz="0" w:space="0" w:color="auto"/>
        <w:right w:val="none" w:sz="0" w:space="0" w:color="auto"/>
      </w:divBdr>
    </w:div>
    <w:div w:id="922566854">
      <w:bodyDiv w:val="1"/>
      <w:marLeft w:val="0"/>
      <w:marRight w:val="0"/>
      <w:marTop w:val="0"/>
      <w:marBottom w:val="0"/>
      <w:divBdr>
        <w:top w:val="none" w:sz="0" w:space="0" w:color="auto"/>
        <w:left w:val="none" w:sz="0" w:space="0" w:color="auto"/>
        <w:bottom w:val="none" w:sz="0" w:space="0" w:color="auto"/>
        <w:right w:val="none" w:sz="0" w:space="0" w:color="auto"/>
      </w:divBdr>
      <w:divsChild>
        <w:div w:id="1350793966">
          <w:marLeft w:val="0"/>
          <w:marRight w:val="0"/>
          <w:marTop w:val="0"/>
          <w:marBottom w:val="0"/>
          <w:divBdr>
            <w:top w:val="none" w:sz="0" w:space="0" w:color="auto"/>
            <w:left w:val="none" w:sz="0" w:space="0" w:color="auto"/>
            <w:bottom w:val="none" w:sz="0" w:space="0" w:color="auto"/>
            <w:right w:val="none" w:sz="0" w:space="0" w:color="auto"/>
          </w:divBdr>
          <w:divsChild>
            <w:div w:id="90404">
              <w:marLeft w:val="0"/>
              <w:marRight w:val="0"/>
              <w:marTop w:val="0"/>
              <w:marBottom w:val="0"/>
              <w:divBdr>
                <w:top w:val="none" w:sz="0" w:space="0" w:color="auto"/>
                <w:left w:val="none" w:sz="0" w:space="0" w:color="auto"/>
                <w:bottom w:val="none" w:sz="0" w:space="0" w:color="auto"/>
                <w:right w:val="none" w:sz="0" w:space="0" w:color="auto"/>
              </w:divBdr>
              <w:divsChild>
                <w:div w:id="14002069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36906941">
      <w:bodyDiv w:val="1"/>
      <w:marLeft w:val="0"/>
      <w:marRight w:val="0"/>
      <w:marTop w:val="0"/>
      <w:marBottom w:val="0"/>
      <w:divBdr>
        <w:top w:val="none" w:sz="0" w:space="0" w:color="auto"/>
        <w:left w:val="none" w:sz="0" w:space="0" w:color="auto"/>
        <w:bottom w:val="none" w:sz="0" w:space="0" w:color="auto"/>
        <w:right w:val="none" w:sz="0" w:space="0" w:color="auto"/>
      </w:divBdr>
    </w:div>
    <w:div w:id="965350386">
      <w:bodyDiv w:val="1"/>
      <w:marLeft w:val="0"/>
      <w:marRight w:val="0"/>
      <w:marTop w:val="0"/>
      <w:marBottom w:val="0"/>
      <w:divBdr>
        <w:top w:val="none" w:sz="0" w:space="0" w:color="auto"/>
        <w:left w:val="none" w:sz="0" w:space="0" w:color="auto"/>
        <w:bottom w:val="none" w:sz="0" w:space="0" w:color="auto"/>
        <w:right w:val="none" w:sz="0" w:space="0" w:color="auto"/>
      </w:divBdr>
      <w:divsChild>
        <w:div w:id="629014763">
          <w:marLeft w:val="0"/>
          <w:marRight w:val="0"/>
          <w:marTop w:val="0"/>
          <w:marBottom w:val="0"/>
          <w:divBdr>
            <w:top w:val="none" w:sz="0" w:space="0" w:color="auto"/>
            <w:left w:val="none" w:sz="0" w:space="0" w:color="auto"/>
            <w:bottom w:val="none" w:sz="0" w:space="0" w:color="auto"/>
            <w:right w:val="none" w:sz="0" w:space="0" w:color="auto"/>
          </w:divBdr>
          <w:divsChild>
            <w:div w:id="976911566">
              <w:marLeft w:val="0"/>
              <w:marRight w:val="0"/>
              <w:marTop w:val="0"/>
              <w:marBottom w:val="0"/>
              <w:divBdr>
                <w:top w:val="none" w:sz="0" w:space="0" w:color="auto"/>
                <w:left w:val="none" w:sz="0" w:space="0" w:color="auto"/>
                <w:bottom w:val="none" w:sz="0" w:space="0" w:color="auto"/>
                <w:right w:val="none" w:sz="0" w:space="0" w:color="auto"/>
              </w:divBdr>
              <w:divsChild>
                <w:div w:id="434124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6151423">
      <w:bodyDiv w:val="1"/>
      <w:marLeft w:val="0"/>
      <w:marRight w:val="0"/>
      <w:marTop w:val="0"/>
      <w:marBottom w:val="0"/>
      <w:divBdr>
        <w:top w:val="none" w:sz="0" w:space="0" w:color="auto"/>
        <w:left w:val="none" w:sz="0" w:space="0" w:color="auto"/>
        <w:bottom w:val="none" w:sz="0" w:space="0" w:color="auto"/>
        <w:right w:val="none" w:sz="0" w:space="0" w:color="auto"/>
      </w:divBdr>
    </w:div>
    <w:div w:id="996878270">
      <w:bodyDiv w:val="1"/>
      <w:marLeft w:val="0"/>
      <w:marRight w:val="0"/>
      <w:marTop w:val="0"/>
      <w:marBottom w:val="0"/>
      <w:divBdr>
        <w:top w:val="none" w:sz="0" w:space="0" w:color="auto"/>
        <w:left w:val="none" w:sz="0" w:space="0" w:color="auto"/>
        <w:bottom w:val="none" w:sz="0" w:space="0" w:color="auto"/>
        <w:right w:val="none" w:sz="0" w:space="0" w:color="auto"/>
      </w:divBdr>
    </w:div>
    <w:div w:id="1003321394">
      <w:bodyDiv w:val="1"/>
      <w:marLeft w:val="0"/>
      <w:marRight w:val="0"/>
      <w:marTop w:val="0"/>
      <w:marBottom w:val="0"/>
      <w:divBdr>
        <w:top w:val="none" w:sz="0" w:space="0" w:color="auto"/>
        <w:left w:val="none" w:sz="0" w:space="0" w:color="auto"/>
        <w:bottom w:val="none" w:sz="0" w:space="0" w:color="auto"/>
        <w:right w:val="none" w:sz="0" w:space="0" w:color="auto"/>
      </w:divBdr>
      <w:divsChild>
        <w:div w:id="596910110">
          <w:marLeft w:val="0"/>
          <w:marRight w:val="0"/>
          <w:marTop w:val="0"/>
          <w:marBottom w:val="0"/>
          <w:divBdr>
            <w:top w:val="none" w:sz="0" w:space="0" w:color="auto"/>
            <w:left w:val="none" w:sz="0" w:space="0" w:color="auto"/>
            <w:bottom w:val="none" w:sz="0" w:space="0" w:color="auto"/>
            <w:right w:val="none" w:sz="0" w:space="0" w:color="auto"/>
          </w:divBdr>
          <w:divsChild>
            <w:div w:id="1679577051">
              <w:marLeft w:val="0"/>
              <w:marRight w:val="0"/>
              <w:marTop w:val="0"/>
              <w:marBottom w:val="0"/>
              <w:divBdr>
                <w:top w:val="none" w:sz="0" w:space="0" w:color="auto"/>
                <w:left w:val="none" w:sz="0" w:space="0" w:color="auto"/>
                <w:bottom w:val="none" w:sz="0" w:space="0" w:color="auto"/>
                <w:right w:val="none" w:sz="0" w:space="0" w:color="auto"/>
              </w:divBdr>
              <w:divsChild>
                <w:div w:id="9184876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29649131">
      <w:bodyDiv w:val="1"/>
      <w:marLeft w:val="0"/>
      <w:marRight w:val="0"/>
      <w:marTop w:val="0"/>
      <w:marBottom w:val="0"/>
      <w:divBdr>
        <w:top w:val="none" w:sz="0" w:space="0" w:color="auto"/>
        <w:left w:val="none" w:sz="0" w:space="0" w:color="auto"/>
        <w:bottom w:val="none" w:sz="0" w:space="0" w:color="auto"/>
        <w:right w:val="none" w:sz="0" w:space="0" w:color="auto"/>
      </w:divBdr>
    </w:div>
    <w:div w:id="1033651562">
      <w:bodyDiv w:val="1"/>
      <w:marLeft w:val="0"/>
      <w:marRight w:val="0"/>
      <w:marTop w:val="0"/>
      <w:marBottom w:val="0"/>
      <w:divBdr>
        <w:top w:val="none" w:sz="0" w:space="0" w:color="auto"/>
        <w:left w:val="none" w:sz="0" w:space="0" w:color="auto"/>
        <w:bottom w:val="none" w:sz="0" w:space="0" w:color="auto"/>
        <w:right w:val="none" w:sz="0" w:space="0" w:color="auto"/>
      </w:divBdr>
    </w:div>
    <w:div w:id="1037005111">
      <w:bodyDiv w:val="1"/>
      <w:marLeft w:val="0"/>
      <w:marRight w:val="0"/>
      <w:marTop w:val="0"/>
      <w:marBottom w:val="0"/>
      <w:divBdr>
        <w:top w:val="none" w:sz="0" w:space="0" w:color="auto"/>
        <w:left w:val="none" w:sz="0" w:space="0" w:color="auto"/>
        <w:bottom w:val="none" w:sz="0" w:space="0" w:color="auto"/>
        <w:right w:val="none" w:sz="0" w:space="0" w:color="auto"/>
      </w:divBdr>
    </w:div>
    <w:div w:id="1063217765">
      <w:bodyDiv w:val="1"/>
      <w:marLeft w:val="0"/>
      <w:marRight w:val="0"/>
      <w:marTop w:val="0"/>
      <w:marBottom w:val="0"/>
      <w:divBdr>
        <w:top w:val="none" w:sz="0" w:space="0" w:color="auto"/>
        <w:left w:val="none" w:sz="0" w:space="0" w:color="auto"/>
        <w:bottom w:val="none" w:sz="0" w:space="0" w:color="auto"/>
        <w:right w:val="none" w:sz="0" w:space="0" w:color="auto"/>
      </w:divBdr>
      <w:divsChild>
        <w:div w:id="121535672">
          <w:marLeft w:val="0"/>
          <w:marRight w:val="0"/>
          <w:marTop w:val="0"/>
          <w:marBottom w:val="0"/>
          <w:divBdr>
            <w:top w:val="none" w:sz="0" w:space="0" w:color="auto"/>
            <w:left w:val="none" w:sz="0" w:space="0" w:color="auto"/>
            <w:bottom w:val="none" w:sz="0" w:space="0" w:color="auto"/>
            <w:right w:val="none" w:sz="0" w:space="0" w:color="auto"/>
          </w:divBdr>
          <w:divsChild>
            <w:div w:id="1523321523">
              <w:marLeft w:val="0"/>
              <w:marRight w:val="0"/>
              <w:marTop w:val="0"/>
              <w:marBottom w:val="0"/>
              <w:divBdr>
                <w:top w:val="none" w:sz="0" w:space="0" w:color="auto"/>
                <w:left w:val="none" w:sz="0" w:space="0" w:color="auto"/>
                <w:bottom w:val="none" w:sz="0" w:space="0" w:color="auto"/>
                <w:right w:val="none" w:sz="0" w:space="0" w:color="auto"/>
              </w:divBdr>
              <w:divsChild>
                <w:div w:id="15250482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2292309">
      <w:bodyDiv w:val="1"/>
      <w:marLeft w:val="0"/>
      <w:marRight w:val="0"/>
      <w:marTop w:val="0"/>
      <w:marBottom w:val="0"/>
      <w:divBdr>
        <w:top w:val="none" w:sz="0" w:space="0" w:color="auto"/>
        <w:left w:val="none" w:sz="0" w:space="0" w:color="auto"/>
        <w:bottom w:val="none" w:sz="0" w:space="0" w:color="auto"/>
        <w:right w:val="none" w:sz="0" w:space="0" w:color="auto"/>
      </w:divBdr>
    </w:div>
    <w:div w:id="1091664766">
      <w:bodyDiv w:val="1"/>
      <w:marLeft w:val="0"/>
      <w:marRight w:val="0"/>
      <w:marTop w:val="0"/>
      <w:marBottom w:val="0"/>
      <w:divBdr>
        <w:top w:val="none" w:sz="0" w:space="0" w:color="auto"/>
        <w:left w:val="none" w:sz="0" w:space="0" w:color="auto"/>
        <w:bottom w:val="none" w:sz="0" w:space="0" w:color="auto"/>
        <w:right w:val="none" w:sz="0" w:space="0" w:color="auto"/>
      </w:divBdr>
      <w:divsChild>
        <w:div w:id="1986734438">
          <w:marLeft w:val="0"/>
          <w:marRight w:val="0"/>
          <w:marTop w:val="0"/>
          <w:marBottom w:val="0"/>
          <w:divBdr>
            <w:top w:val="none" w:sz="0" w:space="0" w:color="auto"/>
            <w:left w:val="none" w:sz="0" w:space="0" w:color="auto"/>
            <w:bottom w:val="none" w:sz="0" w:space="0" w:color="auto"/>
            <w:right w:val="none" w:sz="0" w:space="0" w:color="auto"/>
          </w:divBdr>
          <w:divsChild>
            <w:div w:id="687802889">
              <w:marLeft w:val="0"/>
              <w:marRight w:val="0"/>
              <w:marTop w:val="0"/>
              <w:marBottom w:val="0"/>
              <w:divBdr>
                <w:top w:val="none" w:sz="0" w:space="0" w:color="auto"/>
                <w:left w:val="none" w:sz="0" w:space="0" w:color="auto"/>
                <w:bottom w:val="none" w:sz="0" w:space="0" w:color="auto"/>
                <w:right w:val="none" w:sz="0" w:space="0" w:color="auto"/>
              </w:divBdr>
              <w:divsChild>
                <w:div w:id="267664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94473842">
      <w:bodyDiv w:val="1"/>
      <w:marLeft w:val="0"/>
      <w:marRight w:val="0"/>
      <w:marTop w:val="0"/>
      <w:marBottom w:val="0"/>
      <w:divBdr>
        <w:top w:val="none" w:sz="0" w:space="0" w:color="auto"/>
        <w:left w:val="none" w:sz="0" w:space="0" w:color="auto"/>
        <w:bottom w:val="none" w:sz="0" w:space="0" w:color="auto"/>
        <w:right w:val="none" w:sz="0" w:space="0" w:color="auto"/>
      </w:divBdr>
      <w:divsChild>
        <w:div w:id="1041857076">
          <w:marLeft w:val="0"/>
          <w:marRight w:val="0"/>
          <w:marTop w:val="0"/>
          <w:marBottom w:val="0"/>
          <w:divBdr>
            <w:top w:val="none" w:sz="0" w:space="0" w:color="auto"/>
            <w:left w:val="none" w:sz="0" w:space="0" w:color="auto"/>
            <w:bottom w:val="none" w:sz="0" w:space="0" w:color="auto"/>
            <w:right w:val="none" w:sz="0" w:space="0" w:color="auto"/>
          </w:divBdr>
          <w:divsChild>
            <w:div w:id="1138835352">
              <w:marLeft w:val="0"/>
              <w:marRight w:val="0"/>
              <w:marTop w:val="0"/>
              <w:marBottom w:val="0"/>
              <w:divBdr>
                <w:top w:val="none" w:sz="0" w:space="0" w:color="auto"/>
                <w:left w:val="none" w:sz="0" w:space="0" w:color="auto"/>
                <w:bottom w:val="none" w:sz="0" w:space="0" w:color="auto"/>
                <w:right w:val="none" w:sz="0" w:space="0" w:color="auto"/>
              </w:divBdr>
              <w:divsChild>
                <w:div w:id="10092590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1145075">
      <w:bodyDiv w:val="1"/>
      <w:marLeft w:val="0"/>
      <w:marRight w:val="0"/>
      <w:marTop w:val="0"/>
      <w:marBottom w:val="0"/>
      <w:divBdr>
        <w:top w:val="none" w:sz="0" w:space="0" w:color="auto"/>
        <w:left w:val="none" w:sz="0" w:space="0" w:color="auto"/>
        <w:bottom w:val="none" w:sz="0" w:space="0" w:color="auto"/>
        <w:right w:val="none" w:sz="0" w:space="0" w:color="auto"/>
      </w:divBdr>
    </w:div>
    <w:div w:id="1109737794">
      <w:bodyDiv w:val="1"/>
      <w:marLeft w:val="0"/>
      <w:marRight w:val="0"/>
      <w:marTop w:val="0"/>
      <w:marBottom w:val="0"/>
      <w:divBdr>
        <w:top w:val="none" w:sz="0" w:space="0" w:color="auto"/>
        <w:left w:val="none" w:sz="0" w:space="0" w:color="auto"/>
        <w:bottom w:val="none" w:sz="0" w:space="0" w:color="auto"/>
        <w:right w:val="none" w:sz="0" w:space="0" w:color="auto"/>
      </w:divBdr>
      <w:divsChild>
        <w:div w:id="925308181">
          <w:marLeft w:val="0"/>
          <w:marRight w:val="0"/>
          <w:marTop w:val="0"/>
          <w:marBottom w:val="0"/>
          <w:divBdr>
            <w:top w:val="none" w:sz="0" w:space="0" w:color="auto"/>
            <w:left w:val="none" w:sz="0" w:space="0" w:color="auto"/>
            <w:bottom w:val="none" w:sz="0" w:space="0" w:color="auto"/>
            <w:right w:val="none" w:sz="0" w:space="0" w:color="auto"/>
          </w:divBdr>
          <w:divsChild>
            <w:div w:id="1205092675">
              <w:marLeft w:val="0"/>
              <w:marRight w:val="0"/>
              <w:marTop w:val="0"/>
              <w:marBottom w:val="0"/>
              <w:divBdr>
                <w:top w:val="none" w:sz="0" w:space="0" w:color="auto"/>
                <w:left w:val="none" w:sz="0" w:space="0" w:color="auto"/>
                <w:bottom w:val="none" w:sz="0" w:space="0" w:color="auto"/>
                <w:right w:val="none" w:sz="0" w:space="0" w:color="auto"/>
              </w:divBdr>
              <w:divsChild>
                <w:div w:id="10913962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1508368">
      <w:bodyDiv w:val="1"/>
      <w:marLeft w:val="0"/>
      <w:marRight w:val="0"/>
      <w:marTop w:val="0"/>
      <w:marBottom w:val="0"/>
      <w:divBdr>
        <w:top w:val="none" w:sz="0" w:space="0" w:color="auto"/>
        <w:left w:val="none" w:sz="0" w:space="0" w:color="auto"/>
        <w:bottom w:val="none" w:sz="0" w:space="0" w:color="auto"/>
        <w:right w:val="none" w:sz="0" w:space="0" w:color="auto"/>
      </w:divBdr>
    </w:div>
    <w:div w:id="1121727687">
      <w:bodyDiv w:val="1"/>
      <w:marLeft w:val="0"/>
      <w:marRight w:val="0"/>
      <w:marTop w:val="0"/>
      <w:marBottom w:val="0"/>
      <w:divBdr>
        <w:top w:val="none" w:sz="0" w:space="0" w:color="auto"/>
        <w:left w:val="none" w:sz="0" w:space="0" w:color="auto"/>
        <w:bottom w:val="none" w:sz="0" w:space="0" w:color="auto"/>
        <w:right w:val="none" w:sz="0" w:space="0" w:color="auto"/>
      </w:divBdr>
    </w:div>
    <w:div w:id="1154101305">
      <w:bodyDiv w:val="1"/>
      <w:marLeft w:val="0"/>
      <w:marRight w:val="0"/>
      <w:marTop w:val="0"/>
      <w:marBottom w:val="0"/>
      <w:divBdr>
        <w:top w:val="none" w:sz="0" w:space="0" w:color="auto"/>
        <w:left w:val="none" w:sz="0" w:space="0" w:color="auto"/>
        <w:bottom w:val="none" w:sz="0" w:space="0" w:color="auto"/>
        <w:right w:val="none" w:sz="0" w:space="0" w:color="auto"/>
      </w:divBdr>
      <w:divsChild>
        <w:div w:id="219831257">
          <w:marLeft w:val="0"/>
          <w:marRight w:val="0"/>
          <w:marTop w:val="0"/>
          <w:marBottom w:val="0"/>
          <w:divBdr>
            <w:top w:val="none" w:sz="0" w:space="0" w:color="auto"/>
            <w:left w:val="none" w:sz="0" w:space="0" w:color="auto"/>
            <w:bottom w:val="none" w:sz="0" w:space="0" w:color="auto"/>
            <w:right w:val="none" w:sz="0" w:space="0" w:color="auto"/>
          </w:divBdr>
          <w:divsChild>
            <w:div w:id="625816500">
              <w:marLeft w:val="0"/>
              <w:marRight w:val="0"/>
              <w:marTop w:val="0"/>
              <w:marBottom w:val="0"/>
              <w:divBdr>
                <w:top w:val="none" w:sz="0" w:space="0" w:color="auto"/>
                <w:left w:val="none" w:sz="0" w:space="0" w:color="auto"/>
                <w:bottom w:val="none" w:sz="0" w:space="0" w:color="auto"/>
                <w:right w:val="none" w:sz="0" w:space="0" w:color="auto"/>
              </w:divBdr>
              <w:divsChild>
                <w:div w:id="1131394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8902419">
      <w:bodyDiv w:val="1"/>
      <w:marLeft w:val="0"/>
      <w:marRight w:val="0"/>
      <w:marTop w:val="0"/>
      <w:marBottom w:val="0"/>
      <w:divBdr>
        <w:top w:val="none" w:sz="0" w:space="0" w:color="auto"/>
        <w:left w:val="none" w:sz="0" w:space="0" w:color="auto"/>
        <w:bottom w:val="none" w:sz="0" w:space="0" w:color="auto"/>
        <w:right w:val="none" w:sz="0" w:space="0" w:color="auto"/>
      </w:divBdr>
    </w:div>
    <w:div w:id="1177572724">
      <w:bodyDiv w:val="1"/>
      <w:marLeft w:val="0"/>
      <w:marRight w:val="0"/>
      <w:marTop w:val="0"/>
      <w:marBottom w:val="0"/>
      <w:divBdr>
        <w:top w:val="none" w:sz="0" w:space="0" w:color="auto"/>
        <w:left w:val="none" w:sz="0" w:space="0" w:color="auto"/>
        <w:bottom w:val="none" w:sz="0" w:space="0" w:color="auto"/>
        <w:right w:val="none" w:sz="0" w:space="0" w:color="auto"/>
      </w:divBdr>
      <w:divsChild>
        <w:div w:id="466900343">
          <w:marLeft w:val="0"/>
          <w:marRight w:val="0"/>
          <w:marTop w:val="0"/>
          <w:marBottom w:val="0"/>
          <w:divBdr>
            <w:top w:val="none" w:sz="0" w:space="0" w:color="auto"/>
            <w:left w:val="none" w:sz="0" w:space="0" w:color="auto"/>
            <w:bottom w:val="none" w:sz="0" w:space="0" w:color="auto"/>
            <w:right w:val="none" w:sz="0" w:space="0" w:color="auto"/>
          </w:divBdr>
        </w:div>
        <w:div w:id="1933464259">
          <w:marLeft w:val="0"/>
          <w:marRight w:val="0"/>
          <w:marTop w:val="0"/>
          <w:marBottom w:val="0"/>
          <w:divBdr>
            <w:top w:val="none" w:sz="0" w:space="0" w:color="auto"/>
            <w:left w:val="none" w:sz="0" w:space="0" w:color="auto"/>
            <w:bottom w:val="none" w:sz="0" w:space="0" w:color="auto"/>
            <w:right w:val="none" w:sz="0" w:space="0" w:color="auto"/>
          </w:divBdr>
        </w:div>
      </w:divsChild>
    </w:div>
    <w:div w:id="1178348653">
      <w:bodyDiv w:val="1"/>
      <w:marLeft w:val="0"/>
      <w:marRight w:val="0"/>
      <w:marTop w:val="0"/>
      <w:marBottom w:val="0"/>
      <w:divBdr>
        <w:top w:val="none" w:sz="0" w:space="0" w:color="auto"/>
        <w:left w:val="none" w:sz="0" w:space="0" w:color="auto"/>
        <w:bottom w:val="none" w:sz="0" w:space="0" w:color="auto"/>
        <w:right w:val="none" w:sz="0" w:space="0" w:color="auto"/>
      </w:divBdr>
      <w:divsChild>
        <w:div w:id="2131587172">
          <w:marLeft w:val="0"/>
          <w:marRight w:val="0"/>
          <w:marTop w:val="0"/>
          <w:marBottom w:val="0"/>
          <w:divBdr>
            <w:top w:val="none" w:sz="0" w:space="0" w:color="auto"/>
            <w:left w:val="none" w:sz="0" w:space="0" w:color="auto"/>
            <w:bottom w:val="none" w:sz="0" w:space="0" w:color="auto"/>
            <w:right w:val="none" w:sz="0" w:space="0" w:color="auto"/>
          </w:divBdr>
          <w:divsChild>
            <w:div w:id="214897131">
              <w:marLeft w:val="0"/>
              <w:marRight w:val="0"/>
              <w:marTop w:val="0"/>
              <w:marBottom w:val="0"/>
              <w:divBdr>
                <w:top w:val="none" w:sz="0" w:space="0" w:color="auto"/>
                <w:left w:val="none" w:sz="0" w:space="0" w:color="auto"/>
                <w:bottom w:val="none" w:sz="0" w:space="0" w:color="auto"/>
                <w:right w:val="none" w:sz="0" w:space="0" w:color="auto"/>
              </w:divBdr>
              <w:divsChild>
                <w:div w:id="20463664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99123303">
      <w:bodyDiv w:val="1"/>
      <w:marLeft w:val="0"/>
      <w:marRight w:val="0"/>
      <w:marTop w:val="0"/>
      <w:marBottom w:val="0"/>
      <w:divBdr>
        <w:top w:val="none" w:sz="0" w:space="0" w:color="auto"/>
        <w:left w:val="none" w:sz="0" w:space="0" w:color="auto"/>
        <w:bottom w:val="none" w:sz="0" w:space="0" w:color="auto"/>
        <w:right w:val="none" w:sz="0" w:space="0" w:color="auto"/>
      </w:divBdr>
    </w:div>
    <w:div w:id="1216159565">
      <w:bodyDiv w:val="1"/>
      <w:marLeft w:val="0"/>
      <w:marRight w:val="0"/>
      <w:marTop w:val="0"/>
      <w:marBottom w:val="0"/>
      <w:divBdr>
        <w:top w:val="none" w:sz="0" w:space="0" w:color="auto"/>
        <w:left w:val="none" w:sz="0" w:space="0" w:color="auto"/>
        <w:bottom w:val="none" w:sz="0" w:space="0" w:color="auto"/>
        <w:right w:val="none" w:sz="0" w:space="0" w:color="auto"/>
      </w:divBdr>
      <w:divsChild>
        <w:div w:id="138688895">
          <w:marLeft w:val="0"/>
          <w:marRight w:val="0"/>
          <w:marTop w:val="0"/>
          <w:marBottom w:val="0"/>
          <w:divBdr>
            <w:top w:val="none" w:sz="0" w:space="0" w:color="auto"/>
            <w:left w:val="none" w:sz="0" w:space="0" w:color="auto"/>
            <w:bottom w:val="none" w:sz="0" w:space="0" w:color="auto"/>
            <w:right w:val="none" w:sz="0" w:space="0" w:color="auto"/>
          </w:divBdr>
          <w:divsChild>
            <w:div w:id="6835679">
              <w:marLeft w:val="0"/>
              <w:marRight w:val="0"/>
              <w:marTop w:val="0"/>
              <w:marBottom w:val="0"/>
              <w:divBdr>
                <w:top w:val="none" w:sz="0" w:space="0" w:color="auto"/>
                <w:left w:val="none" w:sz="0" w:space="0" w:color="auto"/>
                <w:bottom w:val="none" w:sz="0" w:space="0" w:color="auto"/>
                <w:right w:val="none" w:sz="0" w:space="0" w:color="auto"/>
              </w:divBdr>
              <w:divsChild>
                <w:div w:id="13604723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20823612">
      <w:bodyDiv w:val="1"/>
      <w:marLeft w:val="0"/>
      <w:marRight w:val="0"/>
      <w:marTop w:val="0"/>
      <w:marBottom w:val="0"/>
      <w:divBdr>
        <w:top w:val="none" w:sz="0" w:space="0" w:color="auto"/>
        <w:left w:val="none" w:sz="0" w:space="0" w:color="auto"/>
        <w:bottom w:val="none" w:sz="0" w:space="0" w:color="auto"/>
        <w:right w:val="none" w:sz="0" w:space="0" w:color="auto"/>
      </w:divBdr>
      <w:divsChild>
        <w:div w:id="287783852">
          <w:marLeft w:val="0"/>
          <w:marRight w:val="0"/>
          <w:marTop w:val="0"/>
          <w:marBottom w:val="0"/>
          <w:divBdr>
            <w:top w:val="none" w:sz="0" w:space="0" w:color="auto"/>
            <w:left w:val="none" w:sz="0" w:space="0" w:color="auto"/>
            <w:bottom w:val="none" w:sz="0" w:space="0" w:color="auto"/>
            <w:right w:val="none" w:sz="0" w:space="0" w:color="auto"/>
          </w:divBdr>
          <w:divsChild>
            <w:div w:id="1485389755">
              <w:marLeft w:val="0"/>
              <w:marRight w:val="0"/>
              <w:marTop w:val="0"/>
              <w:marBottom w:val="0"/>
              <w:divBdr>
                <w:top w:val="none" w:sz="0" w:space="0" w:color="auto"/>
                <w:left w:val="none" w:sz="0" w:space="0" w:color="auto"/>
                <w:bottom w:val="none" w:sz="0" w:space="0" w:color="auto"/>
                <w:right w:val="none" w:sz="0" w:space="0" w:color="auto"/>
              </w:divBdr>
              <w:divsChild>
                <w:div w:id="2046837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7285463">
      <w:bodyDiv w:val="1"/>
      <w:marLeft w:val="0"/>
      <w:marRight w:val="0"/>
      <w:marTop w:val="0"/>
      <w:marBottom w:val="0"/>
      <w:divBdr>
        <w:top w:val="none" w:sz="0" w:space="0" w:color="auto"/>
        <w:left w:val="none" w:sz="0" w:space="0" w:color="auto"/>
        <w:bottom w:val="none" w:sz="0" w:space="0" w:color="auto"/>
        <w:right w:val="none" w:sz="0" w:space="0" w:color="auto"/>
      </w:divBdr>
    </w:div>
    <w:div w:id="1238127112">
      <w:bodyDiv w:val="1"/>
      <w:marLeft w:val="0"/>
      <w:marRight w:val="0"/>
      <w:marTop w:val="0"/>
      <w:marBottom w:val="0"/>
      <w:divBdr>
        <w:top w:val="none" w:sz="0" w:space="0" w:color="auto"/>
        <w:left w:val="none" w:sz="0" w:space="0" w:color="auto"/>
        <w:bottom w:val="none" w:sz="0" w:space="0" w:color="auto"/>
        <w:right w:val="none" w:sz="0" w:space="0" w:color="auto"/>
      </w:divBdr>
    </w:div>
    <w:div w:id="1256011842">
      <w:bodyDiv w:val="1"/>
      <w:marLeft w:val="0"/>
      <w:marRight w:val="0"/>
      <w:marTop w:val="0"/>
      <w:marBottom w:val="0"/>
      <w:divBdr>
        <w:top w:val="none" w:sz="0" w:space="0" w:color="auto"/>
        <w:left w:val="none" w:sz="0" w:space="0" w:color="auto"/>
        <w:bottom w:val="none" w:sz="0" w:space="0" w:color="auto"/>
        <w:right w:val="none" w:sz="0" w:space="0" w:color="auto"/>
      </w:divBdr>
      <w:divsChild>
        <w:div w:id="179783016">
          <w:marLeft w:val="0"/>
          <w:marRight w:val="0"/>
          <w:marTop w:val="0"/>
          <w:marBottom w:val="0"/>
          <w:divBdr>
            <w:top w:val="none" w:sz="0" w:space="0" w:color="auto"/>
            <w:left w:val="none" w:sz="0" w:space="0" w:color="auto"/>
            <w:bottom w:val="none" w:sz="0" w:space="0" w:color="auto"/>
            <w:right w:val="none" w:sz="0" w:space="0" w:color="auto"/>
          </w:divBdr>
          <w:divsChild>
            <w:div w:id="811289529">
              <w:marLeft w:val="0"/>
              <w:marRight w:val="0"/>
              <w:marTop w:val="0"/>
              <w:marBottom w:val="0"/>
              <w:divBdr>
                <w:top w:val="none" w:sz="0" w:space="0" w:color="auto"/>
                <w:left w:val="none" w:sz="0" w:space="0" w:color="auto"/>
                <w:bottom w:val="none" w:sz="0" w:space="0" w:color="auto"/>
                <w:right w:val="none" w:sz="0" w:space="0" w:color="auto"/>
              </w:divBdr>
              <w:divsChild>
                <w:div w:id="17154273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59632128">
      <w:bodyDiv w:val="1"/>
      <w:marLeft w:val="0"/>
      <w:marRight w:val="0"/>
      <w:marTop w:val="0"/>
      <w:marBottom w:val="0"/>
      <w:divBdr>
        <w:top w:val="none" w:sz="0" w:space="0" w:color="auto"/>
        <w:left w:val="none" w:sz="0" w:space="0" w:color="auto"/>
        <w:bottom w:val="none" w:sz="0" w:space="0" w:color="auto"/>
        <w:right w:val="none" w:sz="0" w:space="0" w:color="auto"/>
      </w:divBdr>
    </w:div>
    <w:div w:id="1263151303">
      <w:bodyDiv w:val="1"/>
      <w:marLeft w:val="0"/>
      <w:marRight w:val="0"/>
      <w:marTop w:val="0"/>
      <w:marBottom w:val="0"/>
      <w:divBdr>
        <w:top w:val="none" w:sz="0" w:space="0" w:color="auto"/>
        <w:left w:val="none" w:sz="0" w:space="0" w:color="auto"/>
        <w:bottom w:val="none" w:sz="0" w:space="0" w:color="auto"/>
        <w:right w:val="none" w:sz="0" w:space="0" w:color="auto"/>
      </w:divBdr>
    </w:div>
    <w:div w:id="1291741317">
      <w:bodyDiv w:val="1"/>
      <w:marLeft w:val="0"/>
      <w:marRight w:val="0"/>
      <w:marTop w:val="0"/>
      <w:marBottom w:val="0"/>
      <w:divBdr>
        <w:top w:val="none" w:sz="0" w:space="0" w:color="auto"/>
        <w:left w:val="none" w:sz="0" w:space="0" w:color="auto"/>
        <w:bottom w:val="none" w:sz="0" w:space="0" w:color="auto"/>
        <w:right w:val="none" w:sz="0" w:space="0" w:color="auto"/>
      </w:divBdr>
      <w:divsChild>
        <w:div w:id="107815904">
          <w:marLeft w:val="0"/>
          <w:marRight w:val="0"/>
          <w:marTop w:val="0"/>
          <w:marBottom w:val="0"/>
          <w:divBdr>
            <w:top w:val="none" w:sz="0" w:space="0" w:color="auto"/>
            <w:left w:val="none" w:sz="0" w:space="0" w:color="auto"/>
            <w:bottom w:val="none" w:sz="0" w:space="0" w:color="auto"/>
            <w:right w:val="none" w:sz="0" w:space="0" w:color="auto"/>
          </w:divBdr>
          <w:divsChild>
            <w:div w:id="318265660">
              <w:marLeft w:val="0"/>
              <w:marRight w:val="0"/>
              <w:marTop w:val="0"/>
              <w:marBottom w:val="0"/>
              <w:divBdr>
                <w:top w:val="none" w:sz="0" w:space="0" w:color="auto"/>
                <w:left w:val="none" w:sz="0" w:space="0" w:color="auto"/>
                <w:bottom w:val="none" w:sz="0" w:space="0" w:color="auto"/>
                <w:right w:val="none" w:sz="0" w:space="0" w:color="auto"/>
              </w:divBdr>
              <w:divsChild>
                <w:div w:id="153303310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5992777">
      <w:bodyDiv w:val="1"/>
      <w:marLeft w:val="0"/>
      <w:marRight w:val="0"/>
      <w:marTop w:val="0"/>
      <w:marBottom w:val="0"/>
      <w:divBdr>
        <w:top w:val="none" w:sz="0" w:space="0" w:color="auto"/>
        <w:left w:val="none" w:sz="0" w:space="0" w:color="auto"/>
        <w:bottom w:val="none" w:sz="0" w:space="0" w:color="auto"/>
        <w:right w:val="none" w:sz="0" w:space="0" w:color="auto"/>
      </w:divBdr>
    </w:div>
    <w:div w:id="1335646578">
      <w:bodyDiv w:val="1"/>
      <w:marLeft w:val="0"/>
      <w:marRight w:val="0"/>
      <w:marTop w:val="0"/>
      <w:marBottom w:val="0"/>
      <w:divBdr>
        <w:top w:val="none" w:sz="0" w:space="0" w:color="auto"/>
        <w:left w:val="none" w:sz="0" w:space="0" w:color="auto"/>
        <w:bottom w:val="none" w:sz="0" w:space="0" w:color="auto"/>
        <w:right w:val="none" w:sz="0" w:space="0" w:color="auto"/>
      </w:divBdr>
      <w:divsChild>
        <w:div w:id="672338003">
          <w:marLeft w:val="0"/>
          <w:marRight w:val="0"/>
          <w:marTop w:val="0"/>
          <w:marBottom w:val="0"/>
          <w:divBdr>
            <w:top w:val="none" w:sz="0" w:space="0" w:color="auto"/>
            <w:left w:val="none" w:sz="0" w:space="0" w:color="auto"/>
            <w:bottom w:val="none" w:sz="0" w:space="0" w:color="auto"/>
            <w:right w:val="none" w:sz="0" w:space="0" w:color="auto"/>
          </w:divBdr>
          <w:divsChild>
            <w:div w:id="208929046">
              <w:marLeft w:val="0"/>
              <w:marRight w:val="0"/>
              <w:marTop w:val="0"/>
              <w:marBottom w:val="0"/>
              <w:divBdr>
                <w:top w:val="none" w:sz="0" w:space="0" w:color="auto"/>
                <w:left w:val="none" w:sz="0" w:space="0" w:color="auto"/>
                <w:bottom w:val="none" w:sz="0" w:space="0" w:color="auto"/>
                <w:right w:val="none" w:sz="0" w:space="0" w:color="auto"/>
              </w:divBdr>
              <w:divsChild>
                <w:div w:id="10873405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47488522">
      <w:bodyDiv w:val="1"/>
      <w:marLeft w:val="0"/>
      <w:marRight w:val="0"/>
      <w:marTop w:val="0"/>
      <w:marBottom w:val="0"/>
      <w:divBdr>
        <w:top w:val="none" w:sz="0" w:space="0" w:color="auto"/>
        <w:left w:val="none" w:sz="0" w:space="0" w:color="auto"/>
        <w:bottom w:val="none" w:sz="0" w:space="0" w:color="auto"/>
        <w:right w:val="none" w:sz="0" w:space="0" w:color="auto"/>
      </w:divBdr>
    </w:div>
    <w:div w:id="1356272447">
      <w:bodyDiv w:val="1"/>
      <w:marLeft w:val="0"/>
      <w:marRight w:val="0"/>
      <w:marTop w:val="0"/>
      <w:marBottom w:val="0"/>
      <w:divBdr>
        <w:top w:val="none" w:sz="0" w:space="0" w:color="auto"/>
        <w:left w:val="none" w:sz="0" w:space="0" w:color="auto"/>
        <w:bottom w:val="none" w:sz="0" w:space="0" w:color="auto"/>
        <w:right w:val="none" w:sz="0" w:space="0" w:color="auto"/>
      </w:divBdr>
    </w:div>
    <w:div w:id="1367174446">
      <w:bodyDiv w:val="1"/>
      <w:marLeft w:val="0"/>
      <w:marRight w:val="0"/>
      <w:marTop w:val="0"/>
      <w:marBottom w:val="0"/>
      <w:divBdr>
        <w:top w:val="none" w:sz="0" w:space="0" w:color="auto"/>
        <w:left w:val="none" w:sz="0" w:space="0" w:color="auto"/>
        <w:bottom w:val="none" w:sz="0" w:space="0" w:color="auto"/>
        <w:right w:val="none" w:sz="0" w:space="0" w:color="auto"/>
      </w:divBdr>
      <w:divsChild>
        <w:div w:id="1504322778">
          <w:marLeft w:val="0"/>
          <w:marRight w:val="0"/>
          <w:marTop w:val="0"/>
          <w:marBottom w:val="0"/>
          <w:divBdr>
            <w:top w:val="none" w:sz="0" w:space="0" w:color="auto"/>
            <w:left w:val="none" w:sz="0" w:space="0" w:color="auto"/>
            <w:bottom w:val="none" w:sz="0" w:space="0" w:color="auto"/>
            <w:right w:val="none" w:sz="0" w:space="0" w:color="auto"/>
          </w:divBdr>
          <w:divsChild>
            <w:div w:id="1234005519">
              <w:marLeft w:val="0"/>
              <w:marRight w:val="0"/>
              <w:marTop w:val="0"/>
              <w:marBottom w:val="0"/>
              <w:divBdr>
                <w:top w:val="none" w:sz="0" w:space="0" w:color="auto"/>
                <w:left w:val="none" w:sz="0" w:space="0" w:color="auto"/>
                <w:bottom w:val="none" w:sz="0" w:space="0" w:color="auto"/>
                <w:right w:val="none" w:sz="0" w:space="0" w:color="auto"/>
              </w:divBdr>
              <w:divsChild>
                <w:div w:id="8605141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69796882">
      <w:bodyDiv w:val="1"/>
      <w:marLeft w:val="0"/>
      <w:marRight w:val="0"/>
      <w:marTop w:val="0"/>
      <w:marBottom w:val="0"/>
      <w:divBdr>
        <w:top w:val="none" w:sz="0" w:space="0" w:color="auto"/>
        <w:left w:val="none" w:sz="0" w:space="0" w:color="auto"/>
        <w:bottom w:val="none" w:sz="0" w:space="0" w:color="auto"/>
        <w:right w:val="none" w:sz="0" w:space="0" w:color="auto"/>
      </w:divBdr>
      <w:divsChild>
        <w:div w:id="113329774">
          <w:marLeft w:val="0"/>
          <w:marRight w:val="0"/>
          <w:marTop w:val="0"/>
          <w:marBottom w:val="0"/>
          <w:divBdr>
            <w:top w:val="none" w:sz="0" w:space="0" w:color="auto"/>
            <w:left w:val="none" w:sz="0" w:space="0" w:color="auto"/>
            <w:bottom w:val="none" w:sz="0" w:space="0" w:color="auto"/>
            <w:right w:val="none" w:sz="0" w:space="0" w:color="auto"/>
          </w:divBdr>
        </w:div>
        <w:div w:id="177350216">
          <w:marLeft w:val="0"/>
          <w:marRight w:val="0"/>
          <w:marTop w:val="0"/>
          <w:marBottom w:val="0"/>
          <w:divBdr>
            <w:top w:val="none" w:sz="0" w:space="0" w:color="auto"/>
            <w:left w:val="none" w:sz="0" w:space="0" w:color="auto"/>
            <w:bottom w:val="none" w:sz="0" w:space="0" w:color="auto"/>
            <w:right w:val="none" w:sz="0" w:space="0" w:color="auto"/>
          </w:divBdr>
        </w:div>
        <w:div w:id="213275014">
          <w:marLeft w:val="0"/>
          <w:marRight w:val="0"/>
          <w:marTop w:val="0"/>
          <w:marBottom w:val="0"/>
          <w:divBdr>
            <w:top w:val="none" w:sz="0" w:space="0" w:color="auto"/>
            <w:left w:val="none" w:sz="0" w:space="0" w:color="auto"/>
            <w:bottom w:val="none" w:sz="0" w:space="0" w:color="auto"/>
            <w:right w:val="none" w:sz="0" w:space="0" w:color="auto"/>
          </w:divBdr>
        </w:div>
        <w:div w:id="455415433">
          <w:marLeft w:val="0"/>
          <w:marRight w:val="0"/>
          <w:marTop w:val="0"/>
          <w:marBottom w:val="0"/>
          <w:divBdr>
            <w:top w:val="none" w:sz="0" w:space="0" w:color="auto"/>
            <w:left w:val="none" w:sz="0" w:space="0" w:color="auto"/>
            <w:bottom w:val="none" w:sz="0" w:space="0" w:color="auto"/>
            <w:right w:val="none" w:sz="0" w:space="0" w:color="auto"/>
          </w:divBdr>
        </w:div>
        <w:div w:id="555356483">
          <w:marLeft w:val="0"/>
          <w:marRight w:val="0"/>
          <w:marTop w:val="0"/>
          <w:marBottom w:val="0"/>
          <w:divBdr>
            <w:top w:val="none" w:sz="0" w:space="0" w:color="auto"/>
            <w:left w:val="none" w:sz="0" w:space="0" w:color="auto"/>
            <w:bottom w:val="none" w:sz="0" w:space="0" w:color="auto"/>
            <w:right w:val="none" w:sz="0" w:space="0" w:color="auto"/>
          </w:divBdr>
        </w:div>
        <w:div w:id="561140611">
          <w:marLeft w:val="0"/>
          <w:marRight w:val="0"/>
          <w:marTop w:val="0"/>
          <w:marBottom w:val="0"/>
          <w:divBdr>
            <w:top w:val="none" w:sz="0" w:space="0" w:color="auto"/>
            <w:left w:val="none" w:sz="0" w:space="0" w:color="auto"/>
            <w:bottom w:val="none" w:sz="0" w:space="0" w:color="auto"/>
            <w:right w:val="none" w:sz="0" w:space="0" w:color="auto"/>
          </w:divBdr>
        </w:div>
        <w:div w:id="603002633">
          <w:marLeft w:val="0"/>
          <w:marRight w:val="0"/>
          <w:marTop w:val="0"/>
          <w:marBottom w:val="0"/>
          <w:divBdr>
            <w:top w:val="none" w:sz="0" w:space="0" w:color="auto"/>
            <w:left w:val="none" w:sz="0" w:space="0" w:color="auto"/>
            <w:bottom w:val="none" w:sz="0" w:space="0" w:color="auto"/>
            <w:right w:val="none" w:sz="0" w:space="0" w:color="auto"/>
          </w:divBdr>
        </w:div>
        <w:div w:id="724646439">
          <w:marLeft w:val="0"/>
          <w:marRight w:val="0"/>
          <w:marTop w:val="0"/>
          <w:marBottom w:val="0"/>
          <w:divBdr>
            <w:top w:val="none" w:sz="0" w:space="0" w:color="auto"/>
            <w:left w:val="none" w:sz="0" w:space="0" w:color="auto"/>
            <w:bottom w:val="none" w:sz="0" w:space="0" w:color="auto"/>
            <w:right w:val="none" w:sz="0" w:space="0" w:color="auto"/>
          </w:divBdr>
        </w:div>
        <w:div w:id="890573851">
          <w:marLeft w:val="0"/>
          <w:marRight w:val="0"/>
          <w:marTop w:val="0"/>
          <w:marBottom w:val="0"/>
          <w:divBdr>
            <w:top w:val="none" w:sz="0" w:space="0" w:color="auto"/>
            <w:left w:val="none" w:sz="0" w:space="0" w:color="auto"/>
            <w:bottom w:val="none" w:sz="0" w:space="0" w:color="auto"/>
            <w:right w:val="none" w:sz="0" w:space="0" w:color="auto"/>
          </w:divBdr>
        </w:div>
        <w:div w:id="892347560">
          <w:marLeft w:val="0"/>
          <w:marRight w:val="0"/>
          <w:marTop w:val="0"/>
          <w:marBottom w:val="0"/>
          <w:divBdr>
            <w:top w:val="none" w:sz="0" w:space="0" w:color="auto"/>
            <w:left w:val="none" w:sz="0" w:space="0" w:color="auto"/>
            <w:bottom w:val="none" w:sz="0" w:space="0" w:color="auto"/>
            <w:right w:val="none" w:sz="0" w:space="0" w:color="auto"/>
          </w:divBdr>
        </w:div>
        <w:div w:id="1241452348">
          <w:marLeft w:val="0"/>
          <w:marRight w:val="0"/>
          <w:marTop w:val="0"/>
          <w:marBottom w:val="0"/>
          <w:divBdr>
            <w:top w:val="none" w:sz="0" w:space="0" w:color="auto"/>
            <w:left w:val="none" w:sz="0" w:space="0" w:color="auto"/>
            <w:bottom w:val="none" w:sz="0" w:space="0" w:color="auto"/>
            <w:right w:val="none" w:sz="0" w:space="0" w:color="auto"/>
          </w:divBdr>
        </w:div>
        <w:div w:id="1277322938">
          <w:marLeft w:val="0"/>
          <w:marRight w:val="0"/>
          <w:marTop w:val="0"/>
          <w:marBottom w:val="0"/>
          <w:divBdr>
            <w:top w:val="none" w:sz="0" w:space="0" w:color="auto"/>
            <w:left w:val="none" w:sz="0" w:space="0" w:color="auto"/>
            <w:bottom w:val="none" w:sz="0" w:space="0" w:color="auto"/>
            <w:right w:val="none" w:sz="0" w:space="0" w:color="auto"/>
          </w:divBdr>
        </w:div>
        <w:div w:id="1325740597">
          <w:marLeft w:val="0"/>
          <w:marRight w:val="0"/>
          <w:marTop w:val="0"/>
          <w:marBottom w:val="0"/>
          <w:divBdr>
            <w:top w:val="none" w:sz="0" w:space="0" w:color="auto"/>
            <w:left w:val="none" w:sz="0" w:space="0" w:color="auto"/>
            <w:bottom w:val="none" w:sz="0" w:space="0" w:color="auto"/>
            <w:right w:val="none" w:sz="0" w:space="0" w:color="auto"/>
          </w:divBdr>
        </w:div>
        <w:div w:id="1398866516">
          <w:marLeft w:val="0"/>
          <w:marRight w:val="0"/>
          <w:marTop w:val="0"/>
          <w:marBottom w:val="0"/>
          <w:divBdr>
            <w:top w:val="none" w:sz="0" w:space="0" w:color="auto"/>
            <w:left w:val="none" w:sz="0" w:space="0" w:color="auto"/>
            <w:bottom w:val="none" w:sz="0" w:space="0" w:color="auto"/>
            <w:right w:val="none" w:sz="0" w:space="0" w:color="auto"/>
          </w:divBdr>
        </w:div>
        <w:div w:id="1423063936">
          <w:marLeft w:val="0"/>
          <w:marRight w:val="0"/>
          <w:marTop w:val="0"/>
          <w:marBottom w:val="0"/>
          <w:divBdr>
            <w:top w:val="none" w:sz="0" w:space="0" w:color="auto"/>
            <w:left w:val="none" w:sz="0" w:space="0" w:color="auto"/>
            <w:bottom w:val="none" w:sz="0" w:space="0" w:color="auto"/>
            <w:right w:val="none" w:sz="0" w:space="0" w:color="auto"/>
          </w:divBdr>
        </w:div>
        <w:div w:id="1810705166">
          <w:marLeft w:val="0"/>
          <w:marRight w:val="0"/>
          <w:marTop w:val="0"/>
          <w:marBottom w:val="0"/>
          <w:divBdr>
            <w:top w:val="none" w:sz="0" w:space="0" w:color="auto"/>
            <w:left w:val="none" w:sz="0" w:space="0" w:color="auto"/>
            <w:bottom w:val="none" w:sz="0" w:space="0" w:color="auto"/>
            <w:right w:val="none" w:sz="0" w:space="0" w:color="auto"/>
          </w:divBdr>
        </w:div>
      </w:divsChild>
    </w:div>
    <w:div w:id="1376009026">
      <w:bodyDiv w:val="1"/>
      <w:marLeft w:val="0"/>
      <w:marRight w:val="0"/>
      <w:marTop w:val="0"/>
      <w:marBottom w:val="0"/>
      <w:divBdr>
        <w:top w:val="none" w:sz="0" w:space="0" w:color="auto"/>
        <w:left w:val="none" w:sz="0" w:space="0" w:color="auto"/>
        <w:bottom w:val="none" w:sz="0" w:space="0" w:color="auto"/>
        <w:right w:val="none" w:sz="0" w:space="0" w:color="auto"/>
      </w:divBdr>
      <w:divsChild>
        <w:div w:id="1317689759">
          <w:marLeft w:val="0"/>
          <w:marRight w:val="0"/>
          <w:marTop w:val="0"/>
          <w:marBottom w:val="0"/>
          <w:divBdr>
            <w:top w:val="none" w:sz="0" w:space="0" w:color="auto"/>
            <w:left w:val="none" w:sz="0" w:space="0" w:color="auto"/>
            <w:bottom w:val="none" w:sz="0" w:space="0" w:color="auto"/>
            <w:right w:val="none" w:sz="0" w:space="0" w:color="auto"/>
          </w:divBdr>
          <w:divsChild>
            <w:div w:id="1466004220">
              <w:marLeft w:val="0"/>
              <w:marRight w:val="0"/>
              <w:marTop w:val="0"/>
              <w:marBottom w:val="0"/>
              <w:divBdr>
                <w:top w:val="none" w:sz="0" w:space="0" w:color="auto"/>
                <w:left w:val="none" w:sz="0" w:space="0" w:color="auto"/>
                <w:bottom w:val="none" w:sz="0" w:space="0" w:color="auto"/>
                <w:right w:val="none" w:sz="0" w:space="0" w:color="auto"/>
              </w:divBdr>
              <w:divsChild>
                <w:div w:id="10399365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9285326">
      <w:bodyDiv w:val="1"/>
      <w:marLeft w:val="0"/>
      <w:marRight w:val="0"/>
      <w:marTop w:val="0"/>
      <w:marBottom w:val="0"/>
      <w:divBdr>
        <w:top w:val="none" w:sz="0" w:space="0" w:color="auto"/>
        <w:left w:val="none" w:sz="0" w:space="0" w:color="auto"/>
        <w:bottom w:val="none" w:sz="0" w:space="0" w:color="auto"/>
        <w:right w:val="none" w:sz="0" w:space="0" w:color="auto"/>
      </w:divBdr>
      <w:divsChild>
        <w:div w:id="1878079524">
          <w:marLeft w:val="0"/>
          <w:marRight w:val="0"/>
          <w:marTop w:val="0"/>
          <w:marBottom w:val="0"/>
          <w:divBdr>
            <w:top w:val="none" w:sz="0" w:space="0" w:color="auto"/>
            <w:left w:val="none" w:sz="0" w:space="0" w:color="auto"/>
            <w:bottom w:val="none" w:sz="0" w:space="0" w:color="auto"/>
            <w:right w:val="none" w:sz="0" w:space="0" w:color="auto"/>
          </w:divBdr>
          <w:divsChild>
            <w:div w:id="1867215553">
              <w:marLeft w:val="0"/>
              <w:marRight w:val="0"/>
              <w:marTop w:val="0"/>
              <w:marBottom w:val="0"/>
              <w:divBdr>
                <w:top w:val="none" w:sz="0" w:space="0" w:color="auto"/>
                <w:left w:val="none" w:sz="0" w:space="0" w:color="auto"/>
                <w:bottom w:val="none" w:sz="0" w:space="0" w:color="auto"/>
                <w:right w:val="none" w:sz="0" w:space="0" w:color="auto"/>
              </w:divBdr>
              <w:divsChild>
                <w:div w:id="21018294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82747131">
      <w:bodyDiv w:val="1"/>
      <w:marLeft w:val="0"/>
      <w:marRight w:val="0"/>
      <w:marTop w:val="0"/>
      <w:marBottom w:val="0"/>
      <w:divBdr>
        <w:top w:val="none" w:sz="0" w:space="0" w:color="auto"/>
        <w:left w:val="none" w:sz="0" w:space="0" w:color="auto"/>
        <w:bottom w:val="none" w:sz="0" w:space="0" w:color="auto"/>
        <w:right w:val="none" w:sz="0" w:space="0" w:color="auto"/>
      </w:divBdr>
      <w:divsChild>
        <w:div w:id="2129081003">
          <w:marLeft w:val="480"/>
          <w:marRight w:val="0"/>
          <w:marTop w:val="0"/>
          <w:marBottom w:val="0"/>
          <w:divBdr>
            <w:top w:val="none" w:sz="0" w:space="0" w:color="auto"/>
            <w:left w:val="none" w:sz="0" w:space="0" w:color="auto"/>
            <w:bottom w:val="none" w:sz="0" w:space="0" w:color="auto"/>
            <w:right w:val="none" w:sz="0" w:space="0" w:color="auto"/>
          </w:divBdr>
          <w:divsChild>
            <w:div w:id="170428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015495">
      <w:bodyDiv w:val="1"/>
      <w:marLeft w:val="0"/>
      <w:marRight w:val="0"/>
      <w:marTop w:val="0"/>
      <w:marBottom w:val="0"/>
      <w:divBdr>
        <w:top w:val="none" w:sz="0" w:space="0" w:color="auto"/>
        <w:left w:val="none" w:sz="0" w:space="0" w:color="auto"/>
        <w:bottom w:val="none" w:sz="0" w:space="0" w:color="auto"/>
        <w:right w:val="none" w:sz="0" w:space="0" w:color="auto"/>
      </w:divBdr>
      <w:divsChild>
        <w:div w:id="1103652700">
          <w:marLeft w:val="0"/>
          <w:marRight w:val="0"/>
          <w:marTop w:val="0"/>
          <w:marBottom w:val="0"/>
          <w:divBdr>
            <w:top w:val="none" w:sz="0" w:space="0" w:color="auto"/>
            <w:left w:val="none" w:sz="0" w:space="0" w:color="auto"/>
            <w:bottom w:val="none" w:sz="0" w:space="0" w:color="auto"/>
            <w:right w:val="none" w:sz="0" w:space="0" w:color="auto"/>
          </w:divBdr>
          <w:divsChild>
            <w:div w:id="1519198762">
              <w:marLeft w:val="0"/>
              <w:marRight w:val="0"/>
              <w:marTop w:val="0"/>
              <w:marBottom w:val="0"/>
              <w:divBdr>
                <w:top w:val="none" w:sz="0" w:space="0" w:color="auto"/>
                <w:left w:val="none" w:sz="0" w:space="0" w:color="auto"/>
                <w:bottom w:val="none" w:sz="0" w:space="0" w:color="auto"/>
                <w:right w:val="none" w:sz="0" w:space="0" w:color="auto"/>
              </w:divBdr>
              <w:divsChild>
                <w:div w:id="8541971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88453900">
      <w:bodyDiv w:val="1"/>
      <w:marLeft w:val="0"/>
      <w:marRight w:val="0"/>
      <w:marTop w:val="0"/>
      <w:marBottom w:val="0"/>
      <w:divBdr>
        <w:top w:val="none" w:sz="0" w:space="0" w:color="auto"/>
        <w:left w:val="none" w:sz="0" w:space="0" w:color="auto"/>
        <w:bottom w:val="none" w:sz="0" w:space="0" w:color="auto"/>
        <w:right w:val="none" w:sz="0" w:space="0" w:color="auto"/>
      </w:divBdr>
      <w:divsChild>
        <w:div w:id="678502788">
          <w:marLeft w:val="0"/>
          <w:marRight w:val="0"/>
          <w:marTop w:val="0"/>
          <w:marBottom w:val="0"/>
          <w:divBdr>
            <w:top w:val="none" w:sz="0" w:space="0" w:color="auto"/>
            <w:left w:val="none" w:sz="0" w:space="0" w:color="auto"/>
            <w:bottom w:val="none" w:sz="0" w:space="0" w:color="auto"/>
            <w:right w:val="none" w:sz="0" w:space="0" w:color="auto"/>
          </w:divBdr>
          <w:divsChild>
            <w:div w:id="1921402499">
              <w:marLeft w:val="0"/>
              <w:marRight w:val="0"/>
              <w:marTop w:val="0"/>
              <w:marBottom w:val="0"/>
              <w:divBdr>
                <w:top w:val="none" w:sz="0" w:space="0" w:color="auto"/>
                <w:left w:val="none" w:sz="0" w:space="0" w:color="auto"/>
                <w:bottom w:val="none" w:sz="0" w:space="0" w:color="auto"/>
                <w:right w:val="none" w:sz="0" w:space="0" w:color="auto"/>
              </w:divBdr>
              <w:divsChild>
                <w:div w:id="715470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13501549">
      <w:bodyDiv w:val="1"/>
      <w:marLeft w:val="0"/>
      <w:marRight w:val="0"/>
      <w:marTop w:val="0"/>
      <w:marBottom w:val="0"/>
      <w:divBdr>
        <w:top w:val="none" w:sz="0" w:space="0" w:color="auto"/>
        <w:left w:val="none" w:sz="0" w:space="0" w:color="auto"/>
        <w:bottom w:val="none" w:sz="0" w:space="0" w:color="auto"/>
        <w:right w:val="none" w:sz="0" w:space="0" w:color="auto"/>
      </w:divBdr>
    </w:div>
    <w:div w:id="1429161116">
      <w:bodyDiv w:val="1"/>
      <w:marLeft w:val="0"/>
      <w:marRight w:val="0"/>
      <w:marTop w:val="0"/>
      <w:marBottom w:val="0"/>
      <w:divBdr>
        <w:top w:val="none" w:sz="0" w:space="0" w:color="auto"/>
        <w:left w:val="none" w:sz="0" w:space="0" w:color="auto"/>
        <w:bottom w:val="none" w:sz="0" w:space="0" w:color="auto"/>
        <w:right w:val="none" w:sz="0" w:space="0" w:color="auto"/>
      </w:divBdr>
    </w:div>
    <w:div w:id="1434521311">
      <w:bodyDiv w:val="1"/>
      <w:marLeft w:val="0"/>
      <w:marRight w:val="0"/>
      <w:marTop w:val="0"/>
      <w:marBottom w:val="0"/>
      <w:divBdr>
        <w:top w:val="none" w:sz="0" w:space="0" w:color="auto"/>
        <w:left w:val="none" w:sz="0" w:space="0" w:color="auto"/>
        <w:bottom w:val="none" w:sz="0" w:space="0" w:color="auto"/>
        <w:right w:val="none" w:sz="0" w:space="0" w:color="auto"/>
      </w:divBdr>
      <w:divsChild>
        <w:div w:id="1697003146">
          <w:marLeft w:val="0"/>
          <w:marRight w:val="0"/>
          <w:marTop w:val="0"/>
          <w:marBottom w:val="0"/>
          <w:divBdr>
            <w:top w:val="none" w:sz="0" w:space="0" w:color="auto"/>
            <w:left w:val="none" w:sz="0" w:space="0" w:color="auto"/>
            <w:bottom w:val="none" w:sz="0" w:space="0" w:color="auto"/>
            <w:right w:val="none" w:sz="0" w:space="0" w:color="auto"/>
          </w:divBdr>
          <w:divsChild>
            <w:div w:id="1791582317">
              <w:marLeft w:val="0"/>
              <w:marRight w:val="0"/>
              <w:marTop w:val="0"/>
              <w:marBottom w:val="0"/>
              <w:divBdr>
                <w:top w:val="none" w:sz="0" w:space="0" w:color="auto"/>
                <w:left w:val="none" w:sz="0" w:space="0" w:color="auto"/>
                <w:bottom w:val="none" w:sz="0" w:space="0" w:color="auto"/>
                <w:right w:val="none" w:sz="0" w:space="0" w:color="auto"/>
              </w:divBdr>
              <w:divsChild>
                <w:div w:id="18764983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4378886">
      <w:bodyDiv w:val="1"/>
      <w:marLeft w:val="0"/>
      <w:marRight w:val="0"/>
      <w:marTop w:val="0"/>
      <w:marBottom w:val="0"/>
      <w:divBdr>
        <w:top w:val="none" w:sz="0" w:space="0" w:color="auto"/>
        <w:left w:val="none" w:sz="0" w:space="0" w:color="auto"/>
        <w:bottom w:val="none" w:sz="0" w:space="0" w:color="auto"/>
        <w:right w:val="none" w:sz="0" w:space="0" w:color="auto"/>
      </w:divBdr>
    </w:div>
    <w:div w:id="1446266390">
      <w:bodyDiv w:val="1"/>
      <w:marLeft w:val="0"/>
      <w:marRight w:val="0"/>
      <w:marTop w:val="0"/>
      <w:marBottom w:val="0"/>
      <w:divBdr>
        <w:top w:val="none" w:sz="0" w:space="0" w:color="auto"/>
        <w:left w:val="none" w:sz="0" w:space="0" w:color="auto"/>
        <w:bottom w:val="none" w:sz="0" w:space="0" w:color="auto"/>
        <w:right w:val="none" w:sz="0" w:space="0" w:color="auto"/>
      </w:divBdr>
    </w:div>
    <w:div w:id="1453554654">
      <w:bodyDiv w:val="1"/>
      <w:marLeft w:val="0"/>
      <w:marRight w:val="0"/>
      <w:marTop w:val="0"/>
      <w:marBottom w:val="0"/>
      <w:divBdr>
        <w:top w:val="none" w:sz="0" w:space="0" w:color="auto"/>
        <w:left w:val="none" w:sz="0" w:space="0" w:color="auto"/>
        <w:bottom w:val="none" w:sz="0" w:space="0" w:color="auto"/>
        <w:right w:val="none" w:sz="0" w:space="0" w:color="auto"/>
      </w:divBdr>
      <w:divsChild>
        <w:div w:id="119426292">
          <w:marLeft w:val="0"/>
          <w:marRight w:val="0"/>
          <w:marTop w:val="0"/>
          <w:marBottom w:val="0"/>
          <w:divBdr>
            <w:top w:val="none" w:sz="0" w:space="0" w:color="auto"/>
            <w:left w:val="none" w:sz="0" w:space="0" w:color="auto"/>
            <w:bottom w:val="none" w:sz="0" w:space="0" w:color="auto"/>
            <w:right w:val="none" w:sz="0" w:space="0" w:color="auto"/>
          </w:divBdr>
          <w:divsChild>
            <w:div w:id="331952645">
              <w:marLeft w:val="0"/>
              <w:marRight w:val="0"/>
              <w:marTop w:val="0"/>
              <w:marBottom w:val="0"/>
              <w:divBdr>
                <w:top w:val="none" w:sz="0" w:space="0" w:color="auto"/>
                <w:left w:val="none" w:sz="0" w:space="0" w:color="auto"/>
                <w:bottom w:val="none" w:sz="0" w:space="0" w:color="auto"/>
                <w:right w:val="none" w:sz="0" w:space="0" w:color="auto"/>
              </w:divBdr>
              <w:divsChild>
                <w:div w:id="19763286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55758537">
      <w:bodyDiv w:val="1"/>
      <w:marLeft w:val="0"/>
      <w:marRight w:val="0"/>
      <w:marTop w:val="0"/>
      <w:marBottom w:val="0"/>
      <w:divBdr>
        <w:top w:val="none" w:sz="0" w:space="0" w:color="auto"/>
        <w:left w:val="none" w:sz="0" w:space="0" w:color="auto"/>
        <w:bottom w:val="none" w:sz="0" w:space="0" w:color="auto"/>
        <w:right w:val="none" w:sz="0" w:space="0" w:color="auto"/>
      </w:divBdr>
      <w:divsChild>
        <w:div w:id="1355303530">
          <w:marLeft w:val="0"/>
          <w:marRight w:val="0"/>
          <w:marTop w:val="0"/>
          <w:marBottom w:val="0"/>
          <w:divBdr>
            <w:top w:val="none" w:sz="0" w:space="0" w:color="auto"/>
            <w:left w:val="none" w:sz="0" w:space="0" w:color="auto"/>
            <w:bottom w:val="none" w:sz="0" w:space="0" w:color="auto"/>
            <w:right w:val="none" w:sz="0" w:space="0" w:color="auto"/>
          </w:divBdr>
          <w:divsChild>
            <w:div w:id="932474389">
              <w:marLeft w:val="0"/>
              <w:marRight w:val="0"/>
              <w:marTop w:val="0"/>
              <w:marBottom w:val="0"/>
              <w:divBdr>
                <w:top w:val="none" w:sz="0" w:space="0" w:color="auto"/>
                <w:left w:val="none" w:sz="0" w:space="0" w:color="auto"/>
                <w:bottom w:val="none" w:sz="0" w:space="0" w:color="auto"/>
                <w:right w:val="none" w:sz="0" w:space="0" w:color="auto"/>
              </w:divBdr>
              <w:divsChild>
                <w:div w:id="10641086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57336978">
      <w:bodyDiv w:val="1"/>
      <w:marLeft w:val="0"/>
      <w:marRight w:val="0"/>
      <w:marTop w:val="0"/>
      <w:marBottom w:val="0"/>
      <w:divBdr>
        <w:top w:val="none" w:sz="0" w:space="0" w:color="auto"/>
        <w:left w:val="none" w:sz="0" w:space="0" w:color="auto"/>
        <w:bottom w:val="none" w:sz="0" w:space="0" w:color="auto"/>
        <w:right w:val="none" w:sz="0" w:space="0" w:color="auto"/>
      </w:divBdr>
    </w:div>
    <w:div w:id="1460877117">
      <w:bodyDiv w:val="1"/>
      <w:marLeft w:val="0"/>
      <w:marRight w:val="0"/>
      <w:marTop w:val="0"/>
      <w:marBottom w:val="0"/>
      <w:divBdr>
        <w:top w:val="none" w:sz="0" w:space="0" w:color="auto"/>
        <w:left w:val="none" w:sz="0" w:space="0" w:color="auto"/>
        <w:bottom w:val="none" w:sz="0" w:space="0" w:color="auto"/>
        <w:right w:val="none" w:sz="0" w:space="0" w:color="auto"/>
      </w:divBdr>
      <w:divsChild>
        <w:div w:id="732779975">
          <w:marLeft w:val="0"/>
          <w:marRight w:val="0"/>
          <w:marTop w:val="0"/>
          <w:marBottom w:val="0"/>
          <w:divBdr>
            <w:top w:val="none" w:sz="0" w:space="0" w:color="auto"/>
            <w:left w:val="none" w:sz="0" w:space="0" w:color="auto"/>
            <w:bottom w:val="none" w:sz="0" w:space="0" w:color="auto"/>
            <w:right w:val="none" w:sz="0" w:space="0" w:color="auto"/>
          </w:divBdr>
        </w:div>
        <w:div w:id="1668437276">
          <w:marLeft w:val="0"/>
          <w:marRight w:val="0"/>
          <w:marTop w:val="0"/>
          <w:marBottom w:val="0"/>
          <w:divBdr>
            <w:top w:val="none" w:sz="0" w:space="0" w:color="auto"/>
            <w:left w:val="none" w:sz="0" w:space="0" w:color="auto"/>
            <w:bottom w:val="none" w:sz="0" w:space="0" w:color="auto"/>
            <w:right w:val="none" w:sz="0" w:space="0" w:color="auto"/>
          </w:divBdr>
        </w:div>
      </w:divsChild>
    </w:div>
    <w:div w:id="1465927597">
      <w:bodyDiv w:val="1"/>
      <w:marLeft w:val="0"/>
      <w:marRight w:val="0"/>
      <w:marTop w:val="0"/>
      <w:marBottom w:val="0"/>
      <w:divBdr>
        <w:top w:val="none" w:sz="0" w:space="0" w:color="auto"/>
        <w:left w:val="none" w:sz="0" w:space="0" w:color="auto"/>
        <w:bottom w:val="none" w:sz="0" w:space="0" w:color="auto"/>
        <w:right w:val="none" w:sz="0" w:space="0" w:color="auto"/>
      </w:divBdr>
      <w:divsChild>
        <w:div w:id="366681833">
          <w:marLeft w:val="0"/>
          <w:marRight w:val="0"/>
          <w:marTop w:val="0"/>
          <w:marBottom w:val="0"/>
          <w:divBdr>
            <w:top w:val="none" w:sz="0" w:space="0" w:color="auto"/>
            <w:left w:val="none" w:sz="0" w:space="0" w:color="auto"/>
            <w:bottom w:val="none" w:sz="0" w:space="0" w:color="auto"/>
            <w:right w:val="none" w:sz="0" w:space="0" w:color="auto"/>
          </w:divBdr>
          <w:divsChild>
            <w:div w:id="1841580865">
              <w:marLeft w:val="0"/>
              <w:marRight w:val="0"/>
              <w:marTop w:val="0"/>
              <w:marBottom w:val="0"/>
              <w:divBdr>
                <w:top w:val="none" w:sz="0" w:space="0" w:color="auto"/>
                <w:left w:val="none" w:sz="0" w:space="0" w:color="auto"/>
                <w:bottom w:val="none" w:sz="0" w:space="0" w:color="auto"/>
                <w:right w:val="none" w:sz="0" w:space="0" w:color="auto"/>
              </w:divBdr>
              <w:divsChild>
                <w:div w:id="8321855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8567813">
      <w:bodyDiv w:val="1"/>
      <w:marLeft w:val="0"/>
      <w:marRight w:val="0"/>
      <w:marTop w:val="0"/>
      <w:marBottom w:val="0"/>
      <w:divBdr>
        <w:top w:val="none" w:sz="0" w:space="0" w:color="auto"/>
        <w:left w:val="none" w:sz="0" w:space="0" w:color="auto"/>
        <w:bottom w:val="none" w:sz="0" w:space="0" w:color="auto"/>
        <w:right w:val="none" w:sz="0" w:space="0" w:color="auto"/>
      </w:divBdr>
    </w:div>
    <w:div w:id="1490562758">
      <w:bodyDiv w:val="1"/>
      <w:marLeft w:val="0"/>
      <w:marRight w:val="0"/>
      <w:marTop w:val="0"/>
      <w:marBottom w:val="0"/>
      <w:divBdr>
        <w:top w:val="none" w:sz="0" w:space="0" w:color="auto"/>
        <w:left w:val="none" w:sz="0" w:space="0" w:color="auto"/>
        <w:bottom w:val="none" w:sz="0" w:space="0" w:color="auto"/>
        <w:right w:val="none" w:sz="0" w:space="0" w:color="auto"/>
      </w:divBdr>
      <w:divsChild>
        <w:div w:id="207225888">
          <w:marLeft w:val="0"/>
          <w:marRight w:val="0"/>
          <w:marTop w:val="0"/>
          <w:marBottom w:val="0"/>
          <w:divBdr>
            <w:top w:val="none" w:sz="0" w:space="0" w:color="auto"/>
            <w:left w:val="none" w:sz="0" w:space="0" w:color="auto"/>
            <w:bottom w:val="none" w:sz="0" w:space="0" w:color="auto"/>
            <w:right w:val="none" w:sz="0" w:space="0" w:color="auto"/>
          </w:divBdr>
          <w:divsChild>
            <w:div w:id="1527937823">
              <w:marLeft w:val="0"/>
              <w:marRight w:val="0"/>
              <w:marTop w:val="0"/>
              <w:marBottom w:val="0"/>
              <w:divBdr>
                <w:top w:val="none" w:sz="0" w:space="0" w:color="auto"/>
                <w:left w:val="none" w:sz="0" w:space="0" w:color="auto"/>
                <w:bottom w:val="none" w:sz="0" w:space="0" w:color="auto"/>
                <w:right w:val="none" w:sz="0" w:space="0" w:color="auto"/>
              </w:divBdr>
              <w:divsChild>
                <w:div w:id="11790843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8114640">
      <w:bodyDiv w:val="1"/>
      <w:marLeft w:val="0"/>
      <w:marRight w:val="0"/>
      <w:marTop w:val="0"/>
      <w:marBottom w:val="0"/>
      <w:divBdr>
        <w:top w:val="none" w:sz="0" w:space="0" w:color="auto"/>
        <w:left w:val="none" w:sz="0" w:space="0" w:color="auto"/>
        <w:bottom w:val="none" w:sz="0" w:space="0" w:color="auto"/>
        <w:right w:val="none" w:sz="0" w:space="0" w:color="auto"/>
      </w:divBdr>
    </w:div>
    <w:div w:id="1499928079">
      <w:bodyDiv w:val="1"/>
      <w:marLeft w:val="0"/>
      <w:marRight w:val="0"/>
      <w:marTop w:val="0"/>
      <w:marBottom w:val="0"/>
      <w:divBdr>
        <w:top w:val="none" w:sz="0" w:space="0" w:color="auto"/>
        <w:left w:val="none" w:sz="0" w:space="0" w:color="auto"/>
        <w:bottom w:val="none" w:sz="0" w:space="0" w:color="auto"/>
        <w:right w:val="none" w:sz="0" w:space="0" w:color="auto"/>
      </w:divBdr>
      <w:divsChild>
        <w:div w:id="1898324490">
          <w:marLeft w:val="0"/>
          <w:marRight w:val="0"/>
          <w:marTop w:val="0"/>
          <w:marBottom w:val="0"/>
          <w:divBdr>
            <w:top w:val="none" w:sz="0" w:space="0" w:color="auto"/>
            <w:left w:val="none" w:sz="0" w:space="0" w:color="auto"/>
            <w:bottom w:val="none" w:sz="0" w:space="0" w:color="auto"/>
            <w:right w:val="none" w:sz="0" w:space="0" w:color="auto"/>
          </w:divBdr>
          <w:divsChild>
            <w:div w:id="490223469">
              <w:marLeft w:val="0"/>
              <w:marRight w:val="0"/>
              <w:marTop w:val="0"/>
              <w:marBottom w:val="0"/>
              <w:divBdr>
                <w:top w:val="none" w:sz="0" w:space="0" w:color="auto"/>
                <w:left w:val="none" w:sz="0" w:space="0" w:color="auto"/>
                <w:bottom w:val="none" w:sz="0" w:space="0" w:color="auto"/>
                <w:right w:val="none" w:sz="0" w:space="0" w:color="auto"/>
              </w:divBdr>
              <w:divsChild>
                <w:div w:id="7259559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14951509">
      <w:bodyDiv w:val="1"/>
      <w:marLeft w:val="0"/>
      <w:marRight w:val="0"/>
      <w:marTop w:val="0"/>
      <w:marBottom w:val="0"/>
      <w:divBdr>
        <w:top w:val="none" w:sz="0" w:space="0" w:color="auto"/>
        <w:left w:val="none" w:sz="0" w:space="0" w:color="auto"/>
        <w:bottom w:val="none" w:sz="0" w:space="0" w:color="auto"/>
        <w:right w:val="none" w:sz="0" w:space="0" w:color="auto"/>
      </w:divBdr>
      <w:divsChild>
        <w:div w:id="166141081">
          <w:marLeft w:val="0"/>
          <w:marRight w:val="0"/>
          <w:marTop w:val="0"/>
          <w:marBottom w:val="0"/>
          <w:divBdr>
            <w:top w:val="none" w:sz="0" w:space="0" w:color="auto"/>
            <w:left w:val="none" w:sz="0" w:space="0" w:color="auto"/>
            <w:bottom w:val="none" w:sz="0" w:space="0" w:color="auto"/>
            <w:right w:val="none" w:sz="0" w:space="0" w:color="auto"/>
          </w:divBdr>
          <w:divsChild>
            <w:div w:id="726420569">
              <w:marLeft w:val="0"/>
              <w:marRight w:val="0"/>
              <w:marTop w:val="0"/>
              <w:marBottom w:val="0"/>
              <w:divBdr>
                <w:top w:val="none" w:sz="0" w:space="0" w:color="auto"/>
                <w:left w:val="none" w:sz="0" w:space="0" w:color="auto"/>
                <w:bottom w:val="none" w:sz="0" w:space="0" w:color="auto"/>
                <w:right w:val="none" w:sz="0" w:space="0" w:color="auto"/>
              </w:divBdr>
            </w:div>
          </w:divsChild>
        </w:div>
        <w:div w:id="495801157">
          <w:marLeft w:val="0"/>
          <w:marRight w:val="0"/>
          <w:marTop w:val="100"/>
          <w:marBottom w:val="0"/>
          <w:divBdr>
            <w:top w:val="none" w:sz="0" w:space="0" w:color="auto"/>
            <w:left w:val="none" w:sz="0" w:space="0" w:color="auto"/>
            <w:bottom w:val="none" w:sz="0" w:space="0" w:color="auto"/>
            <w:right w:val="none" w:sz="0" w:space="0" w:color="auto"/>
          </w:divBdr>
          <w:divsChild>
            <w:div w:id="782963794">
              <w:marLeft w:val="0"/>
              <w:marRight w:val="0"/>
              <w:marTop w:val="0"/>
              <w:marBottom w:val="0"/>
              <w:divBdr>
                <w:top w:val="none" w:sz="0" w:space="0" w:color="auto"/>
                <w:left w:val="none" w:sz="0" w:space="0" w:color="auto"/>
                <w:bottom w:val="none" w:sz="0" w:space="0" w:color="auto"/>
                <w:right w:val="none" w:sz="0" w:space="0" w:color="auto"/>
              </w:divBdr>
              <w:divsChild>
                <w:div w:id="1129780023">
                  <w:marLeft w:val="0"/>
                  <w:marRight w:val="0"/>
                  <w:marTop w:val="0"/>
                  <w:marBottom w:val="0"/>
                  <w:divBdr>
                    <w:top w:val="none" w:sz="0" w:space="0" w:color="auto"/>
                    <w:left w:val="none" w:sz="0" w:space="0" w:color="auto"/>
                    <w:bottom w:val="none" w:sz="0" w:space="0" w:color="auto"/>
                    <w:right w:val="none" w:sz="0" w:space="0" w:color="auto"/>
                  </w:divBdr>
                  <w:divsChild>
                    <w:div w:id="546727271">
                      <w:marLeft w:val="0"/>
                      <w:marRight w:val="0"/>
                      <w:marTop w:val="0"/>
                      <w:marBottom w:val="0"/>
                      <w:divBdr>
                        <w:top w:val="none" w:sz="0" w:space="0" w:color="auto"/>
                        <w:left w:val="none" w:sz="0" w:space="0" w:color="auto"/>
                        <w:bottom w:val="none" w:sz="0" w:space="0" w:color="auto"/>
                        <w:right w:val="none" w:sz="0" w:space="0" w:color="auto"/>
                      </w:divBdr>
                      <w:divsChild>
                        <w:div w:id="46258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804189">
          <w:marLeft w:val="0"/>
          <w:marRight w:val="0"/>
          <w:marTop w:val="0"/>
          <w:marBottom w:val="0"/>
          <w:divBdr>
            <w:top w:val="none" w:sz="0" w:space="0" w:color="auto"/>
            <w:left w:val="none" w:sz="0" w:space="0" w:color="auto"/>
            <w:bottom w:val="none" w:sz="0" w:space="0" w:color="auto"/>
            <w:right w:val="none" w:sz="0" w:space="0" w:color="auto"/>
          </w:divBdr>
          <w:divsChild>
            <w:div w:id="884099896">
              <w:marLeft w:val="0"/>
              <w:marRight w:val="0"/>
              <w:marTop w:val="0"/>
              <w:marBottom w:val="0"/>
              <w:divBdr>
                <w:top w:val="none" w:sz="0" w:space="0" w:color="auto"/>
                <w:left w:val="none" w:sz="0" w:space="0" w:color="auto"/>
                <w:bottom w:val="none" w:sz="0" w:space="0" w:color="auto"/>
                <w:right w:val="none" w:sz="0" w:space="0" w:color="auto"/>
              </w:divBdr>
              <w:divsChild>
                <w:div w:id="748379941">
                  <w:marLeft w:val="0"/>
                  <w:marRight w:val="0"/>
                  <w:marTop w:val="0"/>
                  <w:marBottom w:val="0"/>
                  <w:divBdr>
                    <w:top w:val="none" w:sz="0" w:space="0" w:color="auto"/>
                    <w:left w:val="none" w:sz="0" w:space="0" w:color="auto"/>
                    <w:bottom w:val="none" w:sz="0" w:space="0" w:color="auto"/>
                    <w:right w:val="none" w:sz="0" w:space="0" w:color="auto"/>
                  </w:divBdr>
                  <w:divsChild>
                    <w:div w:id="1109003893">
                      <w:marLeft w:val="0"/>
                      <w:marRight w:val="0"/>
                      <w:marTop w:val="0"/>
                      <w:marBottom w:val="0"/>
                      <w:divBdr>
                        <w:top w:val="none" w:sz="0" w:space="0" w:color="auto"/>
                        <w:left w:val="none" w:sz="0" w:space="0" w:color="auto"/>
                        <w:bottom w:val="none" w:sz="0" w:space="0" w:color="auto"/>
                        <w:right w:val="none" w:sz="0" w:space="0" w:color="auto"/>
                      </w:divBdr>
                      <w:divsChild>
                        <w:div w:id="73324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743387">
              <w:marLeft w:val="0"/>
              <w:marRight w:val="0"/>
              <w:marTop w:val="0"/>
              <w:marBottom w:val="0"/>
              <w:divBdr>
                <w:top w:val="none" w:sz="0" w:space="0" w:color="auto"/>
                <w:left w:val="none" w:sz="0" w:space="0" w:color="auto"/>
                <w:bottom w:val="none" w:sz="0" w:space="0" w:color="auto"/>
                <w:right w:val="none" w:sz="0" w:space="0" w:color="auto"/>
              </w:divBdr>
              <w:divsChild>
                <w:div w:id="195434306">
                  <w:marLeft w:val="0"/>
                  <w:marRight w:val="0"/>
                  <w:marTop w:val="0"/>
                  <w:marBottom w:val="0"/>
                  <w:divBdr>
                    <w:top w:val="none" w:sz="0" w:space="0" w:color="auto"/>
                    <w:left w:val="none" w:sz="0" w:space="0" w:color="auto"/>
                    <w:bottom w:val="none" w:sz="0" w:space="0" w:color="auto"/>
                    <w:right w:val="none" w:sz="0" w:space="0" w:color="auto"/>
                  </w:divBdr>
                  <w:divsChild>
                    <w:div w:id="131441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1599">
      <w:bodyDiv w:val="1"/>
      <w:marLeft w:val="0"/>
      <w:marRight w:val="0"/>
      <w:marTop w:val="0"/>
      <w:marBottom w:val="0"/>
      <w:divBdr>
        <w:top w:val="none" w:sz="0" w:space="0" w:color="auto"/>
        <w:left w:val="none" w:sz="0" w:space="0" w:color="auto"/>
        <w:bottom w:val="none" w:sz="0" w:space="0" w:color="auto"/>
        <w:right w:val="none" w:sz="0" w:space="0" w:color="auto"/>
      </w:divBdr>
    </w:div>
    <w:div w:id="1534414400">
      <w:bodyDiv w:val="1"/>
      <w:marLeft w:val="0"/>
      <w:marRight w:val="0"/>
      <w:marTop w:val="0"/>
      <w:marBottom w:val="0"/>
      <w:divBdr>
        <w:top w:val="none" w:sz="0" w:space="0" w:color="auto"/>
        <w:left w:val="none" w:sz="0" w:space="0" w:color="auto"/>
        <w:bottom w:val="none" w:sz="0" w:space="0" w:color="auto"/>
        <w:right w:val="none" w:sz="0" w:space="0" w:color="auto"/>
      </w:divBdr>
    </w:div>
    <w:div w:id="1543902703">
      <w:bodyDiv w:val="1"/>
      <w:marLeft w:val="0"/>
      <w:marRight w:val="0"/>
      <w:marTop w:val="0"/>
      <w:marBottom w:val="0"/>
      <w:divBdr>
        <w:top w:val="none" w:sz="0" w:space="0" w:color="auto"/>
        <w:left w:val="none" w:sz="0" w:space="0" w:color="auto"/>
        <w:bottom w:val="none" w:sz="0" w:space="0" w:color="auto"/>
        <w:right w:val="none" w:sz="0" w:space="0" w:color="auto"/>
      </w:divBdr>
    </w:div>
    <w:div w:id="1551841658">
      <w:bodyDiv w:val="1"/>
      <w:marLeft w:val="0"/>
      <w:marRight w:val="0"/>
      <w:marTop w:val="0"/>
      <w:marBottom w:val="0"/>
      <w:divBdr>
        <w:top w:val="none" w:sz="0" w:space="0" w:color="auto"/>
        <w:left w:val="none" w:sz="0" w:space="0" w:color="auto"/>
        <w:bottom w:val="none" w:sz="0" w:space="0" w:color="auto"/>
        <w:right w:val="none" w:sz="0" w:space="0" w:color="auto"/>
      </w:divBdr>
    </w:div>
    <w:div w:id="1562785938">
      <w:bodyDiv w:val="1"/>
      <w:marLeft w:val="0"/>
      <w:marRight w:val="0"/>
      <w:marTop w:val="0"/>
      <w:marBottom w:val="0"/>
      <w:divBdr>
        <w:top w:val="none" w:sz="0" w:space="0" w:color="auto"/>
        <w:left w:val="none" w:sz="0" w:space="0" w:color="auto"/>
        <w:bottom w:val="none" w:sz="0" w:space="0" w:color="auto"/>
        <w:right w:val="none" w:sz="0" w:space="0" w:color="auto"/>
      </w:divBdr>
      <w:divsChild>
        <w:div w:id="745079190">
          <w:marLeft w:val="0"/>
          <w:marRight w:val="0"/>
          <w:marTop w:val="0"/>
          <w:marBottom w:val="0"/>
          <w:divBdr>
            <w:top w:val="none" w:sz="0" w:space="0" w:color="auto"/>
            <w:left w:val="none" w:sz="0" w:space="0" w:color="auto"/>
            <w:bottom w:val="none" w:sz="0" w:space="0" w:color="auto"/>
            <w:right w:val="none" w:sz="0" w:space="0" w:color="auto"/>
          </w:divBdr>
          <w:divsChild>
            <w:div w:id="1764643497">
              <w:marLeft w:val="0"/>
              <w:marRight w:val="0"/>
              <w:marTop w:val="0"/>
              <w:marBottom w:val="0"/>
              <w:divBdr>
                <w:top w:val="none" w:sz="0" w:space="0" w:color="auto"/>
                <w:left w:val="none" w:sz="0" w:space="0" w:color="auto"/>
                <w:bottom w:val="none" w:sz="0" w:space="0" w:color="auto"/>
                <w:right w:val="none" w:sz="0" w:space="0" w:color="auto"/>
              </w:divBdr>
              <w:divsChild>
                <w:div w:id="5714263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5697556">
      <w:bodyDiv w:val="1"/>
      <w:marLeft w:val="0"/>
      <w:marRight w:val="0"/>
      <w:marTop w:val="0"/>
      <w:marBottom w:val="0"/>
      <w:divBdr>
        <w:top w:val="none" w:sz="0" w:space="0" w:color="auto"/>
        <w:left w:val="none" w:sz="0" w:space="0" w:color="auto"/>
        <w:bottom w:val="none" w:sz="0" w:space="0" w:color="auto"/>
        <w:right w:val="none" w:sz="0" w:space="0" w:color="auto"/>
      </w:divBdr>
    </w:div>
    <w:div w:id="1576476393">
      <w:bodyDiv w:val="1"/>
      <w:marLeft w:val="0"/>
      <w:marRight w:val="0"/>
      <w:marTop w:val="0"/>
      <w:marBottom w:val="0"/>
      <w:divBdr>
        <w:top w:val="none" w:sz="0" w:space="0" w:color="auto"/>
        <w:left w:val="none" w:sz="0" w:space="0" w:color="auto"/>
        <w:bottom w:val="none" w:sz="0" w:space="0" w:color="auto"/>
        <w:right w:val="none" w:sz="0" w:space="0" w:color="auto"/>
      </w:divBdr>
      <w:divsChild>
        <w:div w:id="1802336290">
          <w:marLeft w:val="0"/>
          <w:marRight w:val="0"/>
          <w:marTop w:val="0"/>
          <w:marBottom w:val="0"/>
          <w:divBdr>
            <w:top w:val="none" w:sz="0" w:space="0" w:color="auto"/>
            <w:left w:val="none" w:sz="0" w:space="0" w:color="auto"/>
            <w:bottom w:val="none" w:sz="0" w:space="0" w:color="auto"/>
            <w:right w:val="none" w:sz="0" w:space="0" w:color="auto"/>
          </w:divBdr>
          <w:divsChild>
            <w:div w:id="216598201">
              <w:marLeft w:val="0"/>
              <w:marRight w:val="0"/>
              <w:marTop w:val="0"/>
              <w:marBottom w:val="0"/>
              <w:divBdr>
                <w:top w:val="none" w:sz="0" w:space="0" w:color="auto"/>
                <w:left w:val="none" w:sz="0" w:space="0" w:color="auto"/>
                <w:bottom w:val="none" w:sz="0" w:space="0" w:color="auto"/>
                <w:right w:val="none" w:sz="0" w:space="0" w:color="auto"/>
              </w:divBdr>
              <w:divsChild>
                <w:div w:id="20744993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93902176">
      <w:bodyDiv w:val="1"/>
      <w:marLeft w:val="0"/>
      <w:marRight w:val="0"/>
      <w:marTop w:val="0"/>
      <w:marBottom w:val="0"/>
      <w:divBdr>
        <w:top w:val="none" w:sz="0" w:space="0" w:color="auto"/>
        <w:left w:val="none" w:sz="0" w:space="0" w:color="auto"/>
        <w:bottom w:val="none" w:sz="0" w:space="0" w:color="auto"/>
        <w:right w:val="none" w:sz="0" w:space="0" w:color="auto"/>
      </w:divBdr>
      <w:divsChild>
        <w:div w:id="290133258">
          <w:marLeft w:val="0"/>
          <w:marRight w:val="0"/>
          <w:marTop w:val="0"/>
          <w:marBottom w:val="0"/>
          <w:divBdr>
            <w:top w:val="none" w:sz="0" w:space="0" w:color="auto"/>
            <w:left w:val="none" w:sz="0" w:space="0" w:color="auto"/>
            <w:bottom w:val="none" w:sz="0" w:space="0" w:color="auto"/>
            <w:right w:val="none" w:sz="0" w:space="0" w:color="auto"/>
          </w:divBdr>
        </w:div>
        <w:div w:id="555626682">
          <w:marLeft w:val="0"/>
          <w:marRight w:val="0"/>
          <w:marTop w:val="0"/>
          <w:marBottom w:val="0"/>
          <w:divBdr>
            <w:top w:val="none" w:sz="0" w:space="0" w:color="auto"/>
            <w:left w:val="none" w:sz="0" w:space="0" w:color="auto"/>
            <w:bottom w:val="none" w:sz="0" w:space="0" w:color="auto"/>
            <w:right w:val="none" w:sz="0" w:space="0" w:color="auto"/>
          </w:divBdr>
        </w:div>
      </w:divsChild>
    </w:div>
    <w:div w:id="1609390434">
      <w:bodyDiv w:val="1"/>
      <w:marLeft w:val="0"/>
      <w:marRight w:val="0"/>
      <w:marTop w:val="0"/>
      <w:marBottom w:val="0"/>
      <w:divBdr>
        <w:top w:val="none" w:sz="0" w:space="0" w:color="auto"/>
        <w:left w:val="none" w:sz="0" w:space="0" w:color="auto"/>
        <w:bottom w:val="none" w:sz="0" w:space="0" w:color="auto"/>
        <w:right w:val="none" w:sz="0" w:space="0" w:color="auto"/>
      </w:divBdr>
      <w:divsChild>
        <w:div w:id="36393209">
          <w:marLeft w:val="0"/>
          <w:marRight w:val="0"/>
          <w:marTop w:val="0"/>
          <w:marBottom w:val="0"/>
          <w:divBdr>
            <w:top w:val="none" w:sz="0" w:space="0" w:color="auto"/>
            <w:left w:val="none" w:sz="0" w:space="0" w:color="auto"/>
            <w:bottom w:val="none" w:sz="0" w:space="0" w:color="auto"/>
            <w:right w:val="none" w:sz="0" w:space="0" w:color="auto"/>
          </w:divBdr>
        </w:div>
        <w:div w:id="633297905">
          <w:marLeft w:val="0"/>
          <w:marRight w:val="0"/>
          <w:marTop w:val="0"/>
          <w:marBottom w:val="0"/>
          <w:divBdr>
            <w:top w:val="none" w:sz="0" w:space="0" w:color="auto"/>
            <w:left w:val="none" w:sz="0" w:space="0" w:color="auto"/>
            <w:bottom w:val="none" w:sz="0" w:space="0" w:color="auto"/>
            <w:right w:val="none" w:sz="0" w:space="0" w:color="auto"/>
          </w:divBdr>
        </w:div>
        <w:div w:id="640378539">
          <w:marLeft w:val="0"/>
          <w:marRight w:val="0"/>
          <w:marTop w:val="0"/>
          <w:marBottom w:val="0"/>
          <w:divBdr>
            <w:top w:val="none" w:sz="0" w:space="0" w:color="auto"/>
            <w:left w:val="none" w:sz="0" w:space="0" w:color="auto"/>
            <w:bottom w:val="none" w:sz="0" w:space="0" w:color="auto"/>
            <w:right w:val="none" w:sz="0" w:space="0" w:color="auto"/>
          </w:divBdr>
        </w:div>
        <w:div w:id="1028139600">
          <w:marLeft w:val="0"/>
          <w:marRight w:val="0"/>
          <w:marTop w:val="0"/>
          <w:marBottom w:val="0"/>
          <w:divBdr>
            <w:top w:val="none" w:sz="0" w:space="0" w:color="auto"/>
            <w:left w:val="none" w:sz="0" w:space="0" w:color="auto"/>
            <w:bottom w:val="none" w:sz="0" w:space="0" w:color="auto"/>
            <w:right w:val="none" w:sz="0" w:space="0" w:color="auto"/>
          </w:divBdr>
        </w:div>
        <w:div w:id="1093285593">
          <w:marLeft w:val="0"/>
          <w:marRight w:val="0"/>
          <w:marTop w:val="0"/>
          <w:marBottom w:val="0"/>
          <w:divBdr>
            <w:top w:val="none" w:sz="0" w:space="0" w:color="auto"/>
            <w:left w:val="none" w:sz="0" w:space="0" w:color="auto"/>
            <w:bottom w:val="none" w:sz="0" w:space="0" w:color="auto"/>
            <w:right w:val="none" w:sz="0" w:space="0" w:color="auto"/>
          </w:divBdr>
        </w:div>
        <w:div w:id="1133209230">
          <w:marLeft w:val="0"/>
          <w:marRight w:val="0"/>
          <w:marTop w:val="0"/>
          <w:marBottom w:val="0"/>
          <w:divBdr>
            <w:top w:val="none" w:sz="0" w:space="0" w:color="auto"/>
            <w:left w:val="none" w:sz="0" w:space="0" w:color="auto"/>
            <w:bottom w:val="none" w:sz="0" w:space="0" w:color="auto"/>
            <w:right w:val="none" w:sz="0" w:space="0" w:color="auto"/>
          </w:divBdr>
        </w:div>
        <w:div w:id="1915971138">
          <w:marLeft w:val="0"/>
          <w:marRight w:val="0"/>
          <w:marTop w:val="0"/>
          <w:marBottom w:val="0"/>
          <w:divBdr>
            <w:top w:val="none" w:sz="0" w:space="0" w:color="auto"/>
            <w:left w:val="none" w:sz="0" w:space="0" w:color="auto"/>
            <w:bottom w:val="none" w:sz="0" w:space="0" w:color="auto"/>
            <w:right w:val="none" w:sz="0" w:space="0" w:color="auto"/>
          </w:divBdr>
        </w:div>
      </w:divsChild>
    </w:div>
    <w:div w:id="1609854637">
      <w:bodyDiv w:val="1"/>
      <w:marLeft w:val="0"/>
      <w:marRight w:val="0"/>
      <w:marTop w:val="0"/>
      <w:marBottom w:val="0"/>
      <w:divBdr>
        <w:top w:val="none" w:sz="0" w:space="0" w:color="auto"/>
        <w:left w:val="none" w:sz="0" w:space="0" w:color="auto"/>
        <w:bottom w:val="none" w:sz="0" w:space="0" w:color="auto"/>
        <w:right w:val="none" w:sz="0" w:space="0" w:color="auto"/>
      </w:divBdr>
    </w:div>
    <w:div w:id="1614629056">
      <w:bodyDiv w:val="1"/>
      <w:marLeft w:val="0"/>
      <w:marRight w:val="0"/>
      <w:marTop w:val="0"/>
      <w:marBottom w:val="0"/>
      <w:divBdr>
        <w:top w:val="none" w:sz="0" w:space="0" w:color="auto"/>
        <w:left w:val="none" w:sz="0" w:space="0" w:color="auto"/>
        <w:bottom w:val="none" w:sz="0" w:space="0" w:color="auto"/>
        <w:right w:val="none" w:sz="0" w:space="0" w:color="auto"/>
      </w:divBdr>
    </w:div>
    <w:div w:id="1622109670">
      <w:bodyDiv w:val="1"/>
      <w:marLeft w:val="0"/>
      <w:marRight w:val="0"/>
      <w:marTop w:val="0"/>
      <w:marBottom w:val="0"/>
      <w:divBdr>
        <w:top w:val="none" w:sz="0" w:space="0" w:color="auto"/>
        <w:left w:val="none" w:sz="0" w:space="0" w:color="auto"/>
        <w:bottom w:val="none" w:sz="0" w:space="0" w:color="auto"/>
        <w:right w:val="none" w:sz="0" w:space="0" w:color="auto"/>
      </w:divBdr>
    </w:div>
    <w:div w:id="1624849372">
      <w:bodyDiv w:val="1"/>
      <w:marLeft w:val="0"/>
      <w:marRight w:val="0"/>
      <w:marTop w:val="0"/>
      <w:marBottom w:val="0"/>
      <w:divBdr>
        <w:top w:val="none" w:sz="0" w:space="0" w:color="auto"/>
        <w:left w:val="none" w:sz="0" w:space="0" w:color="auto"/>
        <w:bottom w:val="none" w:sz="0" w:space="0" w:color="auto"/>
        <w:right w:val="none" w:sz="0" w:space="0" w:color="auto"/>
      </w:divBdr>
      <w:divsChild>
        <w:div w:id="479425446">
          <w:marLeft w:val="0"/>
          <w:marRight w:val="0"/>
          <w:marTop w:val="0"/>
          <w:marBottom w:val="0"/>
          <w:divBdr>
            <w:top w:val="none" w:sz="0" w:space="0" w:color="auto"/>
            <w:left w:val="none" w:sz="0" w:space="0" w:color="auto"/>
            <w:bottom w:val="none" w:sz="0" w:space="0" w:color="auto"/>
            <w:right w:val="none" w:sz="0" w:space="0" w:color="auto"/>
          </w:divBdr>
          <w:divsChild>
            <w:div w:id="731927862">
              <w:marLeft w:val="0"/>
              <w:marRight w:val="0"/>
              <w:marTop w:val="0"/>
              <w:marBottom w:val="0"/>
              <w:divBdr>
                <w:top w:val="none" w:sz="0" w:space="0" w:color="auto"/>
                <w:left w:val="none" w:sz="0" w:space="0" w:color="auto"/>
                <w:bottom w:val="none" w:sz="0" w:space="0" w:color="auto"/>
                <w:right w:val="none" w:sz="0" w:space="0" w:color="auto"/>
              </w:divBdr>
              <w:divsChild>
                <w:div w:id="2909814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30892170">
      <w:bodyDiv w:val="1"/>
      <w:marLeft w:val="0"/>
      <w:marRight w:val="0"/>
      <w:marTop w:val="0"/>
      <w:marBottom w:val="0"/>
      <w:divBdr>
        <w:top w:val="none" w:sz="0" w:space="0" w:color="auto"/>
        <w:left w:val="none" w:sz="0" w:space="0" w:color="auto"/>
        <w:bottom w:val="none" w:sz="0" w:space="0" w:color="auto"/>
        <w:right w:val="none" w:sz="0" w:space="0" w:color="auto"/>
      </w:divBdr>
    </w:div>
    <w:div w:id="1641498182">
      <w:bodyDiv w:val="1"/>
      <w:marLeft w:val="0"/>
      <w:marRight w:val="0"/>
      <w:marTop w:val="0"/>
      <w:marBottom w:val="0"/>
      <w:divBdr>
        <w:top w:val="none" w:sz="0" w:space="0" w:color="auto"/>
        <w:left w:val="none" w:sz="0" w:space="0" w:color="auto"/>
        <w:bottom w:val="none" w:sz="0" w:space="0" w:color="auto"/>
        <w:right w:val="none" w:sz="0" w:space="0" w:color="auto"/>
      </w:divBdr>
      <w:divsChild>
        <w:div w:id="1165123340">
          <w:marLeft w:val="0"/>
          <w:marRight w:val="0"/>
          <w:marTop w:val="0"/>
          <w:marBottom w:val="0"/>
          <w:divBdr>
            <w:top w:val="none" w:sz="0" w:space="0" w:color="auto"/>
            <w:left w:val="none" w:sz="0" w:space="0" w:color="auto"/>
            <w:bottom w:val="none" w:sz="0" w:space="0" w:color="auto"/>
            <w:right w:val="none" w:sz="0" w:space="0" w:color="auto"/>
          </w:divBdr>
          <w:divsChild>
            <w:div w:id="1612132067">
              <w:marLeft w:val="0"/>
              <w:marRight w:val="0"/>
              <w:marTop w:val="0"/>
              <w:marBottom w:val="0"/>
              <w:divBdr>
                <w:top w:val="none" w:sz="0" w:space="0" w:color="auto"/>
                <w:left w:val="none" w:sz="0" w:space="0" w:color="auto"/>
                <w:bottom w:val="none" w:sz="0" w:space="0" w:color="auto"/>
                <w:right w:val="none" w:sz="0" w:space="0" w:color="auto"/>
              </w:divBdr>
              <w:divsChild>
                <w:div w:id="9064941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1886387">
      <w:bodyDiv w:val="1"/>
      <w:marLeft w:val="0"/>
      <w:marRight w:val="0"/>
      <w:marTop w:val="0"/>
      <w:marBottom w:val="0"/>
      <w:divBdr>
        <w:top w:val="none" w:sz="0" w:space="0" w:color="auto"/>
        <w:left w:val="none" w:sz="0" w:space="0" w:color="auto"/>
        <w:bottom w:val="none" w:sz="0" w:space="0" w:color="auto"/>
        <w:right w:val="none" w:sz="0" w:space="0" w:color="auto"/>
      </w:divBdr>
      <w:divsChild>
        <w:div w:id="275675167">
          <w:marLeft w:val="0"/>
          <w:marRight w:val="0"/>
          <w:marTop w:val="0"/>
          <w:marBottom w:val="0"/>
          <w:divBdr>
            <w:top w:val="none" w:sz="0" w:space="0" w:color="auto"/>
            <w:left w:val="none" w:sz="0" w:space="0" w:color="auto"/>
            <w:bottom w:val="none" w:sz="0" w:space="0" w:color="auto"/>
            <w:right w:val="none" w:sz="0" w:space="0" w:color="auto"/>
          </w:divBdr>
          <w:divsChild>
            <w:div w:id="3628689">
              <w:marLeft w:val="0"/>
              <w:marRight w:val="0"/>
              <w:marTop w:val="0"/>
              <w:marBottom w:val="0"/>
              <w:divBdr>
                <w:top w:val="none" w:sz="0" w:space="0" w:color="auto"/>
                <w:left w:val="none" w:sz="0" w:space="0" w:color="auto"/>
                <w:bottom w:val="none" w:sz="0" w:space="0" w:color="auto"/>
                <w:right w:val="none" w:sz="0" w:space="0" w:color="auto"/>
              </w:divBdr>
              <w:divsChild>
                <w:div w:id="1974697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76181026">
      <w:bodyDiv w:val="1"/>
      <w:marLeft w:val="0"/>
      <w:marRight w:val="0"/>
      <w:marTop w:val="0"/>
      <w:marBottom w:val="0"/>
      <w:divBdr>
        <w:top w:val="none" w:sz="0" w:space="0" w:color="auto"/>
        <w:left w:val="none" w:sz="0" w:space="0" w:color="auto"/>
        <w:bottom w:val="none" w:sz="0" w:space="0" w:color="auto"/>
        <w:right w:val="none" w:sz="0" w:space="0" w:color="auto"/>
      </w:divBdr>
    </w:div>
    <w:div w:id="1694766296">
      <w:bodyDiv w:val="1"/>
      <w:marLeft w:val="0"/>
      <w:marRight w:val="0"/>
      <w:marTop w:val="0"/>
      <w:marBottom w:val="0"/>
      <w:divBdr>
        <w:top w:val="none" w:sz="0" w:space="0" w:color="auto"/>
        <w:left w:val="none" w:sz="0" w:space="0" w:color="auto"/>
        <w:bottom w:val="none" w:sz="0" w:space="0" w:color="auto"/>
        <w:right w:val="none" w:sz="0" w:space="0" w:color="auto"/>
      </w:divBdr>
      <w:divsChild>
        <w:div w:id="2075466466">
          <w:marLeft w:val="0"/>
          <w:marRight w:val="0"/>
          <w:marTop w:val="0"/>
          <w:marBottom w:val="0"/>
          <w:divBdr>
            <w:top w:val="none" w:sz="0" w:space="0" w:color="auto"/>
            <w:left w:val="none" w:sz="0" w:space="0" w:color="auto"/>
            <w:bottom w:val="none" w:sz="0" w:space="0" w:color="auto"/>
            <w:right w:val="none" w:sz="0" w:space="0" w:color="auto"/>
          </w:divBdr>
          <w:divsChild>
            <w:div w:id="1538541926">
              <w:marLeft w:val="0"/>
              <w:marRight w:val="0"/>
              <w:marTop w:val="0"/>
              <w:marBottom w:val="0"/>
              <w:divBdr>
                <w:top w:val="none" w:sz="0" w:space="0" w:color="auto"/>
                <w:left w:val="none" w:sz="0" w:space="0" w:color="auto"/>
                <w:bottom w:val="none" w:sz="0" w:space="0" w:color="auto"/>
                <w:right w:val="none" w:sz="0" w:space="0" w:color="auto"/>
              </w:divBdr>
              <w:divsChild>
                <w:div w:id="5043953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06981622">
      <w:bodyDiv w:val="1"/>
      <w:marLeft w:val="0"/>
      <w:marRight w:val="0"/>
      <w:marTop w:val="0"/>
      <w:marBottom w:val="0"/>
      <w:divBdr>
        <w:top w:val="none" w:sz="0" w:space="0" w:color="auto"/>
        <w:left w:val="none" w:sz="0" w:space="0" w:color="auto"/>
        <w:bottom w:val="none" w:sz="0" w:space="0" w:color="auto"/>
        <w:right w:val="none" w:sz="0" w:space="0" w:color="auto"/>
      </w:divBdr>
      <w:divsChild>
        <w:div w:id="2108843655">
          <w:marLeft w:val="0"/>
          <w:marRight w:val="0"/>
          <w:marTop w:val="0"/>
          <w:marBottom w:val="0"/>
          <w:divBdr>
            <w:top w:val="none" w:sz="0" w:space="0" w:color="auto"/>
            <w:left w:val="none" w:sz="0" w:space="0" w:color="auto"/>
            <w:bottom w:val="none" w:sz="0" w:space="0" w:color="auto"/>
            <w:right w:val="none" w:sz="0" w:space="0" w:color="auto"/>
          </w:divBdr>
          <w:divsChild>
            <w:div w:id="327369669">
              <w:marLeft w:val="0"/>
              <w:marRight w:val="0"/>
              <w:marTop w:val="0"/>
              <w:marBottom w:val="0"/>
              <w:divBdr>
                <w:top w:val="none" w:sz="0" w:space="0" w:color="auto"/>
                <w:left w:val="none" w:sz="0" w:space="0" w:color="auto"/>
                <w:bottom w:val="none" w:sz="0" w:space="0" w:color="auto"/>
                <w:right w:val="none" w:sz="0" w:space="0" w:color="auto"/>
              </w:divBdr>
              <w:divsChild>
                <w:div w:id="13701788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2922967">
      <w:bodyDiv w:val="1"/>
      <w:marLeft w:val="0"/>
      <w:marRight w:val="0"/>
      <w:marTop w:val="0"/>
      <w:marBottom w:val="0"/>
      <w:divBdr>
        <w:top w:val="none" w:sz="0" w:space="0" w:color="auto"/>
        <w:left w:val="none" w:sz="0" w:space="0" w:color="auto"/>
        <w:bottom w:val="none" w:sz="0" w:space="0" w:color="auto"/>
        <w:right w:val="none" w:sz="0" w:space="0" w:color="auto"/>
      </w:divBdr>
      <w:divsChild>
        <w:div w:id="1515876629">
          <w:marLeft w:val="0"/>
          <w:marRight w:val="0"/>
          <w:marTop w:val="0"/>
          <w:marBottom w:val="0"/>
          <w:divBdr>
            <w:top w:val="none" w:sz="0" w:space="0" w:color="auto"/>
            <w:left w:val="none" w:sz="0" w:space="0" w:color="auto"/>
            <w:bottom w:val="none" w:sz="0" w:space="0" w:color="auto"/>
            <w:right w:val="none" w:sz="0" w:space="0" w:color="auto"/>
          </w:divBdr>
          <w:divsChild>
            <w:div w:id="1041515090">
              <w:marLeft w:val="0"/>
              <w:marRight w:val="0"/>
              <w:marTop w:val="0"/>
              <w:marBottom w:val="0"/>
              <w:divBdr>
                <w:top w:val="none" w:sz="0" w:space="0" w:color="auto"/>
                <w:left w:val="none" w:sz="0" w:space="0" w:color="auto"/>
                <w:bottom w:val="none" w:sz="0" w:space="0" w:color="auto"/>
                <w:right w:val="none" w:sz="0" w:space="0" w:color="auto"/>
              </w:divBdr>
              <w:divsChild>
                <w:div w:id="6807444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24326868">
      <w:bodyDiv w:val="1"/>
      <w:marLeft w:val="0"/>
      <w:marRight w:val="0"/>
      <w:marTop w:val="0"/>
      <w:marBottom w:val="0"/>
      <w:divBdr>
        <w:top w:val="none" w:sz="0" w:space="0" w:color="auto"/>
        <w:left w:val="none" w:sz="0" w:space="0" w:color="auto"/>
        <w:bottom w:val="none" w:sz="0" w:space="0" w:color="auto"/>
        <w:right w:val="none" w:sz="0" w:space="0" w:color="auto"/>
      </w:divBdr>
      <w:divsChild>
        <w:div w:id="1793671512">
          <w:marLeft w:val="0"/>
          <w:marRight w:val="0"/>
          <w:marTop w:val="0"/>
          <w:marBottom w:val="0"/>
          <w:divBdr>
            <w:top w:val="none" w:sz="0" w:space="0" w:color="auto"/>
            <w:left w:val="none" w:sz="0" w:space="0" w:color="auto"/>
            <w:bottom w:val="none" w:sz="0" w:space="0" w:color="auto"/>
            <w:right w:val="none" w:sz="0" w:space="0" w:color="auto"/>
          </w:divBdr>
          <w:divsChild>
            <w:div w:id="1859082556">
              <w:marLeft w:val="0"/>
              <w:marRight w:val="0"/>
              <w:marTop w:val="0"/>
              <w:marBottom w:val="0"/>
              <w:divBdr>
                <w:top w:val="none" w:sz="0" w:space="0" w:color="auto"/>
                <w:left w:val="none" w:sz="0" w:space="0" w:color="auto"/>
                <w:bottom w:val="none" w:sz="0" w:space="0" w:color="auto"/>
                <w:right w:val="none" w:sz="0" w:space="0" w:color="auto"/>
              </w:divBdr>
              <w:divsChild>
                <w:div w:id="13366111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34425385">
      <w:bodyDiv w:val="1"/>
      <w:marLeft w:val="0"/>
      <w:marRight w:val="0"/>
      <w:marTop w:val="0"/>
      <w:marBottom w:val="0"/>
      <w:divBdr>
        <w:top w:val="none" w:sz="0" w:space="0" w:color="auto"/>
        <w:left w:val="none" w:sz="0" w:space="0" w:color="auto"/>
        <w:bottom w:val="none" w:sz="0" w:space="0" w:color="auto"/>
        <w:right w:val="none" w:sz="0" w:space="0" w:color="auto"/>
      </w:divBdr>
    </w:div>
    <w:div w:id="1737777990">
      <w:bodyDiv w:val="1"/>
      <w:marLeft w:val="0"/>
      <w:marRight w:val="0"/>
      <w:marTop w:val="0"/>
      <w:marBottom w:val="0"/>
      <w:divBdr>
        <w:top w:val="none" w:sz="0" w:space="0" w:color="auto"/>
        <w:left w:val="none" w:sz="0" w:space="0" w:color="auto"/>
        <w:bottom w:val="none" w:sz="0" w:space="0" w:color="auto"/>
        <w:right w:val="none" w:sz="0" w:space="0" w:color="auto"/>
      </w:divBdr>
    </w:div>
    <w:div w:id="1760440096">
      <w:bodyDiv w:val="1"/>
      <w:marLeft w:val="0"/>
      <w:marRight w:val="0"/>
      <w:marTop w:val="0"/>
      <w:marBottom w:val="0"/>
      <w:divBdr>
        <w:top w:val="none" w:sz="0" w:space="0" w:color="auto"/>
        <w:left w:val="none" w:sz="0" w:space="0" w:color="auto"/>
        <w:bottom w:val="none" w:sz="0" w:space="0" w:color="auto"/>
        <w:right w:val="none" w:sz="0" w:space="0" w:color="auto"/>
      </w:divBdr>
    </w:div>
    <w:div w:id="1763719728">
      <w:bodyDiv w:val="1"/>
      <w:marLeft w:val="0"/>
      <w:marRight w:val="0"/>
      <w:marTop w:val="0"/>
      <w:marBottom w:val="0"/>
      <w:divBdr>
        <w:top w:val="none" w:sz="0" w:space="0" w:color="auto"/>
        <w:left w:val="none" w:sz="0" w:space="0" w:color="auto"/>
        <w:bottom w:val="none" w:sz="0" w:space="0" w:color="auto"/>
        <w:right w:val="none" w:sz="0" w:space="0" w:color="auto"/>
      </w:divBdr>
    </w:div>
    <w:div w:id="1772236095">
      <w:bodyDiv w:val="1"/>
      <w:marLeft w:val="0"/>
      <w:marRight w:val="0"/>
      <w:marTop w:val="0"/>
      <w:marBottom w:val="0"/>
      <w:divBdr>
        <w:top w:val="none" w:sz="0" w:space="0" w:color="auto"/>
        <w:left w:val="none" w:sz="0" w:space="0" w:color="auto"/>
        <w:bottom w:val="none" w:sz="0" w:space="0" w:color="auto"/>
        <w:right w:val="none" w:sz="0" w:space="0" w:color="auto"/>
      </w:divBdr>
      <w:divsChild>
        <w:div w:id="297998851">
          <w:marLeft w:val="0"/>
          <w:marRight w:val="0"/>
          <w:marTop w:val="0"/>
          <w:marBottom w:val="0"/>
          <w:divBdr>
            <w:top w:val="none" w:sz="0" w:space="0" w:color="auto"/>
            <w:left w:val="none" w:sz="0" w:space="0" w:color="auto"/>
            <w:bottom w:val="none" w:sz="0" w:space="0" w:color="auto"/>
            <w:right w:val="none" w:sz="0" w:space="0" w:color="auto"/>
          </w:divBdr>
          <w:divsChild>
            <w:div w:id="516501995">
              <w:marLeft w:val="0"/>
              <w:marRight w:val="0"/>
              <w:marTop w:val="0"/>
              <w:marBottom w:val="0"/>
              <w:divBdr>
                <w:top w:val="none" w:sz="0" w:space="0" w:color="auto"/>
                <w:left w:val="none" w:sz="0" w:space="0" w:color="auto"/>
                <w:bottom w:val="none" w:sz="0" w:space="0" w:color="auto"/>
                <w:right w:val="none" w:sz="0" w:space="0" w:color="auto"/>
              </w:divBdr>
              <w:divsChild>
                <w:div w:id="12839962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87507284">
      <w:bodyDiv w:val="1"/>
      <w:marLeft w:val="0"/>
      <w:marRight w:val="0"/>
      <w:marTop w:val="0"/>
      <w:marBottom w:val="0"/>
      <w:divBdr>
        <w:top w:val="none" w:sz="0" w:space="0" w:color="auto"/>
        <w:left w:val="none" w:sz="0" w:space="0" w:color="auto"/>
        <w:bottom w:val="none" w:sz="0" w:space="0" w:color="auto"/>
        <w:right w:val="none" w:sz="0" w:space="0" w:color="auto"/>
      </w:divBdr>
    </w:div>
    <w:div w:id="1791128401">
      <w:bodyDiv w:val="1"/>
      <w:marLeft w:val="0"/>
      <w:marRight w:val="0"/>
      <w:marTop w:val="0"/>
      <w:marBottom w:val="0"/>
      <w:divBdr>
        <w:top w:val="none" w:sz="0" w:space="0" w:color="auto"/>
        <w:left w:val="none" w:sz="0" w:space="0" w:color="auto"/>
        <w:bottom w:val="none" w:sz="0" w:space="0" w:color="auto"/>
        <w:right w:val="none" w:sz="0" w:space="0" w:color="auto"/>
      </w:divBdr>
      <w:divsChild>
        <w:div w:id="2080783724">
          <w:marLeft w:val="0"/>
          <w:marRight w:val="0"/>
          <w:marTop w:val="0"/>
          <w:marBottom w:val="0"/>
          <w:divBdr>
            <w:top w:val="none" w:sz="0" w:space="0" w:color="auto"/>
            <w:left w:val="none" w:sz="0" w:space="0" w:color="auto"/>
            <w:bottom w:val="none" w:sz="0" w:space="0" w:color="auto"/>
            <w:right w:val="none" w:sz="0" w:space="0" w:color="auto"/>
          </w:divBdr>
          <w:divsChild>
            <w:div w:id="1113668275">
              <w:marLeft w:val="0"/>
              <w:marRight w:val="0"/>
              <w:marTop w:val="0"/>
              <w:marBottom w:val="0"/>
              <w:divBdr>
                <w:top w:val="none" w:sz="0" w:space="0" w:color="auto"/>
                <w:left w:val="none" w:sz="0" w:space="0" w:color="auto"/>
                <w:bottom w:val="none" w:sz="0" w:space="0" w:color="auto"/>
                <w:right w:val="none" w:sz="0" w:space="0" w:color="auto"/>
              </w:divBdr>
              <w:divsChild>
                <w:div w:id="18066537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1706572">
      <w:bodyDiv w:val="1"/>
      <w:marLeft w:val="0"/>
      <w:marRight w:val="0"/>
      <w:marTop w:val="0"/>
      <w:marBottom w:val="0"/>
      <w:divBdr>
        <w:top w:val="none" w:sz="0" w:space="0" w:color="auto"/>
        <w:left w:val="none" w:sz="0" w:space="0" w:color="auto"/>
        <w:bottom w:val="none" w:sz="0" w:space="0" w:color="auto"/>
        <w:right w:val="none" w:sz="0" w:space="0" w:color="auto"/>
      </w:divBdr>
      <w:divsChild>
        <w:div w:id="1886722262">
          <w:marLeft w:val="0"/>
          <w:marRight w:val="0"/>
          <w:marTop w:val="0"/>
          <w:marBottom w:val="0"/>
          <w:divBdr>
            <w:top w:val="none" w:sz="0" w:space="0" w:color="auto"/>
            <w:left w:val="none" w:sz="0" w:space="0" w:color="auto"/>
            <w:bottom w:val="none" w:sz="0" w:space="0" w:color="auto"/>
            <w:right w:val="none" w:sz="0" w:space="0" w:color="auto"/>
          </w:divBdr>
          <w:divsChild>
            <w:div w:id="731346645">
              <w:marLeft w:val="0"/>
              <w:marRight w:val="0"/>
              <w:marTop w:val="0"/>
              <w:marBottom w:val="0"/>
              <w:divBdr>
                <w:top w:val="none" w:sz="0" w:space="0" w:color="auto"/>
                <w:left w:val="none" w:sz="0" w:space="0" w:color="auto"/>
                <w:bottom w:val="none" w:sz="0" w:space="0" w:color="auto"/>
                <w:right w:val="none" w:sz="0" w:space="0" w:color="auto"/>
              </w:divBdr>
              <w:divsChild>
                <w:div w:id="5777151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7288326">
      <w:bodyDiv w:val="1"/>
      <w:marLeft w:val="0"/>
      <w:marRight w:val="0"/>
      <w:marTop w:val="0"/>
      <w:marBottom w:val="0"/>
      <w:divBdr>
        <w:top w:val="none" w:sz="0" w:space="0" w:color="auto"/>
        <w:left w:val="none" w:sz="0" w:space="0" w:color="auto"/>
        <w:bottom w:val="none" w:sz="0" w:space="0" w:color="auto"/>
        <w:right w:val="none" w:sz="0" w:space="0" w:color="auto"/>
      </w:divBdr>
    </w:div>
    <w:div w:id="1818179418">
      <w:bodyDiv w:val="1"/>
      <w:marLeft w:val="0"/>
      <w:marRight w:val="0"/>
      <w:marTop w:val="0"/>
      <w:marBottom w:val="0"/>
      <w:divBdr>
        <w:top w:val="none" w:sz="0" w:space="0" w:color="auto"/>
        <w:left w:val="none" w:sz="0" w:space="0" w:color="auto"/>
        <w:bottom w:val="none" w:sz="0" w:space="0" w:color="auto"/>
        <w:right w:val="none" w:sz="0" w:space="0" w:color="auto"/>
      </w:divBdr>
    </w:div>
    <w:div w:id="1823808668">
      <w:bodyDiv w:val="1"/>
      <w:marLeft w:val="0"/>
      <w:marRight w:val="0"/>
      <w:marTop w:val="0"/>
      <w:marBottom w:val="0"/>
      <w:divBdr>
        <w:top w:val="none" w:sz="0" w:space="0" w:color="auto"/>
        <w:left w:val="none" w:sz="0" w:space="0" w:color="auto"/>
        <w:bottom w:val="none" w:sz="0" w:space="0" w:color="auto"/>
        <w:right w:val="none" w:sz="0" w:space="0" w:color="auto"/>
      </w:divBdr>
      <w:divsChild>
        <w:div w:id="1064260470">
          <w:marLeft w:val="0"/>
          <w:marRight w:val="0"/>
          <w:marTop w:val="0"/>
          <w:marBottom w:val="0"/>
          <w:divBdr>
            <w:top w:val="none" w:sz="0" w:space="0" w:color="auto"/>
            <w:left w:val="none" w:sz="0" w:space="0" w:color="auto"/>
            <w:bottom w:val="none" w:sz="0" w:space="0" w:color="auto"/>
            <w:right w:val="none" w:sz="0" w:space="0" w:color="auto"/>
          </w:divBdr>
          <w:divsChild>
            <w:div w:id="33041656">
              <w:marLeft w:val="0"/>
              <w:marRight w:val="0"/>
              <w:marTop w:val="0"/>
              <w:marBottom w:val="0"/>
              <w:divBdr>
                <w:top w:val="none" w:sz="0" w:space="0" w:color="auto"/>
                <w:left w:val="none" w:sz="0" w:space="0" w:color="auto"/>
                <w:bottom w:val="none" w:sz="0" w:space="0" w:color="auto"/>
                <w:right w:val="none" w:sz="0" w:space="0" w:color="auto"/>
              </w:divBdr>
              <w:divsChild>
                <w:div w:id="4708298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9175886">
      <w:bodyDiv w:val="1"/>
      <w:marLeft w:val="0"/>
      <w:marRight w:val="0"/>
      <w:marTop w:val="0"/>
      <w:marBottom w:val="0"/>
      <w:divBdr>
        <w:top w:val="none" w:sz="0" w:space="0" w:color="auto"/>
        <w:left w:val="none" w:sz="0" w:space="0" w:color="auto"/>
        <w:bottom w:val="none" w:sz="0" w:space="0" w:color="auto"/>
        <w:right w:val="none" w:sz="0" w:space="0" w:color="auto"/>
      </w:divBdr>
    </w:div>
    <w:div w:id="1863745453">
      <w:bodyDiv w:val="1"/>
      <w:marLeft w:val="0"/>
      <w:marRight w:val="0"/>
      <w:marTop w:val="0"/>
      <w:marBottom w:val="0"/>
      <w:divBdr>
        <w:top w:val="none" w:sz="0" w:space="0" w:color="auto"/>
        <w:left w:val="none" w:sz="0" w:space="0" w:color="auto"/>
        <w:bottom w:val="none" w:sz="0" w:space="0" w:color="auto"/>
        <w:right w:val="none" w:sz="0" w:space="0" w:color="auto"/>
      </w:divBdr>
    </w:div>
    <w:div w:id="1874225726">
      <w:bodyDiv w:val="1"/>
      <w:marLeft w:val="0"/>
      <w:marRight w:val="0"/>
      <w:marTop w:val="0"/>
      <w:marBottom w:val="0"/>
      <w:divBdr>
        <w:top w:val="none" w:sz="0" w:space="0" w:color="auto"/>
        <w:left w:val="none" w:sz="0" w:space="0" w:color="auto"/>
        <w:bottom w:val="none" w:sz="0" w:space="0" w:color="auto"/>
        <w:right w:val="none" w:sz="0" w:space="0" w:color="auto"/>
      </w:divBdr>
      <w:divsChild>
        <w:div w:id="824392724">
          <w:marLeft w:val="0"/>
          <w:marRight w:val="0"/>
          <w:marTop w:val="0"/>
          <w:marBottom w:val="0"/>
          <w:divBdr>
            <w:top w:val="none" w:sz="0" w:space="0" w:color="auto"/>
            <w:left w:val="none" w:sz="0" w:space="0" w:color="auto"/>
            <w:bottom w:val="none" w:sz="0" w:space="0" w:color="auto"/>
            <w:right w:val="none" w:sz="0" w:space="0" w:color="auto"/>
          </w:divBdr>
          <w:divsChild>
            <w:div w:id="1170605448">
              <w:marLeft w:val="0"/>
              <w:marRight w:val="0"/>
              <w:marTop w:val="0"/>
              <w:marBottom w:val="0"/>
              <w:divBdr>
                <w:top w:val="none" w:sz="0" w:space="0" w:color="auto"/>
                <w:left w:val="none" w:sz="0" w:space="0" w:color="auto"/>
                <w:bottom w:val="none" w:sz="0" w:space="0" w:color="auto"/>
                <w:right w:val="none" w:sz="0" w:space="0" w:color="auto"/>
              </w:divBdr>
              <w:divsChild>
                <w:div w:id="6878771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92838859">
      <w:bodyDiv w:val="1"/>
      <w:marLeft w:val="0"/>
      <w:marRight w:val="0"/>
      <w:marTop w:val="0"/>
      <w:marBottom w:val="0"/>
      <w:divBdr>
        <w:top w:val="none" w:sz="0" w:space="0" w:color="auto"/>
        <w:left w:val="none" w:sz="0" w:space="0" w:color="auto"/>
        <w:bottom w:val="none" w:sz="0" w:space="0" w:color="auto"/>
        <w:right w:val="none" w:sz="0" w:space="0" w:color="auto"/>
      </w:divBdr>
      <w:divsChild>
        <w:div w:id="67850700">
          <w:marLeft w:val="0"/>
          <w:marRight w:val="0"/>
          <w:marTop w:val="0"/>
          <w:marBottom w:val="0"/>
          <w:divBdr>
            <w:top w:val="none" w:sz="0" w:space="0" w:color="auto"/>
            <w:left w:val="none" w:sz="0" w:space="0" w:color="auto"/>
            <w:bottom w:val="none" w:sz="0" w:space="0" w:color="auto"/>
            <w:right w:val="none" w:sz="0" w:space="0" w:color="auto"/>
          </w:divBdr>
        </w:div>
        <w:div w:id="155461831">
          <w:marLeft w:val="0"/>
          <w:marRight w:val="0"/>
          <w:marTop w:val="0"/>
          <w:marBottom w:val="0"/>
          <w:divBdr>
            <w:top w:val="none" w:sz="0" w:space="0" w:color="auto"/>
            <w:left w:val="none" w:sz="0" w:space="0" w:color="auto"/>
            <w:bottom w:val="none" w:sz="0" w:space="0" w:color="auto"/>
            <w:right w:val="none" w:sz="0" w:space="0" w:color="auto"/>
          </w:divBdr>
        </w:div>
        <w:div w:id="311372759">
          <w:marLeft w:val="0"/>
          <w:marRight w:val="0"/>
          <w:marTop w:val="0"/>
          <w:marBottom w:val="0"/>
          <w:divBdr>
            <w:top w:val="none" w:sz="0" w:space="0" w:color="auto"/>
            <w:left w:val="none" w:sz="0" w:space="0" w:color="auto"/>
            <w:bottom w:val="none" w:sz="0" w:space="0" w:color="auto"/>
            <w:right w:val="none" w:sz="0" w:space="0" w:color="auto"/>
          </w:divBdr>
        </w:div>
        <w:div w:id="417599459">
          <w:marLeft w:val="0"/>
          <w:marRight w:val="0"/>
          <w:marTop w:val="0"/>
          <w:marBottom w:val="0"/>
          <w:divBdr>
            <w:top w:val="none" w:sz="0" w:space="0" w:color="auto"/>
            <w:left w:val="none" w:sz="0" w:space="0" w:color="auto"/>
            <w:bottom w:val="none" w:sz="0" w:space="0" w:color="auto"/>
            <w:right w:val="none" w:sz="0" w:space="0" w:color="auto"/>
          </w:divBdr>
        </w:div>
        <w:div w:id="466361669">
          <w:marLeft w:val="0"/>
          <w:marRight w:val="0"/>
          <w:marTop w:val="0"/>
          <w:marBottom w:val="0"/>
          <w:divBdr>
            <w:top w:val="none" w:sz="0" w:space="0" w:color="auto"/>
            <w:left w:val="none" w:sz="0" w:space="0" w:color="auto"/>
            <w:bottom w:val="none" w:sz="0" w:space="0" w:color="auto"/>
            <w:right w:val="none" w:sz="0" w:space="0" w:color="auto"/>
          </w:divBdr>
        </w:div>
        <w:div w:id="594632782">
          <w:marLeft w:val="0"/>
          <w:marRight w:val="0"/>
          <w:marTop w:val="0"/>
          <w:marBottom w:val="0"/>
          <w:divBdr>
            <w:top w:val="none" w:sz="0" w:space="0" w:color="auto"/>
            <w:left w:val="none" w:sz="0" w:space="0" w:color="auto"/>
            <w:bottom w:val="none" w:sz="0" w:space="0" w:color="auto"/>
            <w:right w:val="none" w:sz="0" w:space="0" w:color="auto"/>
          </w:divBdr>
        </w:div>
        <w:div w:id="608271122">
          <w:marLeft w:val="0"/>
          <w:marRight w:val="0"/>
          <w:marTop w:val="0"/>
          <w:marBottom w:val="0"/>
          <w:divBdr>
            <w:top w:val="none" w:sz="0" w:space="0" w:color="auto"/>
            <w:left w:val="none" w:sz="0" w:space="0" w:color="auto"/>
            <w:bottom w:val="none" w:sz="0" w:space="0" w:color="auto"/>
            <w:right w:val="none" w:sz="0" w:space="0" w:color="auto"/>
          </w:divBdr>
        </w:div>
        <w:div w:id="793795939">
          <w:marLeft w:val="0"/>
          <w:marRight w:val="0"/>
          <w:marTop w:val="0"/>
          <w:marBottom w:val="0"/>
          <w:divBdr>
            <w:top w:val="none" w:sz="0" w:space="0" w:color="auto"/>
            <w:left w:val="none" w:sz="0" w:space="0" w:color="auto"/>
            <w:bottom w:val="none" w:sz="0" w:space="0" w:color="auto"/>
            <w:right w:val="none" w:sz="0" w:space="0" w:color="auto"/>
          </w:divBdr>
        </w:div>
        <w:div w:id="929122635">
          <w:marLeft w:val="0"/>
          <w:marRight w:val="0"/>
          <w:marTop w:val="0"/>
          <w:marBottom w:val="0"/>
          <w:divBdr>
            <w:top w:val="none" w:sz="0" w:space="0" w:color="auto"/>
            <w:left w:val="none" w:sz="0" w:space="0" w:color="auto"/>
            <w:bottom w:val="none" w:sz="0" w:space="0" w:color="auto"/>
            <w:right w:val="none" w:sz="0" w:space="0" w:color="auto"/>
          </w:divBdr>
        </w:div>
        <w:div w:id="957684453">
          <w:marLeft w:val="0"/>
          <w:marRight w:val="0"/>
          <w:marTop w:val="0"/>
          <w:marBottom w:val="0"/>
          <w:divBdr>
            <w:top w:val="none" w:sz="0" w:space="0" w:color="auto"/>
            <w:left w:val="none" w:sz="0" w:space="0" w:color="auto"/>
            <w:bottom w:val="none" w:sz="0" w:space="0" w:color="auto"/>
            <w:right w:val="none" w:sz="0" w:space="0" w:color="auto"/>
          </w:divBdr>
        </w:div>
        <w:div w:id="1228102819">
          <w:marLeft w:val="0"/>
          <w:marRight w:val="0"/>
          <w:marTop w:val="0"/>
          <w:marBottom w:val="0"/>
          <w:divBdr>
            <w:top w:val="none" w:sz="0" w:space="0" w:color="auto"/>
            <w:left w:val="none" w:sz="0" w:space="0" w:color="auto"/>
            <w:bottom w:val="none" w:sz="0" w:space="0" w:color="auto"/>
            <w:right w:val="none" w:sz="0" w:space="0" w:color="auto"/>
          </w:divBdr>
        </w:div>
        <w:div w:id="1599411129">
          <w:marLeft w:val="0"/>
          <w:marRight w:val="0"/>
          <w:marTop w:val="0"/>
          <w:marBottom w:val="0"/>
          <w:divBdr>
            <w:top w:val="none" w:sz="0" w:space="0" w:color="auto"/>
            <w:left w:val="none" w:sz="0" w:space="0" w:color="auto"/>
            <w:bottom w:val="none" w:sz="0" w:space="0" w:color="auto"/>
            <w:right w:val="none" w:sz="0" w:space="0" w:color="auto"/>
          </w:divBdr>
        </w:div>
        <w:div w:id="1677489885">
          <w:marLeft w:val="0"/>
          <w:marRight w:val="0"/>
          <w:marTop w:val="0"/>
          <w:marBottom w:val="0"/>
          <w:divBdr>
            <w:top w:val="none" w:sz="0" w:space="0" w:color="auto"/>
            <w:left w:val="none" w:sz="0" w:space="0" w:color="auto"/>
            <w:bottom w:val="none" w:sz="0" w:space="0" w:color="auto"/>
            <w:right w:val="none" w:sz="0" w:space="0" w:color="auto"/>
          </w:divBdr>
        </w:div>
        <w:div w:id="1961497067">
          <w:marLeft w:val="0"/>
          <w:marRight w:val="0"/>
          <w:marTop w:val="0"/>
          <w:marBottom w:val="0"/>
          <w:divBdr>
            <w:top w:val="none" w:sz="0" w:space="0" w:color="auto"/>
            <w:left w:val="none" w:sz="0" w:space="0" w:color="auto"/>
            <w:bottom w:val="none" w:sz="0" w:space="0" w:color="auto"/>
            <w:right w:val="none" w:sz="0" w:space="0" w:color="auto"/>
          </w:divBdr>
        </w:div>
        <w:div w:id="2044281224">
          <w:marLeft w:val="0"/>
          <w:marRight w:val="0"/>
          <w:marTop w:val="0"/>
          <w:marBottom w:val="0"/>
          <w:divBdr>
            <w:top w:val="none" w:sz="0" w:space="0" w:color="auto"/>
            <w:left w:val="none" w:sz="0" w:space="0" w:color="auto"/>
            <w:bottom w:val="none" w:sz="0" w:space="0" w:color="auto"/>
            <w:right w:val="none" w:sz="0" w:space="0" w:color="auto"/>
          </w:divBdr>
        </w:div>
        <w:div w:id="2090343579">
          <w:marLeft w:val="0"/>
          <w:marRight w:val="0"/>
          <w:marTop w:val="0"/>
          <w:marBottom w:val="0"/>
          <w:divBdr>
            <w:top w:val="none" w:sz="0" w:space="0" w:color="auto"/>
            <w:left w:val="none" w:sz="0" w:space="0" w:color="auto"/>
            <w:bottom w:val="none" w:sz="0" w:space="0" w:color="auto"/>
            <w:right w:val="none" w:sz="0" w:space="0" w:color="auto"/>
          </w:divBdr>
        </w:div>
      </w:divsChild>
    </w:div>
    <w:div w:id="1915553298">
      <w:bodyDiv w:val="1"/>
      <w:marLeft w:val="0"/>
      <w:marRight w:val="0"/>
      <w:marTop w:val="0"/>
      <w:marBottom w:val="0"/>
      <w:divBdr>
        <w:top w:val="none" w:sz="0" w:space="0" w:color="auto"/>
        <w:left w:val="none" w:sz="0" w:space="0" w:color="auto"/>
        <w:bottom w:val="none" w:sz="0" w:space="0" w:color="auto"/>
        <w:right w:val="none" w:sz="0" w:space="0" w:color="auto"/>
      </w:divBdr>
    </w:div>
    <w:div w:id="1951089925">
      <w:bodyDiv w:val="1"/>
      <w:marLeft w:val="0"/>
      <w:marRight w:val="0"/>
      <w:marTop w:val="0"/>
      <w:marBottom w:val="0"/>
      <w:divBdr>
        <w:top w:val="none" w:sz="0" w:space="0" w:color="auto"/>
        <w:left w:val="none" w:sz="0" w:space="0" w:color="auto"/>
        <w:bottom w:val="none" w:sz="0" w:space="0" w:color="auto"/>
        <w:right w:val="none" w:sz="0" w:space="0" w:color="auto"/>
      </w:divBdr>
    </w:div>
    <w:div w:id="1953123084">
      <w:bodyDiv w:val="1"/>
      <w:marLeft w:val="0"/>
      <w:marRight w:val="0"/>
      <w:marTop w:val="0"/>
      <w:marBottom w:val="0"/>
      <w:divBdr>
        <w:top w:val="none" w:sz="0" w:space="0" w:color="auto"/>
        <w:left w:val="none" w:sz="0" w:space="0" w:color="auto"/>
        <w:bottom w:val="none" w:sz="0" w:space="0" w:color="auto"/>
        <w:right w:val="none" w:sz="0" w:space="0" w:color="auto"/>
      </w:divBdr>
      <w:divsChild>
        <w:div w:id="1542397043">
          <w:marLeft w:val="0"/>
          <w:marRight w:val="0"/>
          <w:marTop w:val="0"/>
          <w:marBottom w:val="0"/>
          <w:divBdr>
            <w:top w:val="none" w:sz="0" w:space="0" w:color="auto"/>
            <w:left w:val="none" w:sz="0" w:space="0" w:color="auto"/>
            <w:bottom w:val="none" w:sz="0" w:space="0" w:color="auto"/>
            <w:right w:val="none" w:sz="0" w:space="0" w:color="auto"/>
          </w:divBdr>
          <w:divsChild>
            <w:div w:id="1119644955">
              <w:marLeft w:val="0"/>
              <w:marRight w:val="0"/>
              <w:marTop w:val="0"/>
              <w:marBottom w:val="0"/>
              <w:divBdr>
                <w:top w:val="none" w:sz="0" w:space="0" w:color="auto"/>
                <w:left w:val="none" w:sz="0" w:space="0" w:color="auto"/>
                <w:bottom w:val="none" w:sz="0" w:space="0" w:color="auto"/>
                <w:right w:val="none" w:sz="0" w:space="0" w:color="auto"/>
              </w:divBdr>
              <w:divsChild>
                <w:div w:id="1864590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66307227">
      <w:bodyDiv w:val="1"/>
      <w:marLeft w:val="0"/>
      <w:marRight w:val="0"/>
      <w:marTop w:val="0"/>
      <w:marBottom w:val="0"/>
      <w:divBdr>
        <w:top w:val="none" w:sz="0" w:space="0" w:color="auto"/>
        <w:left w:val="none" w:sz="0" w:space="0" w:color="auto"/>
        <w:bottom w:val="none" w:sz="0" w:space="0" w:color="auto"/>
        <w:right w:val="none" w:sz="0" w:space="0" w:color="auto"/>
      </w:divBdr>
    </w:div>
    <w:div w:id="1981105723">
      <w:bodyDiv w:val="1"/>
      <w:marLeft w:val="0"/>
      <w:marRight w:val="0"/>
      <w:marTop w:val="0"/>
      <w:marBottom w:val="0"/>
      <w:divBdr>
        <w:top w:val="none" w:sz="0" w:space="0" w:color="auto"/>
        <w:left w:val="none" w:sz="0" w:space="0" w:color="auto"/>
        <w:bottom w:val="none" w:sz="0" w:space="0" w:color="auto"/>
        <w:right w:val="none" w:sz="0" w:space="0" w:color="auto"/>
      </w:divBdr>
    </w:div>
    <w:div w:id="1982348741">
      <w:bodyDiv w:val="1"/>
      <w:marLeft w:val="0"/>
      <w:marRight w:val="0"/>
      <w:marTop w:val="0"/>
      <w:marBottom w:val="0"/>
      <w:divBdr>
        <w:top w:val="none" w:sz="0" w:space="0" w:color="auto"/>
        <w:left w:val="none" w:sz="0" w:space="0" w:color="auto"/>
        <w:bottom w:val="none" w:sz="0" w:space="0" w:color="auto"/>
        <w:right w:val="none" w:sz="0" w:space="0" w:color="auto"/>
      </w:divBdr>
      <w:divsChild>
        <w:div w:id="336537195">
          <w:marLeft w:val="0"/>
          <w:marRight w:val="0"/>
          <w:marTop w:val="0"/>
          <w:marBottom w:val="0"/>
          <w:divBdr>
            <w:top w:val="none" w:sz="0" w:space="0" w:color="auto"/>
            <w:left w:val="none" w:sz="0" w:space="0" w:color="auto"/>
            <w:bottom w:val="none" w:sz="0" w:space="0" w:color="auto"/>
            <w:right w:val="none" w:sz="0" w:space="0" w:color="auto"/>
          </w:divBdr>
          <w:divsChild>
            <w:div w:id="403185550">
              <w:marLeft w:val="0"/>
              <w:marRight w:val="0"/>
              <w:marTop w:val="0"/>
              <w:marBottom w:val="0"/>
              <w:divBdr>
                <w:top w:val="none" w:sz="0" w:space="0" w:color="auto"/>
                <w:left w:val="none" w:sz="0" w:space="0" w:color="auto"/>
                <w:bottom w:val="none" w:sz="0" w:space="0" w:color="auto"/>
                <w:right w:val="none" w:sz="0" w:space="0" w:color="auto"/>
              </w:divBdr>
              <w:divsChild>
                <w:div w:id="1659444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6275306">
      <w:bodyDiv w:val="1"/>
      <w:marLeft w:val="0"/>
      <w:marRight w:val="0"/>
      <w:marTop w:val="0"/>
      <w:marBottom w:val="0"/>
      <w:divBdr>
        <w:top w:val="none" w:sz="0" w:space="0" w:color="auto"/>
        <w:left w:val="none" w:sz="0" w:space="0" w:color="auto"/>
        <w:bottom w:val="none" w:sz="0" w:space="0" w:color="auto"/>
        <w:right w:val="none" w:sz="0" w:space="0" w:color="auto"/>
      </w:divBdr>
    </w:div>
    <w:div w:id="1996300834">
      <w:bodyDiv w:val="1"/>
      <w:marLeft w:val="0"/>
      <w:marRight w:val="0"/>
      <w:marTop w:val="0"/>
      <w:marBottom w:val="0"/>
      <w:divBdr>
        <w:top w:val="none" w:sz="0" w:space="0" w:color="auto"/>
        <w:left w:val="none" w:sz="0" w:space="0" w:color="auto"/>
        <w:bottom w:val="none" w:sz="0" w:space="0" w:color="auto"/>
        <w:right w:val="none" w:sz="0" w:space="0" w:color="auto"/>
      </w:divBdr>
    </w:div>
    <w:div w:id="2006275903">
      <w:bodyDiv w:val="1"/>
      <w:marLeft w:val="0"/>
      <w:marRight w:val="0"/>
      <w:marTop w:val="0"/>
      <w:marBottom w:val="0"/>
      <w:divBdr>
        <w:top w:val="none" w:sz="0" w:space="0" w:color="auto"/>
        <w:left w:val="none" w:sz="0" w:space="0" w:color="auto"/>
        <w:bottom w:val="none" w:sz="0" w:space="0" w:color="auto"/>
        <w:right w:val="none" w:sz="0" w:space="0" w:color="auto"/>
      </w:divBdr>
    </w:div>
    <w:div w:id="2007977474">
      <w:bodyDiv w:val="1"/>
      <w:marLeft w:val="0"/>
      <w:marRight w:val="0"/>
      <w:marTop w:val="0"/>
      <w:marBottom w:val="0"/>
      <w:divBdr>
        <w:top w:val="none" w:sz="0" w:space="0" w:color="auto"/>
        <w:left w:val="none" w:sz="0" w:space="0" w:color="auto"/>
        <w:bottom w:val="none" w:sz="0" w:space="0" w:color="auto"/>
        <w:right w:val="none" w:sz="0" w:space="0" w:color="auto"/>
      </w:divBdr>
    </w:div>
    <w:div w:id="2017801459">
      <w:bodyDiv w:val="1"/>
      <w:marLeft w:val="0"/>
      <w:marRight w:val="0"/>
      <w:marTop w:val="0"/>
      <w:marBottom w:val="0"/>
      <w:divBdr>
        <w:top w:val="none" w:sz="0" w:space="0" w:color="auto"/>
        <w:left w:val="none" w:sz="0" w:space="0" w:color="auto"/>
        <w:bottom w:val="none" w:sz="0" w:space="0" w:color="auto"/>
        <w:right w:val="none" w:sz="0" w:space="0" w:color="auto"/>
      </w:divBdr>
      <w:divsChild>
        <w:div w:id="1925724674">
          <w:marLeft w:val="0"/>
          <w:marRight w:val="0"/>
          <w:marTop w:val="0"/>
          <w:marBottom w:val="0"/>
          <w:divBdr>
            <w:top w:val="none" w:sz="0" w:space="0" w:color="auto"/>
            <w:left w:val="none" w:sz="0" w:space="0" w:color="auto"/>
            <w:bottom w:val="none" w:sz="0" w:space="0" w:color="auto"/>
            <w:right w:val="none" w:sz="0" w:space="0" w:color="auto"/>
          </w:divBdr>
        </w:div>
        <w:div w:id="1936211812">
          <w:marLeft w:val="0"/>
          <w:marRight w:val="0"/>
          <w:marTop w:val="0"/>
          <w:marBottom w:val="0"/>
          <w:divBdr>
            <w:top w:val="none" w:sz="0" w:space="0" w:color="auto"/>
            <w:left w:val="none" w:sz="0" w:space="0" w:color="auto"/>
            <w:bottom w:val="none" w:sz="0" w:space="0" w:color="auto"/>
            <w:right w:val="none" w:sz="0" w:space="0" w:color="auto"/>
          </w:divBdr>
        </w:div>
      </w:divsChild>
    </w:div>
    <w:div w:id="2018533116">
      <w:bodyDiv w:val="1"/>
      <w:marLeft w:val="0"/>
      <w:marRight w:val="0"/>
      <w:marTop w:val="0"/>
      <w:marBottom w:val="0"/>
      <w:divBdr>
        <w:top w:val="none" w:sz="0" w:space="0" w:color="auto"/>
        <w:left w:val="none" w:sz="0" w:space="0" w:color="auto"/>
        <w:bottom w:val="none" w:sz="0" w:space="0" w:color="auto"/>
        <w:right w:val="none" w:sz="0" w:space="0" w:color="auto"/>
      </w:divBdr>
    </w:div>
    <w:div w:id="2020036137">
      <w:bodyDiv w:val="1"/>
      <w:marLeft w:val="0"/>
      <w:marRight w:val="0"/>
      <w:marTop w:val="0"/>
      <w:marBottom w:val="0"/>
      <w:divBdr>
        <w:top w:val="none" w:sz="0" w:space="0" w:color="auto"/>
        <w:left w:val="none" w:sz="0" w:space="0" w:color="auto"/>
        <w:bottom w:val="none" w:sz="0" w:space="0" w:color="auto"/>
        <w:right w:val="none" w:sz="0" w:space="0" w:color="auto"/>
      </w:divBdr>
      <w:divsChild>
        <w:div w:id="1019625069">
          <w:marLeft w:val="0"/>
          <w:marRight w:val="0"/>
          <w:marTop w:val="0"/>
          <w:marBottom w:val="0"/>
          <w:divBdr>
            <w:top w:val="none" w:sz="0" w:space="0" w:color="auto"/>
            <w:left w:val="none" w:sz="0" w:space="0" w:color="auto"/>
            <w:bottom w:val="none" w:sz="0" w:space="0" w:color="auto"/>
            <w:right w:val="none" w:sz="0" w:space="0" w:color="auto"/>
          </w:divBdr>
          <w:divsChild>
            <w:div w:id="1987272072">
              <w:marLeft w:val="0"/>
              <w:marRight w:val="0"/>
              <w:marTop w:val="0"/>
              <w:marBottom w:val="0"/>
              <w:divBdr>
                <w:top w:val="none" w:sz="0" w:space="0" w:color="auto"/>
                <w:left w:val="none" w:sz="0" w:space="0" w:color="auto"/>
                <w:bottom w:val="none" w:sz="0" w:space="0" w:color="auto"/>
                <w:right w:val="none" w:sz="0" w:space="0" w:color="auto"/>
              </w:divBdr>
              <w:divsChild>
                <w:div w:id="9069170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48871468">
      <w:bodyDiv w:val="1"/>
      <w:marLeft w:val="0"/>
      <w:marRight w:val="0"/>
      <w:marTop w:val="0"/>
      <w:marBottom w:val="0"/>
      <w:divBdr>
        <w:top w:val="none" w:sz="0" w:space="0" w:color="auto"/>
        <w:left w:val="none" w:sz="0" w:space="0" w:color="auto"/>
        <w:bottom w:val="none" w:sz="0" w:space="0" w:color="auto"/>
        <w:right w:val="none" w:sz="0" w:space="0" w:color="auto"/>
      </w:divBdr>
      <w:divsChild>
        <w:div w:id="73934748">
          <w:marLeft w:val="0"/>
          <w:marRight w:val="0"/>
          <w:marTop w:val="0"/>
          <w:marBottom w:val="0"/>
          <w:divBdr>
            <w:top w:val="none" w:sz="0" w:space="0" w:color="auto"/>
            <w:left w:val="none" w:sz="0" w:space="0" w:color="auto"/>
            <w:bottom w:val="none" w:sz="0" w:space="0" w:color="auto"/>
            <w:right w:val="none" w:sz="0" w:space="0" w:color="auto"/>
          </w:divBdr>
        </w:div>
        <w:div w:id="374163014">
          <w:marLeft w:val="0"/>
          <w:marRight w:val="0"/>
          <w:marTop w:val="0"/>
          <w:marBottom w:val="0"/>
          <w:divBdr>
            <w:top w:val="none" w:sz="0" w:space="0" w:color="auto"/>
            <w:left w:val="none" w:sz="0" w:space="0" w:color="auto"/>
            <w:bottom w:val="none" w:sz="0" w:space="0" w:color="auto"/>
            <w:right w:val="none" w:sz="0" w:space="0" w:color="auto"/>
          </w:divBdr>
        </w:div>
        <w:div w:id="378630989">
          <w:marLeft w:val="0"/>
          <w:marRight w:val="0"/>
          <w:marTop w:val="0"/>
          <w:marBottom w:val="0"/>
          <w:divBdr>
            <w:top w:val="none" w:sz="0" w:space="0" w:color="auto"/>
            <w:left w:val="none" w:sz="0" w:space="0" w:color="auto"/>
            <w:bottom w:val="none" w:sz="0" w:space="0" w:color="auto"/>
            <w:right w:val="none" w:sz="0" w:space="0" w:color="auto"/>
          </w:divBdr>
        </w:div>
        <w:div w:id="421610562">
          <w:marLeft w:val="0"/>
          <w:marRight w:val="0"/>
          <w:marTop w:val="0"/>
          <w:marBottom w:val="0"/>
          <w:divBdr>
            <w:top w:val="none" w:sz="0" w:space="0" w:color="auto"/>
            <w:left w:val="none" w:sz="0" w:space="0" w:color="auto"/>
            <w:bottom w:val="none" w:sz="0" w:space="0" w:color="auto"/>
            <w:right w:val="none" w:sz="0" w:space="0" w:color="auto"/>
          </w:divBdr>
        </w:div>
        <w:div w:id="1047023378">
          <w:marLeft w:val="0"/>
          <w:marRight w:val="0"/>
          <w:marTop w:val="0"/>
          <w:marBottom w:val="0"/>
          <w:divBdr>
            <w:top w:val="none" w:sz="0" w:space="0" w:color="auto"/>
            <w:left w:val="none" w:sz="0" w:space="0" w:color="auto"/>
            <w:bottom w:val="none" w:sz="0" w:space="0" w:color="auto"/>
            <w:right w:val="none" w:sz="0" w:space="0" w:color="auto"/>
          </w:divBdr>
        </w:div>
        <w:div w:id="1520312983">
          <w:marLeft w:val="0"/>
          <w:marRight w:val="0"/>
          <w:marTop w:val="0"/>
          <w:marBottom w:val="0"/>
          <w:divBdr>
            <w:top w:val="none" w:sz="0" w:space="0" w:color="auto"/>
            <w:left w:val="none" w:sz="0" w:space="0" w:color="auto"/>
            <w:bottom w:val="none" w:sz="0" w:space="0" w:color="auto"/>
            <w:right w:val="none" w:sz="0" w:space="0" w:color="auto"/>
          </w:divBdr>
        </w:div>
        <w:div w:id="2103410469">
          <w:marLeft w:val="0"/>
          <w:marRight w:val="0"/>
          <w:marTop w:val="0"/>
          <w:marBottom w:val="0"/>
          <w:divBdr>
            <w:top w:val="none" w:sz="0" w:space="0" w:color="auto"/>
            <w:left w:val="none" w:sz="0" w:space="0" w:color="auto"/>
            <w:bottom w:val="none" w:sz="0" w:space="0" w:color="auto"/>
            <w:right w:val="none" w:sz="0" w:space="0" w:color="auto"/>
          </w:divBdr>
        </w:div>
      </w:divsChild>
    </w:div>
    <w:div w:id="2049330290">
      <w:bodyDiv w:val="1"/>
      <w:marLeft w:val="0"/>
      <w:marRight w:val="0"/>
      <w:marTop w:val="0"/>
      <w:marBottom w:val="0"/>
      <w:divBdr>
        <w:top w:val="none" w:sz="0" w:space="0" w:color="auto"/>
        <w:left w:val="none" w:sz="0" w:space="0" w:color="auto"/>
        <w:bottom w:val="none" w:sz="0" w:space="0" w:color="auto"/>
        <w:right w:val="none" w:sz="0" w:space="0" w:color="auto"/>
      </w:divBdr>
    </w:div>
    <w:div w:id="2052337123">
      <w:bodyDiv w:val="1"/>
      <w:marLeft w:val="0"/>
      <w:marRight w:val="0"/>
      <w:marTop w:val="0"/>
      <w:marBottom w:val="0"/>
      <w:divBdr>
        <w:top w:val="none" w:sz="0" w:space="0" w:color="auto"/>
        <w:left w:val="none" w:sz="0" w:space="0" w:color="auto"/>
        <w:bottom w:val="none" w:sz="0" w:space="0" w:color="auto"/>
        <w:right w:val="none" w:sz="0" w:space="0" w:color="auto"/>
      </w:divBdr>
      <w:divsChild>
        <w:div w:id="917253610">
          <w:marLeft w:val="0"/>
          <w:marRight w:val="0"/>
          <w:marTop w:val="0"/>
          <w:marBottom w:val="0"/>
          <w:divBdr>
            <w:top w:val="none" w:sz="0" w:space="0" w:color="auto"/>
            <w:left w:val="none" w:sz="0" w:space="0" w:color="auto"/>
            <w:bottom w:val="none" w:sz="0" w:space="0" w:color="auto"/>
            <w:right w:val="none" w:sz="0" w:space="0" w:color="auto"/>
          </w:divBdr>
          <w:divsChild>
            <w:div w:id="105581603">
              <w:marLeft w:val="0"/>
              <w:marRight w:val="0"/>
              <w:marTop w:val="0"/>
              <w:marBottom w:val="0"/>
              <w:divBdr>
                <w:top w:val="none" w:sz="0" w:space="0" w:color="auto"/>
                <w:left w:val="none" w:sz="0" w:space="0" w:color="auto"/>
                <w:bottom w:val="none" w:sz="0" w:space="0" w:color="auto"/>
                <w:right w:val="none" w:sz="0" w:space="0" w:color="auto"/>
              </w:divBdr>
              <w:divsChild>
                <w:div w:id="5281861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80859607">
      <w:bodyDiv w:val="1"/>
      <w:marLeft w:val="0"/>
      <w:marRight w:val="0"/>
      <w:marTop w:val="0"/>
      <w:marBottom w:val="0"/>
      <w:divBdr>
        <w:top w:val="none" w:sz="0" w:space="0" w:color="auto"/>
        <w:left w:val="none" w:sz="0" w:space="0" w:color="auto"/>
        <w:bottom w:val="none" w:sz="0" w:space="0" w:color="auto"/>
        <w:right w:val="none" w:sz="0" w:space="0" w:color="auto"/>
      </w:divBdr>
    </w:div>
    <w:div w:id="2082410974">
      <w:bodyDiv w:val="1"/>
      <w:marLeft w:val="0"/>
      <w:marRight w:val="0"/>
      <w:marTop w:val="0"/>
      <w:marBottom w:val="0"/>
      <w:divBdr>
        <w:top w:val="none" w:sz="0" w:space="0" w:color="auto"/>
        <w:left w:val="none" w:sz="0" w:space="0" w:color="auto"/>
        <w:bottom w:val="none" w:sz="0" w:space="0" w:color="auto"/>
        <w:right w:val="none" w:sz="0" w:space="0" w:color="auto"/>
      </w:divBdr>
    </w:div>
    <w:div w:id="2089498028">
      <w:bodyDiv w:val="1"/>
      <w:marLeft w:val="0"/>
      <w:marRight w:val="0"/>
      <w:marTop w:val="0"/>
      <w:marBottom w:val="0"/>
      <w:divBdr>
        <w:top w:val="none" w:sz="0" w:space="0" w:color="auto"/>
        <w:left w:val="none" w:sz="0" w:space="0" w:color="auto"/>
        <w:bottom w:val="none" w:sz="0" w:space="0" w:color="auto"/>
        <w:right w:val="none" w:sz="0" w:space="0" w:color="auto"/>
      </w:divBdr>
      <w:divsChild>
        <w:div w:id="2121996410">
          <w:marLeft w:val="0"/>
          <w:marRight w:val="0"/>
          <w:marTop w:val="0"/>
          <w:marBottom w:val="0"/>
          <w:divBdr>
            <w:top w:val="none" w:sz="0" w:space="0" w:color="auto"/>
            <w:left w:val="none" w:sz="0" w:space="0" w:color="auto"/>
            <w:bottom w:val="none" w:sz="0" w:space="0" w:color="auto"/>
            <w:right w:val="none" w:sz="0" w:space="0" w:color="auto"/>
          </w:divBdr>
          <w:divsChild>
            <w:div w:id="651712858">
              <w:marLeft w:val="0"/>
              <w:marRight w:val="0"/>
              <w:marTop w:val="0"/>
              <w:marBottom w:val="0"/>
              <w:divBdr>
                <w:top w:val="none" w:sz="0" w:space="0" w:color="auto"/>
                <w:left w:val="none" w:sz="0" w:space="0" w:color="auto"/>
                <w:bottom w:val="none" w:sz="0" w:space="0" w:color="auto"/>
                <w:right w:val="none" w:sz="0" w:space="0" w:color="auto"/>
              </w:divBdr>
              <w:divsChild>
                <w:div w:id="15523053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10663889">
      <w:bodyDiv w:val="1"/>
      <w:marLeft w:val="0"/>
      <w:marRight w:val="0"/>
      <w:marTop w:val="0"/>
      <w:marBottom w:val="0"/>
      <w:divBdr>
        <w:top w:val="none" w:sz="0" w:space="0" w:color="auto"/>
        <w:left w:val="none" w:sz="0" w:space="0" w:color="auto"/>
        <w:bottom w:val="none" w:sz="0" w:space="0" w:color="auto"/>
        <w:right w:val="none" w:sz="0" w:space="0" w:color="auto"/>
      </w:divBdr>
      <w:divsChild>
        <w:div w:id="172303406">
          <w:marLeft w:val="0"/>
          <w:marRight w:val="0"/>
          <w:marTop w:val="0"/>
          <w:marBottom w:val="0"/>
          <w:divBdr>
            <w:top w:val="none" w:sz="0" w:space="0" w:color="auto"/>
            <w:left w:val="none" w:sz="0" w:space="0" w:color="auto"/>
            <w:bottom w:val="none" w:sz="0" w:space="0" w:color="auto"/>
            <w:right w:val="none" w:sz="0" w:space="0" w:color="auto"/>
          </w:divBdr>
        </w:div>
        <w:div w:id="505754114">
          <w:marLeft w:val="0"/>
          <w:marRight w:val="0"/>
          <w:marTop w:val="0"/>
          <w:marBottom w:val="0"/>
          <w:divBdr>
            <w:top w:val="none" w:sz="0" w:space="0" w:color="auto"/>
            <w:left w:val="none" w:sz="0" w:space="0" w:color="auto"/>
            <w:bottom w:val="none" w:sz="0" w:space="0" w:color="auto"/>
            <w:right w:val="none" w:sz="0" w:space="0" w:color="auto"/>
          </w:divBdr>
        </w:div>
      </w:divsChild>
    </w:div>
    <w:div w:id="2121757261">
      <w:bodyDiv w:val="1"/>
      <w:marLeft w:val="0"/>
      <w:marRight w:val="0"/>
      <w:marTop w:val="0"/>
      <w:marBottom w:val="0"/>
      <w:divBdr>
        <w:top w:val="none" w:sz="0" w:space="0" w:color="auto"/>
        <w:left w:val="none" w:sz="0" w:space="0" w:color="auto"/>
        <w:bottom w:val="none" w:sz="0" w:space="0" w:color="auto"/>
        <w:right w:val="none" w:sz="0" w:space="0" w:color="auto"/>
      </w:divBdr>
      <w:divsChild>
        <w:div w:id="845628978">
          <w:marLeft w:val="0"/>
          <w:marRight w:val="0"/>
          <w:marTop w:val="0"/>
          <w:marBottom w:val="0"/>
          <w:divBdr>
            <w:top w:val="none" w:sz="0" w:space="0" w:color="auto"/>
            <w:left w:val="none" w:sz="0" w:space="0" w:color="auto"/>
            <w:bottom w:val="none" w:sz="0" w:space="0" w:color="auto"/>
            <w:right w:val="none" w:sz="0" w:space="0" w:color="auto"/>
          </w:divBdr>
          <w:divsChild>
            <w:div w:id="144324323">
              <w:marLeft w:val="0"/>
              <w:marRight w:val="0"/>
              <w:marTop w:val="0"/>
              <w:marBottom w:val="0"/>
              <w:divBdr>
                <w:top w:val="none" w:sz="0" w:space="0" w:color="auto"/>
                <w:left w:val="none" w:sz="0" w:space="0" w:color="auto"/>
                <w:bottom w:val="none" w:sz="0" w:space="0" w:color="auto"/>
                <w:right w:val="none" w:sz="0" w:space="0" w:color="auto"/>
              </w:divBdr>
              <w:divsChild>
                <w:div w:id="8570827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31238342">
      <w:bodyDiv w:val="1"/>
      <w:marLeft w:val="0"/>
      <w:marRight w:val="0"/>
      <w:marTop w:val="0"/>
      <w:marBottom w:val="0"/>
      <w:divBdr>
        <w:top w:val="none" w:sz="0" w:space="0" w:color="auto"/>
        <w:left w:val="none" w:sz="0" w:space="0" w:color="auto"/>
        <w:bottom w:val="none" w:sz="0" w:space="0" w:color="auto"/>
        <w:right w:val="none" w:sz="0" w:space="0" w:color="auto"/>
      </w:divBdr>
    </w:div>
    <w:div w:id="2140948032">
      <w:bodyDiv w:val="1"/>
      <w:marLeft w:val="0"/>
      <w:marRight w:val="0"/>
      <w:marTop w:val="0"/>
      <w:marBottom w:val="0"/>
      <w:divBdr>
        <w:top w:val="none" w:sz="0" w:space="0" w:color="auto"/>
        <w:left w:val="none" w:sz="0" w:space="0" w:color="auto"/>
        <w:bottom w:val="none" w:sz="0" w:space="0" w:color="auto"/>
        <w:right w:val="none" w:sz="0" w:space="0" w:color="auto"/>
      </w:divBdr>
    </w:div>
    <w:div w:id="2141681787">
      <w:bodyDiv w:val="1"/>
      <w:marLeft w:val="0"/>
      <w:marRight w:val="0"/>
      <w:marTop w:val="0"/>
      <w:marBottom w:val="0"/>
      <w:divBdr>
        <w:top w:val="none" w:sz="0" w:space="0" w:color="auto"/>
        <w:left w:val="none" w:sz="0" w:space="0" w:color="auto"/>
        <w:bottom w:val="none" w:sz="0" w:space="0" w:color="auto"/>
        <w:right w:val="none" w:sz="0" w:space="0" w:color="auto"/>
      </w:divBdr>
    </w:div>
    <w:div w:id="214715704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tif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8FE168-6C96-4CCB-8924-0381AE075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6</TotalTime>
  <Pages>8</Pages>
  <Words>2056</Words>
  <Characters>11722</Characters>
  <Application>Microsoft Office Word</Application>
  <DocSecurity>0</DocSecurity>
  <Lines>97</Lines>
  <Paragraphs>2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yung Han</dc:creator>
  <cp:keywords/>
  <dc:description/>
  <cp:lastModifiedBy>한규만[ 부교수 / 의학과 ]</cp:lastModifiedBy>
  <cp:revision>846</cp:revision>
  <dcterms:created xsi:type="dcterms:W3CDTF">2023-03-10T07:27:00Z</dcterms:created>
  <dcterms:modified xsi:type="dcterms:W3CDTF">2023-11-15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6.0.22"&gt;&lt;session id="wk5Xm06y"/&gt;&lt;style id="http://www.zotero.org/styles/psychological-medicine" hasBibliography="1" bibliographyStyleHasBeenSet="1"/&gt;&lt;prefs&gt;&lt;pref name="fieldType" value="Field"/&gt;&lt;pref name="automaticJ</vt:lpwstr>
  </property>
  <property fmtid="{D5CDD505-2E9C-101B-9397-08002B2CF9AE}" pid="4" name="ZOTERO_PREF_2">
    <vt:lpwstr>ournalAbbreviations" value="true"/&gt;&lt;pref name="dontAskDelayCitationUpdates" value="true"/&gt;&lt;/prefs&gt;&lt;/data&gt;</vt:lpwstr>
  </property>
</Properties>
</file>